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AD19E" w14:textId="7E0F841A" w:rsidR="00AF6F06" w:rsidRDefault="00AF6F06" w:rsidP="00AF6F06">
      <w:pPr>
        <w:spacing w:line="360" w:lineRule="auto"/>
        <w:jc w:val="both"/>
        <w:rPr>
          <w:b/>
          <w:lang w:eastAsia="en-GB"/>
        </w:rPr>
      </w:pPr>
      <w:r>
        <w:rPr>
          <w:b/>
          <w:lang w:eastAsia="en-GB"/>
        </w:rPr>
        <w:t>Political Discourse, Denialism and Leadership Failure in Brazil’s Response to COVID-19</w:t>
      </w:r>
    </w:p>
    <w:p w14:paraId="75188C70" w14:textId="028A9115" w:rsidR="00AF6F06" w:rsidRDefault="00AF6F06" w:rsidP="00AF6F06"/>
    <w:p w14:paraId="18EC9398" w14:textId="538CF13E" w:rsidR="003D33AB" w:rsidRPr="003D33AB" w:rsidRDefault="003D33AB" w:rsidP="00AF6F06">
      <w:pPr>
        <w:rPr>
          <w:sz w:val="22"/>
          <w:szCs w:val="22"/>
          <w:lang/>
        </w:rPr>
      </w:pPr>
      <w:r w:rsidRPr="003D33AB">
        <w:rPr>
          <w:sz w:val="22"/>
          <w:szCs w:val="22"/>
        </w:rPr>
        <w:t xml:space="preserve">Accepted for publication - Global Public Health </w:t>
      </w:r>
      <w:hyperlink r:id="rId8" w:history="1">
        <w:r w:rsidRPr="003D33AB">
          <w:rPr>
            <w:rStyle w:val="Hyperlink"/>
            <w:sz w:val="22"/>
            <w:szCs w:val="22"/>
          </w:rPr>
          <w:t>https://doi.org/10.1080/17441692.2021.1945123</w:t>
        </w:r>
      </w:hyperlink>
      <w:r w:rsidRPr="003D33AB">
        <w:rPr>
          <w:sz w:val="22"/>
          <w:szCs w:val="22"/>
        </w:rPr>
        <w:t xml:space="preserve"> </w:t>
      </w:r>
    </w:p>
    <w:p w14:paraId="2690DC70" w14:textId="77777777" w:rsidR="003D33AB" w:rsidRDefault="003D33AB" w:rsidP="00AF6F06"/>
    <w:p w14:paraId="25335266" w14:textId="77777777" w:rsidR="003D33AB" w:rsidRPr="00091971" w:rsidRDefault="003D33AB" w:rsidP="00AF6F06"/>
    <w:p w14:paraId="49D09036" w14:textId="77777777" w:rsidR="00AF6F06" w:rsidRPr="00C02AA5" w:rsidRDefault="00AF6F06" w:rsidP="00AF6F06">
      <w:pPr>
        <w:rPr>
          <w:i/>
          <w:iCs/>
          <w:vertAlign w:val="superscript"/>
        </w:rPr>
      </w:pPr>
      <w:r w:rsidRPr="00C02AA5">
        <w:rPr>
          <w:i/>
          <w:iCs/>
        </w:rPr>
        <w:t>Elize</w:t>
      </w:r>
      <w:r>
        <w:rPr>
          <w:i/>
          <w:iCs/>
        </w:rPr>
        <w:t xml:space="preserve"> </w:t>
      </w:r>
      <w:proofErr w:type="spellStart"/>
      <w:r>
        <w:rPr>
          <w:i/>
          <w:iCs/>
        </w:rPr>
        <w:t>Massard</w:t>
      </w:r>
      <w:proofErr w:type="spellEnd"/>
      <w:r>
        <w:rPr>
          <w:i/>
          <w:iCs/>
        </w:rPr>
        <w:t xml:space="preserve"> da</w:t>
      </w:r>
      <w:r w:rsidRPr="00C02AA5">
        <w:rPr>
          <w:i/>
          <w:iCs/>
        </w:rPr>
        <w:t xml:space="preserve"> Fonseca, PhD</w:t>
      </w:r>
    </w:p>
    <w:p w14:paraId="61393444" w14:textId="77777777" w:rsidR="00AF6F06" w:rsidRDefault="00AF6F06" w:rsidP="00AF6F06">
      <w:r w:rsidRPr="00091971">
        <w:t xml:space="preserve">Sao Paulo School of Business Administration, </w:t>
      </w:r>
      <w:proofErr w:type="spellStart"/>
      <w:r w:rsidRPr="00091971">
        <w:t>Fundação</w:t>
      </w:r>
      <w:proofErr w:type="spellEnd"/>
      <w:r w:rsidRPr="00091971">
        <w:t xml:space="preserve"> </w:t>
      </w:r>
      <w:proofErr w:type="spellStart"/>
      <w:r w:rsidRPr="00091971">
        <w:t>Getulio</w:t>
      </w:r>
      <w:proofErr w:type="spellEnd"/>
      <w:r w:rsidRPr="00091971">
        <w:t xml:space="preserve"> Vargas</w:t>
      </w:r>
      <w:r>
        <w:t>, Brazil</w:t>
      </w:r>
    </w:p>
    <w:p w14:paraId="6A970DEF" w14:textId="77777777" w:rsidR="00AF6F06" w:rsidRPr="00091971" w:rsidRDefault="00AF6F06" w:rsidP="00AF6F06">
      <w:r>
        <w:t>Latin America and Caribbean Centre - London School of Economics and Political Science, UK</w:t>
      </w:r>
    </w:p>
    <w:p w14:paraId="3FFE85FB" w14:textId="77777777" w:rsidR="00AF6F06" w:rsidRPr="007944E0" w:rsidRDefault="00AF6F06" w:rsidP="00AF6F06">
      <w:pPr>
        <w:rPr>
          <w:vertAlign w:val="superscript"/>
        </w:rPr>
      </w:pPr>
    </w:p>
    <w:p w14:paraId="2266C733" w14:textId="77777777" w:rsidR="00AF6F06" w:rsidRPr="00C02AA5" w:rsidRDefault="00AF6F06" w:rsidP="00AF6F06">
      <w:pPr>
        <w:rPr>
          <w:i/>
          <w:iCs/>
          <w:vertAlign w:val="superscript"/>
        </w:rPr>
      </w:pPr>
      <w:proofErr w:type="spellStart"/>
      <w:r w:rsidRPr="00C02AA5">
        <w:rPr>
          <w:i/>
          <w:iCs/>
        </w:rPr>
        <w:t>Nicoli</w:t>
      </w:r>
      <w:proofErr w:type="spellEnd"/>
      <w:r w:rsidRPr="00C02AA5">
        <w:rPr>
          <w:i/>
          <w:iCs/>
        </w:rPr>
        <w:t xml:space="preserve"> </w:t>
      </w:r>
      <w:proofErr w:type="spellStart"/>
      <w:r w:rsidRPr="00C02AA5">
        <w:rPr>
          <w:i/>
          <w:iCs/>
        </w:rPr>
        <w:t>Nattrass</w:t>
      </w:r>
      <w:proofErr w:type="spellEnd"/>
      <w:r w:rsidRPr="00C02AA5">
        <w:rPr>
          <w:i/>
          <w:iCs/>
        </w:rPr>
        <w:t>, PhD</w:t>
      </w:r>
    </w:p>
    <w:p w14:paraId="5BF4C146" w14:textId="77777777" w:rsidR="00AF6F06" w:rsidRPr="007944E0" w:rsidRDefault="00AF6F06" w:rsidP="00AF6F06">
      <w:r w:rsidRPr="007944E0">
        <w:t>School of Economics, University of Cape Town</w:t>
      </w:r>
      <w:r>
        <w:t>, South Africa</w:t>
      </w:r>
    </w:p>
    <w:p w14:paraId="57A77AC9" w14:textId="77777777" w:rsidR="00AF6F06" w:rsidRPr="007944E0" w:rsidRDefault="00AF6F06" w:rsidP="00AF6F06">
      <w:pPr>
        <w:rPr>
          <w:vertAlign w:val="superscript"/>
        </w:rPr>
      </w:pPr>
    </w:p>
    <w:p w14:paraId="4F1E617C" w14:textId="77777777" w:rsidR="00AF6F06" w:rsidRPr="00C02AA5" w:rsidRDefault="00AF6F06" w:rsidP="00AF6F06">
      <w:pPr>
        <w:rPr>
          <w:i/>
          <w:iCs/>
          <w:vertAlign w:val="superscript"/>
        </w:rPr>
      </w:pPr>
      <w:r w:rsidRPr="00C02AA5">
        <w:rPr>
          <w:i/>
          <w:iCs/>
        </w:rPr>
        <w:t xml:space="preserve">Lira </w:t>
      </w:r>
      <w:proofErr w:type="spellStart"/>
      <w:r w:rsidRPr="00C02AA5">
        <w:rPr>
          <w:i/>
          <w:iCs/>
        </w:rPr>
        <w:t>Benites</w:t>
      </w:r>
      <w:proofErr w:type="spellEnd"/>
      <w:r w:rsidRPr="00C02AA5">
        <w:rPr>
          <w:i/>
          <w:iCs/>
        </w:rPr>
        <w:t>-Lazaro, PhD</w:t>
      </w:r>
    </w:p>
    <w:p w14:paraId="5B8EC489" w14:textId="77777777" w:rsidR="00AF6F06" w:rsidRPr="007944E0" w:rsidRDefault="00AF6F06" w:rsidP="00AF6F06">
      <w:r w:rsidRPr="007944E0">
        <w:t>School of Public Health, University of Sao Paulo</w:t>
      </w:r>
      <w:r>
        <w:t>, Brazil</w:t>
      </w:r>
    </w:p>
    <w:p w14:paraId="0F16AA97" w14:textId="77777777" w:rsidR="00AF6F06" w:rsidRPr="007944E0" w:rsidRDefault="00AF6F06" w:rsidP="00AF6F06">
      <w:pPr>
        <w:rPr>
          <w:vertAlign w:val="superscript"/>
        </w:rPr>
      </w:pPr>
    </w:p>
    <w:p w14:paraId="739B2F21" w14:textId="77777777" w:rsidR="00AF6F06" w:rsidRPr="00C02AA5" w:rsidRDefault="00AF6F06" w:rsidP="00AF6F06">
      <w:pPr>
        <w:rPr>
          <w:i/>
          <w:iCs/>
          <w:vertAlign w:val="superscript"/>
        </w:rPr>
      </w:pPr>
      <w:r w:rsidRPr="00C02AA5">
        <w:rPr>
          <w:i/>
          <w:iCs/>
        </w:rPr>
        <w:t xml:space="preserve">Francisco </w:t>
      </w:r>
      <w:proofErr w:type="spellStart"/>
      <w:r w:rsidRPr="00C02AA5">
        <w:rPr>
          <w:i/>
          <w:iCs/>
        </w:rPr>
        <w:t>Inácio</w:t>
      </w:r>
      <w:proofErr w:type="spellEnd"/>
      <w:r w:rsidRPr="00C02AA5">
        <w:rPr>
          <w:i/>
          <w:iCs/>
        </w:rPr>
        <w:t xml:space="preserve"> Bastos, MD, PhD</w:t>
      </w:r>
    </w:p>
    <w:p w14:paraId="236C01BF" w14:textId="77777777" w:rsidR="00AF6F06" w:rsidRPr="007944E0" w:rsidRDefault="00AF6F06" w:rsidP="00AF6F06">
      <w:r w:rsidRPr="00091971">
        <w:t>Laboratory of Health Information, Oswaldo Cruz Foundation</w:t>
      </w:r>
      <w:r>
        <w:t>, Brazil</w:t>
      </w:r>
    </w:p>
    <w:p w14:paraId="018BC080" w14:textId="77777777" w:rsidR="00AF6F06" w:rsidRPr="007944E0" w:rsidRDefault="00AF6F06" w:rsidP="00AF6F06"/>
    <w:p w14:paraId="6964A63F" w14:textId="77777777" w:rsidR="00AF6F06" w:rsidRPr="007944E0" w:rsidRDefault="00AF6F06" w:rsidP="00AF6F06">
      <w:pPr>
        <w:pStyle w:val="ListParagraph"/>
      </w:pPr>
    </w:p>
    <w:p w14:paraId="554A9E1F" w14:textId="77777777" w:rsidR="00AF6F06" w:rsidRDefault="00AF6F06" w:rsidP="00AF6F06">
      <w:pPr>
        <w:pStyle w:val="ListParagraph"/>
        <w:ind w:left="0"/>
      </w:pPr>
      <w:r w:rsidRPr="00A84DB3">
        <w:t xml:space="preserve">The authors declare no conflict of </w:t>
      </w:r>
      <w:r>
        <w:t>interest.</w:t>
      </w:r>
    </w:p>
    <w:p w14:paraId="2AA0EB65" w14:textId="77777777" w:rsidR="00AF6F06" w:rsidRDefault="00AF6F06" w:rsidP="00AF6F06">
      <w:pPr>
        <w:pStyle w:val="ListParagraph"/>
        <w:ind w:left="0"/>
      </w:pPr>
    </w:p>
    <w:p w14:paraId="7A735D40" w14:textId="77777777" w:rsidR="00AF6F06" w:rsidRPr="00A84DB3" w:rsidRDefault="00AF6F06" w:rsidP="00AF6F06">
      <w:pPr>
        <w:pStyle w:val="ListParagraph"/>
        <w:ind w:left="0"/>
      </w:pPr>
      <w:r>
        <w:t>EMF is funded by the Sao Paulo State Foundation grant 2020/05230-8, LBL is funded by the Sao Paulo State Foundation grant 20</w:t>
      </w:r>
      <w:r w:rsidRPr="00A84DB3">
        <w:t>17/17796-</w:t>
      </w:r>
      <w:proofErr w:type="gramStart"/>
      <w:r w:rsidRPr="00A84DB3">
        <w:t>3</w:t>
      </w:r>
      <w:proofErr w:type="gramEnd"/>
    </w:p>
    <w:p w14:paraId="6AA27FB9" w14:textId="36CD5F1B" w:rsidR="00AF6F06" w:rsidRDefault="00AF6F06">
      <w:pPr>
        <w:rPr>
          <w:b/>
          <w:lang w:val="en-GB" w:eastAsia="en-GB"/>
        </w:rPr>
      </w:pPr>
    </w:p>
    <w:p w14:paraId="5E9E7364" w14:textId="77777777" w:rsidR="00AF6F06" w:rsidRDefault="00AF6F06">
      <w:pPr>
        <w:rPr>
          <w:b/>
          <w:lang w:val="en-GB" w:eastAsia="en-GB"/>
        </w:rPr>
      </w:pPr>
      <w:r>
        <w:rPr>
          <w:b/>
          <w:lang w:val="en-GB" w:eastAsia="en-GB"/>
        </w:rPr>
        <w:br w:type="page"/>
      </w:r>
    </w:p>
    <w:p w14:paraId="7EDE575B" w14:textId="344BE50A" w:rsidR="002A596B" w:rsidRDefault="00C13464" w:rsidP="00AF47ED">
      <w:pPr>
        <w:spacing w:line="360" w:lineRule="auto"/>
        <w:jc w:val="both"/>
        <w:rPr>
          <w:b/>
          <w:lang w:val="en-GB" w:eastAsia="en-GB"/>
        </w:rPr>
      </w:pPr>
      <w:r>
        <w:rPr>
          <w:b/>
          <w:lang w:val="en-GB" w:eastAsia="en-GB"/>
        </w:rPr>
        <w:lastRenderedPageBreak/>
        <w:t xml:space="preserve">Political </w:t>
      </w:r>
      <w:r w:rsidR="00B9613C">
        <w:rPr>
          <w:b/>
          <w:lang w:val="en-GB" w:eastAsia="en-GB"/>
        </w:rPr>
        <w:t>D</w:t>
      </w:r>
      <w:r>
        <w:rPr>
          <w:b/>
          <w:lang w:val="en-GB" w:eastAsia="en-GB"/>
        </w:rPr>
        <w:t>iscourse</w:t>
      </w:r>
      <w:r w:rsidR="00731B12">
        <w:rPr>
          <w:b/>
          <w:lang w:val="en-GB" w:eastAsia="en-GB"/>
        </w:rPr>
        <w:t xml:space="preserve">, </w:t>
      </w:r>
      <w:r w:rsidR="00B9613C">
        <w:rPr>
          <w:b/>
          <w:lang w:val="en-GB" w:eastAsia="en-GB"/>
        </w:rPr>
        <w:t>D</w:t>
      </w:r>
      <w:r w:rsidR="00731B12">
        <w:rPr>
          <w:b/>
          <w:lang w:val="en-GB" w:eastAsia="en-GB"/>
        </w:rPr>
        <w:t xml:space="preserve">enialism and </w:t>
      </w:r>
      <w:r w:rsidR="00B9613C">
        <w:rPr>
          <w:b/>
          <w:lang w:val="en-GB" w:eastAsia="en-GB"/>
        </w:rPr>
        <w:t>L</w:t>
      </w:r>
      <w:r w:rsidR="00731B12">
        <w:rPr>
          <w:b/>
          <w:lang w:val="en-GB" w:eastAsia="en-GB"/>
        </w:rPr>
        <w:t xml:space="preserve">eadership </w:t>
      </w:r>
      <w:r w:rsidR="00B9613C">
        <w:rPr>
          <w:b/>
          <w:lang w:val="en-GB" w:eastAsia="en-GB"/>
        </w:rPr>
        <w:t>F</w:t>
      </w:r>
      <w:r w:rsidR="00731B12">
        <w:rPr>
          <w:b/>
          <w:lang w:val="en-GB" w:eastAsia="en-GB"/>
        </w:rPr>
        <w:t xml:space="preserve">ailure in Brazil’s </w:t>
      </w:r>
      <w:r w:rsidR="00B9613C">
        <w:rPr>
          <w:b/>
          <w:lang w:val="en-GB" w:eastAsia="en-GB"/>
        </w:rPr>
        <w:t>R</w:t>
      </w:r>
      <w:r w:rsidR="00731B12">
        <w:rPr>
          <w:b/>
          <w:lang w:val="en-GB" w:eastAsia="en-GB"/>
        </w:rPr>
        <w:t>esponse to COVID-19</w:t>
      </w:r>
    </w:p>
    <w:p w14:paraId="2740DEB4" w14:textId="77777777" w:rsidR="002C328A" w:rsidRPr="00AF47ED" w:rsidRDefault="002C328A" w:rsidP="00AF47ED">
      <w:pPr>
        <w:spacing w:line="360" w:lineRule="auto"/>
        <w:jc w:val="both"/>
        <w:rPr>
          <w:rStyle w:val="Strong"/>
          <w:b w:val="0"/>
          <w:bCs w:val="0"/>
          <w:i/>
          <w:iCs/>
          <w:color w:val="000000"/>
          <w:lang w:val="en-GB"/>
        </w:rPr>
      </w:pPr>
    </w:p>
    <w:p w14:paraId="32CA45D4" w14:textId="60A59429" w:rsidR="002B6636" w:rsidRPr="00AF47ED" w:rsidRDefault="00B36FF5" w:rsidP="00AF47ED">
      <w:pPr>
        <w:spacing w:line="360" w:lineRule="auto"/>
        <w:jc w:val="both"/>
        <w:rPr>
          <w:lang w:eastAsia="en-GB"/>
        </w:rPr>
      </w:pPr>
      <w:r w:rsidRPr="00AF47ED">
        <w:rPr>
          <w:b/>
          <w:lang w:val="en-GB" w:eastAsia="en-GB"/>
        </w:rPr>
        <w:t>Abstract</w:t>
      </w:r>
      <w:r w:rsidRPr="00AF47ED">
        <w:rPr>
          <w:lang w:val="en-GB" w:eastAsia="en-GB"/>
        </w:rPr>
        <w:t xml:space="preserve">: </w:t>
      </w:r>
      <w:r w:rsidR="00E249CE" w:rsidRPr="00AF47ED">
        <w:rPr>
          <w:lang w:val="en-GB" w:eastAsia="en-GB"/>
        </w:rPr>
        <w:t>The COVID-19 pandemic</w:t>
      </w:r>
      <w:r w:rsidR="00B16A63">
        <w:rPr>
          <w:lang w:val="en-GB" w:eastAsia="en-GB"/>
        </w:rPr>
        <w:t xml:space="preserve"> posed </w:t>
      </w:r>
      <w:r w:rsidR="00E249CE" w:rsidRPr="00AF47ED">
        <w:rPr>
          <w:lang w:val="en-GB" w:eastAsia="en-GB"/>
        </w:rPr>
        <w:t xml:space="preserve">challenges for healthcare systems </w:t>
      </w:r>
      <w:r w:rsidR="00B16A63">
        <w:rPr>
          <w:lang w:val="en-GB" w:eastAsia="en-GB"/>
        </w:rPr>
        <w:t xml:space="preserve">and political leaders across the globe. In this case study of </w:t>
      </w:r>
      <w:r w:rsidR="001B2206" w:rsidRPr="00AF47ED">
        <w:rPr>
          <w:lang w:val="en-GB" w:eastAsia="en-GB"/>
        </w:rPr>
        <w:t xml:space="preserve">Brazil, </w:t>
      </w:r>
      <w:r w:rsidR="00B16A63">
        <w:rPr>
          <w:lang w:val="en-GB" w:eastAsia="en-GB"/>
        </w:rPr>
        <w:t xml:space="preserve">we argue that </w:t>
      </w:r>
      <w:r w:rsidR="001B2206" w:rsidRPr="00AF47ED">
        <w:rPr>
          <w:lang w:val="en-GB" w:eastAsia="en-GB"/>
        </w:rPr>
        <w:t>leadership failings at the highest level</w:t>
      </w:r>
      <w:r w:rsidR="00B16A63">
        <w:rPr>
          <w:lang w:val="en-GB" w:eastAsia="en-GB"/>
        </w:rPr>
        <w:t xml:space="preserve"> contributed to Brazil’s relatively high and escalating death rates during 2020. D</w:t>
      </w:r>
      <w:r w:rsidR="00E249CE" w:rsidRPr="00AF47ED">
        <w:rPr>
          <w:lang w:val="en-GB" w:eastAsia="en-GB"/>
        </w:rPr>
        <w:t xml:space="preserve">rawing </w:t>
      </w:r>
      <w:r w:rsidR="00B16A63">
        <w:rPr>
          <w:lang w:val="en-GB" w:eastAsia="en-GB"/>
        </w:rPr>
        <w:t>o</w:t>
      </w:r>
      <w:r w:rsidR="001B2206" w:rsidRPr="00AF47ED">
        <w:rPr>
          <w:lang w:val="en-GB" w:eastAsia="en-GB"/>
        </w:rPr>
        <w:t xml:space="preserve">n </w:t>
      </w:r>
      <w:r w:rsidR="00B16A63">
        <w:rPr>
          <w:lang w:val="en-GB" w:eastAsia="en-GB"/>
        </w:rPr>
        <w:t>an</w:t>
      </w:r>
      <w:r w:rsidR="001B2206" w:rsidRPr="00AF47ED">
        <w:rPr>
          <w:lang w:val="en-GB" w:eastAsia="en-GB"/>
        </w:rPr>
        <w:t xml:space="preserve"> </w:t>
      </w:r>
      <w:r w:rsidR="00E249CE" w:rsidRPr="00AF47ED">
        <w:rPr>
          <w:lang w:val="en-GB" w:eastAsia="en-GB"/>
        </w:rPr>
        <w:t xml:space="preserve">analysis of </w:t>
      </w:r>
      <w:r w:rsidR="00B16A63">
        <w:rPr>
          <w:lang w:val="en-GB" w:eastAsia="en-GB"/>
        </w:rPr>
        <w:t xml:space="preserve">a </w:t>
      </w:r>
      <w:r w:rsidR="00EF0D87" w:rsidRPr="00AF47ED">
        <w:rPr>
          <w:lang w:val="en-GB" w:eastAsia="en-GB"/>
        </w:rPr>
        <w:t>large amount of textual document</w:t>
      </w:r>
      <w:r w:rsidR="00B16A63">
        <w:rPr>
          <w:lang w:val="en-GB" w:eastAsia="en-GB"/>
        </w:rPr>
        <w:t>ation drawn</w:t>
      </w:r>
      <w:r w:rsidR="00EF0D87" w:rsidRPr="00AF47ED">
        <w:rPr>
          <w:lang w:val="en-GB" w:eastAsia="en-GB"/>
        </w:rPr>
        <w:t xml:space="preserve"> from </w:t>
      </w:r>
      <w:r w:rsidR="00E249CE" w:rsidRPr="00AF47ED">
        <w:rPr>
          <w:lang w:val="en-GB" w:eastAsia="en-GB"/>
        </w:rPr>
        <w:t xml:space="preserve">media reports, </w:t>
      </w:r>
      <w:r w:rsidR="001B2206" w:rsidRPr="00AF47ED">
        <w:rPr>
          <w:lang w:val="en-GB" w:eastAsia="en-GB"/>
        </w:rPr>
        <w:t xml:space="preserve">we </w:t>
      </w:r>
      <w:r w:rsidR="00692E71">
        <w:rPr>
          <w:lang w:val="en-GB" w:eastAsia="en-GB"/>
        </w:rPr>
        <w:t xml:space="preserve">emphasise the role and </w:t>
      </w:r>
      <w:r w:rsidR="00FC4BE1">
        <w:rPr>
          <w:lang w:val="en-GB" w:eastAsia="en-GB"/>
        </w:rPr>
        <w:t>consequences</w:t>
      </w:r>
      <w:r w:rsidR="00692E71">
        <w:rPr>
          <w:lang w:val="en-GB" w:eastAsia="en-GB"/>
        </w:rPr>
        <w:t xml:space="preserve"> of </w:t>
      </w:r>
      <w:r w:rsidR="00146B3C">
        <w:rPr>
          <w:lang w:val="en-GB" w:eastAsia="en-GB"/>
        </w:rPr>
        <w:t>P</w:t>
      </w:r>
      <w:r w:rsidR="00692E71">
        <w:rPr>
          <w:lang w:val="en-GB" w:eastAsia="en-GB"/>
        </w:rPr>
        <w:t xml:space="preserve">resident </w:t>
      </w:r>
      <w:r w:rsidR="00146B3C" w:rsidRPr="00AF47ED">
        <w:t xml:space="preserve">Jair </w:t>
      </w:r>
      <w:r w:rsidR="00692E71">
        <w:rPr>
          <w:lang w:val="en-GB" w:eastAsia="en-GB"/>
        </w:rPr>
        <w:t>Bolsonaro’s</w:t>
      </w:r>
      <w:r w:rsidR="00AF47ED" w:rsidRPr="00AF47ED">
        <w:rPr>
          <w:lang w:val="en-GB" w:eastAsia="en-GB"/>
        </w:rPr>
        <w:t xml:space="preserve"> </w:t>
      </w:r>
      <w:r w:rsidR="00B16A63">
        <w:rPr>
          <w:lang w:val="en-GB" w:eastAsia="en-GB"/>
        </w:rPr>
        <w:t>political discourse</w:t>
      </w:r>
      <w:r w:rsidR="00FD0D39">
        <w:rPr>
          <w:lang w:val="en-GB" w:eastAsia="en-GB"/>
        </w:rPr>
        <w:t xml:space="preserve"> and prioritisation of the economy</w:t>
      </w:r>
      <w:r w:rsidR="00E249CE" w:rsidRPr="00AF47ED">
        <w:rPr>
          <w:lang w:val="en-GB" w:eastAsia="en-GB"/>
        </w:rPr>
        <w:t>.</w:t>
      </w:r>
      <w:r w:rsidR="001B2206" w:rsidRPr="00AF47ED">
        <w:rPr>
          <w:lang w:val="en-GB" w:eastAsia="en-GB"/>
        </w:rPr>
        <w:t xml:space="preserve"> </w:t>
      </w:r>
      <w:r w:rsidR="00E249CE" w:rsidRPr="00AF47ED">
        <w:rPr>
          <w:lang w:val="en-GB" w:eastAsia="en-GB"/>
        </w:rPr>
        <w:t>We focus on the first wave that swept across the globe between January and late June of 2020</w:t>
      </w:r>
      <w:r w:rsidR="00FD0D39">
        <w:rPr>
          <w:lang w:val="en-GB" w:eastAsia="en-GB"/>
        </w:rPr>
        <w:t xml:space="preserve">, arguing that </w:t>
      </w:r>
      <w:r w:rsidR="00E249CE" w:rsidRPr="00AF47ED">
        <w:rPr>
          <w:lang w:val="en-GB" w:eastAsia="en-GB"/>
        </w:rPr>
        <w:t xml:space="preserve">Bolsonaro underplayed </w:t>
      </w:r>
      <w:r w:rsidR="00AF47ED" w:rsidRPr="00AF47ED">
        <w:rPr>
          <w:lang w:val="en-GB" w:eastAsia="en-GB"/>
        </w:rPr>
        <w:t>the seriousness of the epidemic,</w:t>
      </w:r>
      <w:r w:rsidR="00F62D2C" w:rsidRPr="00AF47ED">
        <w:rPr>
          <w:lang w:val="en-GB" w:eastAsia="en-GB"/>
        </w:rPr>
        <w:t xml:space="preserve"> </w:t>
      </w:r>
      <w:r w:rsidR="00E249CE" w:rsidRPr="00AF47ED">
        <w:rPr>
          <w:lang w:val="en-GB" w:eastAsia="en-GB"/>
        </w:rPr>
        <w:t>leveraged misinformation as a political s</w:t>
      </w:r>
      <w:r w:rsidR="00AF47ED" w:rsidRPr="00AF47ED">
        <w:rPr>
          <w:lang w:val="en-GB" w:eastAsia="en-GB"/>
        </w:rPr>
        <w:t xml:space="preserve">trategy, promoted pseudoscience, </w:t>
      </w:r>
      <w:r w:rsidR="00146B3C">
        <w:rPr>
          <w:lang w:val="en-GB" w:eastAsia="en-GB"/>
        </w:rPr>
        <w:t xml:space="preserve">and </w:t>
      </w:r>
      <w:r w:rsidR="00E249CE" w:rsidRPr="00AF47ED">
        <w:rPr>
          <w:lang w:val="en-GB" w:eastAsia="en-GB"/>
        </w:rPr>
        <w:t>un</w:t>
      </w:r>
      <w:r w:rsidR="00F62D2C" w:rsidRPr="00AF47ED">
        <w:rPr>
          <w:lang w:val="en-GB" w:eastAsia="en-GB"/>
        </w:rPr>
        <w:t>dermined the Ministry of Health</w:t>
      </w:r>
      <w:r w:rsidR="00FD0D39">
        <w:rPr>
          <w:lang w:val="en-GB" w:eastAsia="en-GB"/>
        </w:rPr>
        <w:t xml:space="preserve">. He also </w:t>
      </w:r>
      <w:r w:rsidR="00F62D2C" w:rsidRPr="00AF47ED">
        <w:rPr>
          <w:lang w:val="en-GB" w:eastAsia="en-GB"/>
        </w:rPr>
        <w:t>confronted s</w:t>
      </w:r>
      <w:r w:rsidR="00E249CE" w:rsidRPr="00AF47ED">
        <w:rPr>
          <w:lang w:val="en-GB" w:eastAsia="en-GB"/>
        </w:rPr>
        <w:t xml:space="preserve">ubnational governments </w:t>
      </w:r>
      <w:r w:rsidR="00FD0D39">
        <w:rPr>
          <w:lang w:val="en-GB" w:eastAsia="en-GB"/>
        </w:rPr>
        <w:t xml:space="preserve">for adopting </w:t>
      </w:r>
      <w:r w:rsidR="00F62D2C" w:rsidRPr="00AF47ED">
        <w:rPr>
          <w:lang w:val="en-GB" w:eastAsia="en-GB"/>
        </w:rPr>
        <w:t>lockdown measures</w:t>
      </w:r>
      <w:r w:rsidR="00FD0D39">
        <w:rPr>
          <w:lang w:val="en-GB" w:eastAsia="en-GB"/>
        </w:rPr>
        <w:t xml:space="preserve"> – a move that enabled him to </w:t>
      </w:r>
      <w:r w:rsidR="00E249CE" w:rsidRPr="00AF47ED">
        <w:rPr>
          <w:lang w:val="en-GB" w:eastAsia="en-GB"/>
        </w:rPr>
        <w:t xml:space="preserve">blame </w:t>
      </w:r>
      <w:r w:rsidR="00FD0D39">
        <w:rPr>
          <w:lang w:val="en-GB" w:eastAsia="en-GB"/>
        </w:rPr>
        <w:t xml:space="preserve">regional governors </w:t>
      </w:r>
      <w:r w:rsidR="00E249CE" w:rsidRPr="00AF47ED">
        <w:rPr>
          <w:lang w:val="en-GB" w:eastAsia="en-GB"/>
        </w:rPr>
        <w:t xml:space="preserve">for the short-term economic costs of COVID-19 related restrictions. </w:t>
      </w:r>
      <w:r w:rsidR="00692E71">
        <w:rPr>
          <w:lang w:val="en-GB" w:eastAsia="en-GB"/>
        </w:rPr>
        <w:t>We suggest that his</w:t>
      </w:r>
      <w:r w:rsidR="00FD0D39">
        <w:rPr>
          <w:lang w:val="en-GB" w:eastAsia="en-GB"/>
        </w:rPr>
        <w:t xml:space="preserve"> denialist approach to climate change </w:t>
      </w:r>
      <w:r w:rsidR="00AF47ED" w:rsidRPr="00AF47ED">
        <w:rPr>
          <w:lang w:val="en-GB" w:eastAsia="en-GB"/>
        </w:rPr>
        <w:t>paved the way for</w:t>
      </w:r>
      <w:r w:rsidR="00146B3C">
        <w:rPr>
          <w:lang w:val="en-GB" w:eastAsia="en-GB"/>
        </w:rPr>
        <w:t xml:space="preserve"> his</w:t>
      </w:r>
      <w:r w:rsidR="00AF47ED" w:rsidRPr="00AF47ED">
        <w:rPr>
          <w:lang w:val="en-GB" w:eastAsia="en-GB"/>
        </w:rPr>
        <w:t xml:space="preserve"> </w:t>
      </w:r>
      <w:r w:rsidR="00692E71">
        <w:rPr>
          <w:lang w:val="en-GB" w:eastAsia="en-GB"/>
        </w:rPr>
        <w:t xml:space="preserve">subsequent denialism of the seriousness of </w:t>
      </w:r>
      <w:r w:rsidR="00AF47ED" w:rsidRPr="00AF47ED">
        <w:rPr>
          <w:lang w:val="en-GB" w:eastAsia="en-GB"/>
        </w:rPr>
        <w:t>COVID-19</w:t>
      </w:r>
      <w:r w:rsidR="00692E71">
        <w:rPr>
          <w:lang w:val="en-GB" w:eastAsia="en-GB"/>
        </w:rPr>
        <w:t xml:space="preserve"> and </w:t>
      </w:r>
      <w:r w:rsidR="00FD0D39">
        <w:rPr>
          <w:lang w:val="en-GB" w:eastAsia="en-GB"/>
        </w:rPr>
        <w:t xml:space="preserve">for his </w:t>
      </w:r>
      <w:r w:rsidR="00692E71">
        <w:rPr>
          <w:lang w:val="en-GB" w:eastAsia="en-GB"/>
        </w:rPr>
        <w:t>undermining of social distancing, mask-wearing and other preventative responses</w:t>
      </w:r>
      <w:r w:rsidR="00FD0D39">
        <w:rPr>
          <w:lang w:val="en-GB" w:eastAsia="en-GB"/>
        </w:rPr>
        <w:t xml:space="preserve"> supported by science</w:t>
      </w:r>
      <w:r w:rsidR="00E249CE" w:rsidRPr="00AF47ED">
        <w:rPr>
          <w:lang w:val="en-GB" w:eastAsia="en-GB"/>
        </w:rPr>
        <w:t xml:space="preserve">. These </w:t>
      </w:r>
      <w:r w:rsidR="00146B3C">
        <w:rPr>
          <w:lang w:val="en-GB" w:eastAsia="en-GB"/>
        </w:rPr>
        <w:t xml:space="preserve">sobering </w:t>
      </w:r>
      <w:r w:rsidR="00E249CE" w:rsidRPr="00AF47ED">
        <w:rPr>
          <w:lang w:val="en-GB" w:eastAsia="en-GB"/>
        </w:rPr>
        <w:t xml:space="preserve">findings </w:t>
      </w:r>
      <w:r w:rsidR="00146B3C">
        <w:rPr>
          <w:lang w:val="en-GB" w:eastAsia="en-GB"/>
        </w:rPr>
        <w:t xml:space="preserve">highlight </w:t>
      </w:r>
      <w:r w:rsidR="00692E71">
        <w:rPr>
          <w:lang w:val="en-GB" w:eastAsia="en-GB"/>
        </w:rPr>
        <w:t xml:space="preserve">the role </w:t>
      </w:r>
      <w:proofErr w:type="gramStart"/>
      <w:r w:rsidR="00692E71">
        <w:rPr>
          <w:lang w:val="en-GB" w:eastAsia="en-GB"/>
        </w:rPr>
        <w:t>that</w:t>
      </w:r>
      <w:r w:rsidR="00731B12">
        <w:rPr>
          <w:lang w:val="en-GB" w:eastAsia="en-GB"/>
        </w:rPr>
        <w:t xml:space="preserve"> </w:t>
      </w:r>
      <w:r w:rsidR="00146B3C">
        <w:rPr>
          <w:lang w:val="en-GB" w:eastAsia="en-GB"/>
        </w:rPr>
        <w:t>national leaders</w:t>
      </w:r>
      <w:proofErr w:type="gramEnd"/>
      <w:r w:rsidR="00146B3C">
        <w:rPr>
          <w:lang w:val="en-GB" w:eastAsia="en-GB"/>
        </w:rPr>
        <w:t xml:space="preserve"> </w:t>
      </w:r>
      <w:r w:rsidR="00692E71">
        <w:rPr>
          <w:lang w:val="en-GB" w:eastAsia="en-GB"/>
        </w:rPr>
        <w:t xml:space="preserve">can play in </w:t>
      </w:r>
      <w:r w:rsidR="00146B3C">
        <w:rPr>
          <w:lang w:val="en-GB" w:eastAsia="en-GB"/>
        </w:rPr>
        <w:t xml:space="preserve">undermining scientific approaches to both </w:t>
      </w:r>
      <w:r w:rsidR="008640B7" w:rsidRPr="00AF47ED">
        <w:rPr>
          <w:lang w:val="en-GB" w:eastAsia="en-GB"/>
        </w:rPr>
        <w:t>public</w:t>
      </w:r>
      <w:r w:rsidR="00E249CE" w:rsidRPr="00AF47ED">
        <w:rPr>
          <w:lang w:val="en-GB" w:eastAsia="en-GB"/>
        </w:rPr>
        <w:t xml:space="preserve"> health </w:t>
      </w:r>
      <w:r w:rsidR="00692E71">
        <w:rPr>
          <w:lang w:val="en-GB" w:eastAsia="en-GB"/>
        </w:rPr>
        <w:t xml:space="preserve">and the </w:t>
      </w:r>
      <w:r w:rsidR="00E249CE" w:rsidRPr="00AF47ED">
        <w:rPr>
          <w:lang w:val="en-GB" w:eastAsia="en-GB"/>
        </w:rPr>
        <w:t>environment.</w:t>
      </w:r>
    </w:p>
    <w:p w14:paraId="14E5B4F4" w14:textId="77777777" w:rsidR="00E249CE" w:rsidRPr="00AF47ED" w:rsidRDefault="00E249CE" w:rsidP="00AF47ED">
      <w:pPr>
        <w:spacing w:line="360" w:lineRule="auto"/>
        <w:jc w:val="both"/>
        <w:rPr>
          <w:lang w:val="en-GB" w:eastAsia="en-GB"/>
        </w:rPr>
      </w:pPr>
    </w:p>
    <w:p w14:paraId="4B5BAD70" w14:textId="77777777" w:rsidR="00762BC4" w:rsidRPr="00AF47ED" w:rsidRDefault="000D10B5" w:rsidP="00AF47ED">
      <w:pPr>
        <w:spacing w:line="360" w:lineRule="auto"/>
        <w:jc w:val="both"/>
      </w:pPr>
      <w:r w:rsidRPr="00AF47ED">
        <w:rPr>
          <w:b/>
        </w:rPr>
        <w:t>Key</w:t>
      </w:r>
      <w:r w:rsidR="002A596B" w:rsidRPr="00AF47ED">
        <w:rPr>
          <w:b/>
        </w:rPr>
        <w:t>words:</w:t>
      </w:r>
      <w:r w:rsidRPr="00AF47ED">
        <w:t xml:space="preserve"> </w:t>
      </w:r>
      <w:r w:rsidR="002A596B" w:rsidRPr="00AF47ED">
        <w:t xml:space="preserve">COVID-19, Brazil, </w:t>
      </w:r>
      <w:r w:rsidR="000924EF" w:rsidRPr="00AF47ED">
        <w:t>d</w:t>
      </w:r>
      <w:r w:rsidR="002A596B" w:rsidRPr="00AF47ED">
        <w:t xml:space="preserve">enialism, </w:t>
      </w:r>
      <w:r w:rsidR="000924EF" w:rsidRPr="00AF47ED">
        <w:t>global health</w:t>
      </w:r>
      <w:r w:rsidR="002A596B" w:rsidRPr="00AF47ED">
        <w:t xml:space="preserve">, </w:t>
      </w:r>
      <w:r w:rsidR="000924EF" w:rsidRPr="00AF47ED">
        <w:t>p</w:t>
      </w:r>
      <w:r w:rsidR="002A596B" w:rsidRPr="00AF47ED">
        <w:t xml:space="preserve">olitics, </w:t>
      </w:r>
      <w:r w:rsidR="000924EF" w:rsidRPr="00AF47ED">
        <w:t>e</w:t>
      </w:r>
      <w:r w:rsidR="002A596B" w:rsidRPr="00AF47ED">
        <w:t>nvironment</w:t>
      </w:r>
    </w:p>
    <w:p w14:paraId="17196F64" w14:textId="77777777" w:rsidR="002A596B" w:rsidRPr="00AF47ED" w:rsidRDefault="002A596B" w:rsidP="00AF47ED">
      <w:pPr>
        <w:spacing w:line="360" w:lineRule="auto"/>
        <w:jc w:val="both"/>
      </w:pPr>
    </w:p>
    <w:p w14:paraId="45D310AA" w14:textId="77777777" w:rsidR="00FB497F" w:rsidRPr="00AF47ED" w:rsidRDefault="00FB497F" w:rsidP="00AF47ED">
      <w:pPr>
        <w:spacing w:line="360" w:lineRule="auto"/>
        <w:jc w:val="both"/>
      </w:pPr>
    </w:p>
    <w:p w14:paraId="4D333295" w14:textId="77777777" w:rsidR="00FB497F" w:rsidRPr="00AF47ED" w:rsidRDefault="00FB497F" w:rsidP="00AF47ED">
      <w:pPr>
        <w:spacing w:line="360" w:lineRule="auto"/>
        <w:jc w:val="both"/>
      </w:pPr>
    </w:p>
    <w:p w14:paraId="40285C64" w14:textId="77777777" w:rsidR="00FB497F" w:rsidRPr="00AF47ED" w:rsidRDefault="00FB497F" w:rsidP="00AF47ED">
      <w:pPr>
        <w:spacing w:line="360" w:lineRule="auto"/>
        <w:jc w:val="both"/>
      </w:pPr>
    </w:p>
    <w:p w14:paraId="676D2F22" w14:textId="77777777" w:rsidR="00B36FF5" w:rsidRPr="00AF47ED" w:rsidRDefault="00B36FF5" w:rsidP="00AF47ED">
      <w:pPr>
        <w:spacing w:line="360" w:lineRule="auto"/>
        <w:jc w:val="both"/>
      </w:pPr>
    </w:p>
    <w:p w14:paraId="62B61E24" w14:textId="77777777" w:rsidR="00B36FF5" w:rsidRPr="00AF47ED" w:rsidRDefault="00B36FF5" w:rsidP="00AF47ED">
      <w:pPr>
        <w:spacing w:line="360" w:lineRule="auto"/>
        <w:jc w:val="both"/>
      </w:pPr>
    </w:p>
    <w:p w14:paraId="7FAF2F67" w14:textId="77777777" w:rsidR="000D10B5" w:rsidRDefault="000D10B5" w:rsidP="00AF47ED">
      <w:pPr>
        <w:spacing w:line="360" w:lineRule="auto"/>
        <w:jc w:val="both"/>
      </w:pPr>
    </w:p>
    <w:p w14:paraId="7EBA8AEF" w14:textId="77777777" w:rsidR="00AF47ED" w:rsidRDefault="00AF47ED" w:rsidP="00AF47ED">
      <w:pPr>
        <w:spacing w:line="360" w:lineRule="auto"/>
        <w:jc w:val="both"/>
      </w:pPr>
    </w:p>
    <w:p w14:paraId="5570F13A" w14:textId="77777777" w:rsidR="00AF47ED" w:rsidRDefault="00AF47ED" w:rsidP="00AF47ED">
      <w:pPr>
        <w:spacing w:line="360" w:lineRule="auto"/>
        <w:jc w:val="both"/>
      </w:pPr>
    </w:p>
    <w:p w14:paraId="68E32864" w14:textId="77777777" w:rsidR="00AF47ED" w:rsidRDefault="00AF47ED" w:rsidP="00AF47ED">
      <w:pPr>
        <w:spacing w:line="360" w:lineRule="auto"/>
        <w:jc w:val="both"/>
      </w:pPr>
    </w:p>
    <w:p w14:paraId="6D917ADD" w14:textId="77777777" w:rsidR="00AF47ED" w:rsidRPr="00AF47ED" w:rsidRDefault="00AF47ED" w:rsidP="00AF47ED">
      <w:pPr>
        <w:spacing w:line="360" w:lineRule="auto"/>
        <w:jc w:val="both"/>
      </w:pPr>
    </w:p>
    <w:p w14:paraId="012357C4" w14:textId="311B5D51" w:rsidR="00F62D2C" w:rsidRDefault="00F62D2C" w:rsidP="00AF47ED">
      <w:pPr>
        <w:spacing w:line="360" w:lineRule="auto"/>
        <w:jc w:val="both"/>
      </w:pPr>
    </w:p>
    <w:p w14:paraId="01D7C033" w14:textId="4CF51ADA" w:rsidR="00E01834" w:rsidRDefault="00E01834" w:rsidP="00AF47ED">
      <w:pPr>
        <w:spacing w:line="360" w:lineRule="auto"/>
        <w:jc w:val="both"/>
      </w:pPr>
    </w:p>
    <w:p w14:paraId="7213EB1F" w14:textId="77777777" w:rsidR="00E01834" w:rsidRPr="00AF47ED" w:rsidRDefault="00E01834" w:rsidP="00AF47ED">
      <w:pPr>
        <w:spacing w:line="360" w:lineRule="auto"/>
        <w:jc w:val="both"/>
      </w:pPr>
    </w:p>
    <w:p w14:paraId="43EAA7D6" w14:textId="77777777" w:rsidR="00F62D2C" w:rsidRPr="00AF47ED" w:rsidRDefault="00F62D2C" w:rsidP="00AF47ED">
      <w:pPr>
        <w:spacing w:line="360" w:lineRule="auto"/>
        <w:jc w:val="both"/>
      </w:pPr>
    </w:p>
    <w:p w14:paraId="1C3587F9" w14:textId="4C58582A" w:rsidR="00861D77" w:rsidRDefault="003F4F47" w:rsidP="00AF47ED">
      <w:pPr>
        <w:spacing w:line="360" w:lineRule="auto"/>
        <w:jc w:val="both"/>
        <w:rPr>
          <w:rStyle w:val="Strong"/>
          <w:color w:val="000000"/>
        </w:rPr>
      </w:pPr>
      <w:r w:rsidRPr="00AF47ED">
        <w:rPr>
          <w:rStyle w:val="Strong"/>
          <w:color w:val="000000"/>
        </w:rPr>
        <w:lastRenderedPageBreak/>
        <w:t>Introduction</w:t>
      </w:r>
    </w:p>
    <w:p w14:paraId="743B1454" w14:textId="77777777" w:rsidR="003423AA" w:rsidRPr="00AF47ED" w:rsidRDefault="003423AA" w:rsidP="00AF47ED">
      <w:pPr>
        <w:spacing w:line="360" w:lineRule="auto"/>
        <w:jc w:val="both"/>
        <w:rPr>
          <w:b/>
          <w:bCs/>
          <w:color w:val="000000"/>
        </w:rPr>
      </w:pPr>
    </w:p>
    <w:p w14:paraId="4CAE287C" w14:textId="7D91D022" w:rsidR="002A596B" w:rsidRPr="00AF47ED" w:rsidRDefault="002A596B" w:rsidP="00AF47ED">
      <w:pPr>
        <w:spacing w:line="360" w:lineRule="auto"/>
        <w:ind w:firstLine="720"/>
        <w:jc w:val="both"/>
      </w:pPr>
      <w:r w:rsidRPr="00AF47ED">
        <w:t xml:space="preserve">The COVID-19 pandemic, which originated in China in late 2019, swept across the world in 2020 putting an abrupt end to international travel and prompting widespread country ‘lockdowns’ by March 2020. Most responses were guided by concerns to prevent hospitals from being overwhelmed and by epidemiological modelling showing that reducing contact between infected people and the broader population can significantly flatten the epidemic curve </w:t>
      </w:r>
      <w:r w:rsidR="00E64490" w:rsidRPr="00AF47ED">
        <w:fldChar w:fldCharType="begin"/>
      </w:r>
      <w:r w:rsidRPr="00AF47ED">
        <w:instrText xml:space="preserve"> ADDIN EN.CITE &lt;EndNote&gt;&lt;Cite&gt;&lt;Author&gt;Panovska-Griffiths&lt;/Author&gt;&lt;Year&gt;2020&lt;/Year&gt;&lt;RecNum&gt;2681&lt;/RecNum&gt;&lt;DisplayText&gt;(Panovska-Griffiths, 2020)&lt;/DisplayText&gt;&lt;record&gt;&lt;rec-number&gt;2681&lt;/rec-number&gt;&lt;foreign-keys&gt;&lt;key app="EN" db-id="sar2tfwdm5e9whe025uxtfs0dssp25wzx2dz" timestamp="1590286807"&gt;2681&lt;/key&gt;&lt;/foreign-keys&gt;&lt;ref-type name="Newspaper Article"&gt;23&lt;/ref-type&gt;&lt;contributors&gt;&lt;authors&gt;&lt;author&gt;Panovska-Griffiths, J&lt;/author&gt;&lt;/authors&gt;&lt;/contributors&gt;&lt;titles&gt;&lt;title&gt;Coronavirus: We have had ‘Imperial’, ‘Oxford and many more models – but none can have all the answers&lt;/title&gt;&lt;secondary-title&gt;The Conversation&lt;/secondary-title&gt;&lt;/titles&gt;&lt;dates&gt;&lt;year&gt;2020&lt;/year&gt;&lt;pub-dates&gt;&lt;date&gt;April 3&lt;/date&gt;&lt;/pub-dates&gt;&lt;/dates&gt;&lt;urls&gt;&lt;related-urls&gt;&lt;url&gt; https://theconversation.com/coronavirus-weve-had-imperial-oxford-and-many-more-models-but-none-can-have-all-the-answers-135137&lt;/url&gt;&lt;/related-urls&gt;&lt;/urls&gt;&lt;/record&gt;&lt;/Cite&gt;&lt;/EndNote&gt;</w:instrText>
      </w:r>
      <w:r w:rsidR="00E64490" w:rsidRPr="00AF47ED">
        <w:fldChar w:fldCharType="separate"/>
      </w:r>
      <w:r w:rsidRPr="00AF47ED">
        <w:rPr>
          <w:noProof/>
        </w:rPr>
        <w:t>(Panovska-Griffiths, 2020)</w:t>
      </w:r>
      <w:r w:rsidR="00E64490" w:rsidRPr="00AF47ED">
        <w:fldChar w:fldCharType="end"/>
      </w:r>
      <w:r w:rsidRPr="00AF47ED">
        <w:t xml:space="preserve">. With case fatality rates varying from 1 and 7 percent and fatality rates of those requiring hospitalization averaging 5 percent </w:t>
      </w:r>
      <w:r w:rsidR="00E64490" w:rsidRPr="00AF47ED">
        <w:fldChar w:fldCharType="begin"/>
      </w:r>
      <w:r w:rsidR="000924EF" w:rsidRPr="00AF47ED">
        <w:instrText xml:space="preserve"> ADDIN EN.CITE &lt;EndNote&gt;&lt;Cite&gt;&lt;Author&gt;Vincent&lt;/Author&gt;&lt;Year&gt;2020&lt;/Year&gt;&lt;RecNum&gt;2683&lt;/RecNum&gt;&lt;DisplayText&gt;(Vincent &amp;amp; Taccone, 2020)&lt;/DisplayText&gt;&lt;record&gt;&lt;rec-number&gt;2683&lt;/rec-number&gt;&lt;foreign-keys&gt;&lt;key app="EN" db-id="sar2tfwdm5e9whe025uxtfs0dssp25wzx2dz" timestamp="1590287174"&gt;2683&lt;/key&gt;&lt;/foreign-keys&gt;&lt;ref-type name="Journal Article"&gt;17&lt;/ref-type&gt;&lt;contributors&gt;&lt;authors&gt;&lt;author&gt;Vincent, JL&lt;/author&gt;&lt;author&gt;Taccone, FS&lt;/author&gt;&lt;/authors&gt;&lt;/contributors&gt;&lt;titles&gt;&lt;title&gt;Understanding pathways to death in patients with COVID-19&lt;/title&gt;&lt;secondary-title&gt;The Lancet Respiratory Medicine&lt;/secondary-title&gt;&lt;/titles&gt;&lt;periodical&gt;&lt;full-title&gt;The Lancet Respiratory Medicine&lt;/full-title&gt;&lt;/periodical&gt;&lt;pages&gt;S2213-2600&lt;/pages&gt;&lt;volume&gt;20&lt;/volume&gt;&lt;number&gt;30165-X&lt;/number&gt;&lt;dates&gt;&lt;year&gt;2020&lt;/year&gt;&lt;/dates&gt;&lt;urls&gt;&lt;/urls&gt;&lt;/record&gt;&lt;/Cite&gt;&lt;/EndNote&gt;</w:instrText>
      </w:r>
      <w:r w:rsidR="00E64490" w:rsidRPr="00AF47ED">
        <w:fldChar w:fldCharType="separate"/>
      </w:r>
      <w:r w:rsidR="000924EF" w:rsidRPr="00AF47ED">
        <w:rPr>
          <w:noProof/>
        </w:rPr>
        <w:t>(Vincent &amp; Taccone, 2020)</w:t>
      </w:r>
      <w:r w:rsidR="00E64490" w:rsidRPr="00AF47ED">
        <w:fldChar w:fldCharType="end"/>
      </w:r>
      <w:r w:rsidRPr="00AF47ED">
        <w:t xml:space="preserve">, most governments scrambled to reduce infections, but with differing policy measures and urgency.   </w:t>
      </w:r>
    </w:p>
    <w:p w14:paraId="5053EC65" w14:textId="0C054CFA" w:rsidR="002A596B" w:rsidRPr="00237ACB" w:rsidRDefault="002A596B" w:rsidP="00AF47ED">
      <w:pPr>
        <w:spacing w:line="360" w:lineRule="auto"/>
        <w:ind w:firstLine="720"/>
        <w:jc w:val="both"/>
        <w:rPr>
          <w:color w:val="FF0000"/>
        </w:rPr>
      </w:pPr>
      <w:r w:rsidRPr="00AF47ED">
        <w:t>This prompted the rise of a veritable cottage industry of popular commentary on country successes and failures at limiting COVID-19 death rates. South Korea New</w:t>
      </w:r>
      <w:r w:rsidR="000D10B5" w:rsidRPr="00AF47ED">
        <w:t xml:space="preserve"> </w:t>
      </w:r>
      <w:r w:rsidR="00237ACB" w:rsidRPr="00AF47ED">
        <w:t>Zealand</w:t>
      </w:r>
      <w:r w:rsidRPr="00AF47ED">
        <w:t>, and Australia became</w:t>
      </w:r>
      <w:r w:rsidR="00146B3C">
        <w:t xml:space="preserve"> early</w:t>
      </w:r>
      <w:r w:rsidRPr="00AF47ED">
        <w:t xml:space="preserve"> poster children of sorts for their testing, contact tracing, quarantining and social distance strategies </w:t>
      </w:r>
      <w:r w:rsidR="00E64490" w:rsidRPr="00AF47ED">
        <w:fldChar w:fldCharType="begin"/>
      </w:r>
      <w:r w:rsidRPr="00AF47ED">
        <w:instrText xml:space="preserve"> ADDIN EN.CITE &lt;EndNote&gt;&lt;Cite&gt;&lt;Author&gt;Sternlicht&lt;/Author&gt;&lt;Year&gt;2020&lt;/Year&gt;&lt;RecNum&gt;2684&lt;/RecNum&gt;&lt;DisplayText&gt;(Sternlicht, 2020)&lt;/DisplayText&gt;&lt;record&gt;&lt;rec-number&gt;2684&lt;/rec-number&gt;&lt;foreign-keys&gt;&lt;key app="EN" db-id="sar2tfwdm5e9whe025uxtfs0dssp25wzx2dz" timestamp="1590287320"&gt;2684&lt;/key&gt;&lt;/foreign-keys&gt;&lt;ref-type name="Newspaper Article"&gt;23&lt;/ref-type&gt;&lt;contributors&gt;&lt;authors&gt;&lt;author&gt;Sternlicht, A&lt;/author&gt;&lt;/authors&gt;&lt;/contributors&gt;&lt;titles&gt;&lt;title&gt;South Korea’s widespread testing and contact tracing lead to first day with no new cases&lt;/title&gt;&lt;secondary-title&gt;Forbes&lt;/secondary-title&gt;&lt;/titles&gt;&lt;dates&gt;&lt;year&gt;2020&lt;/year&gt;&lt;pub-dates&gt;&lt;date&gt;April 30&lt;/date&gt;&lt;/pub-dates&gt;&lt;/dates&gt;&lt;urls&gt;&lt;related-urls&gt;&lt;url&gt; https://www.forbes.com/sites/alexandrasternlicht/2020/04/30/south-koreas-widespread-testing-and-contact-tracing-lead-to-first-day-with-no-new-cases/#362767a85abf&lt;/url&gt;&lt;/related-urls&gt;&lt;/urls&gt;&lt;/record&gt;&lt;/Cite&gt;&lt;/EndNote&gt;</w:instrText>
      </w:r>
      <w:r w:rsidR="00E64490" w:rsidRPr="00AF47ED">
        <w:fldChar w:fldCharType="separate"/>
      </w:r>
      <w:r w:rsidRPr="00AF47ED">
        <w:rPr>
          <w:noProof/>
        </w:rPr>
        <w:t>(Sternlicht, 2020)</w:t>
      </w:r>
      <w:r w:rsidR="00E64490" w:rsidRPr="00AF47ED">
        <w:fldChar w:fldCharType="end"/>
      </w:r>
      <w:r w:rsidRPr="00AF47ED">
        <w:t xml:space="preserve">, whereas the USA and Brazil were criticized for their tardy response, and especially for having populist presidents who delayed and undermined scientifically governed public health responses to COVID-19 </w:t>
      </w:r>
      <w:r w:rsidR="00237ACB">
        <w:fldChar w:fldCharType="begin"/>
      </w:r>
      <w:r w:rsidR="00237ACB">
        <w:instrText xml:space="preserve"> ADDIN EN.CITE &lt;EndNote&gt;&lt;Cite&gt;&lt;Author&gt;Greer&lt;/Author&gt;&lt;Year&gt;2021&lt;/Year&gt;&lt;RecNum&gt;2983&lt;/RecNum&gt;&lt;DisplayText&gt;(Greer, King, Fonseca, &amp;amp; Peralta-Santos, 2021)&lt;/DisplayText&gt;&lt;record&gt;&lt;rec-number&gt;2983&lt;/rec-number&gt;&lt;foreign-keys&gt;&lt;key app="EN" db-id="sar2tfwdm5e9whe025uxtfs0dssp25wzx2dz" timestamp="1611415546"&gt;2983&lt;/key&gt;&lt;/foreign-keys&gt;&lt;ref-type name="Edited Book"&gt;28&lt;/ref-type&gt;&lt;contributors&gt;&lt;authors&gt;&lt;author&gt;Greer, S&lt;/author&gt;&lt;author&gt;King, E&lt;/author&gt;&lt;author&gt;Fonseca, E&lt;/author&gt;&lt;author&gt;Peralta-Santos, A&lt;/author&gt;&lt;/authors&gt;&lt;/contributors&gt;&lt;titles&gt;&lt;title&gt;Coronavirus Politics: The Comparative Politics and Policy of COVID-19&lt;/title&gt;&lt;/titles&gt;&lt;dates&gt;&lt;year&gt;2021&lt;/year&gt;&lt;/dates&gt;&lt;pub-location&gt;Ann Arbor&lt;/pub-location&gt;&lt;publisher&gt;University of Michigan Press&lt;/publisher&gt;&lt;urls&gt;&lt;/urls&gt;&lt;/record&gt;&lt;/Cite&gt;&lt;/EndNote&gt;</w:instrText>
      </w:r>
      <w:r w:rsidR="00237ACB">
        <w:fldChar w:fldCharType="separate"/>
      </w:r>
      <w:r w:rsidR="00237ACB">
        <w:rPr>
          <w:noProof/>
        </w:rPr>
        <w:t>(Greer, King, Fonseca, &amp; Peralta-Santos, 2021)</w:t>
      </w:r>
      <w:r w:rsidR="00237ACB">
        <w:fldChar w:fldCharType="end"/>
      </w:r>
      <w:r w:rsidRPr="00AF47ED">
        <w:t xml:space="preserve">. </w:t>
      </w:r>
      <w:r w:rsidR="00237ACB" w:rsidRPr="00237ACB">
        <w:t>Russia</w:t>
      </w:r>
      <w:r w:rsidR="00215787">
        <w:t xml:space="preserve">’s reputation was more mixed, as it combined </w:t>
      </w:r>
      <w:r w:rsidR="00E01834">
        <w:t xml:space="preserve">dubious </w:t>
      </w:r>
      <w:r w:rsidR="00215787">
        <w:t>authoritarian approaches</w:t>
      </w:r>
      <w:r w:rsidR="00E01834">
        <w:t xml:space="preserve"> with </w:t>
      </w:r>
      <w:r w:rsidR="00237ACB" w:rsidRPr="00237ACB">
        <w:t xml:space="preserve">leadership </w:t>
      </w:r>
      <w:r w:rsidR="00146B3C">
        <w:t>on</w:t>
      </w:r>
      <w:r w:rsidR="00237ACB" w:rsidRPr="00237ACB">
        <w:t xml:space="preserve"> vaccine development </w:t>
      </w:r>
      <w:r w:rsidR="00237ACB" w:rsidRPr="00237ACB">
        <w:fldChar w:fldCharType="begin"/>
      </w:r>
      <w:r w:rsidR="00237ACB" w:rsidRPr="00237ACB">
        <w:instrText xml:space="preserve"> ADDIN EN.CITE &lt;EndNote&gt;&lt;Cite&gt;&lt;Author&gt;King&lt;/Author&gt;&lt;Year&gt;2021&lt;/Year&gt;&lt;RecNum&gt;3089&lt;/RecNum&gt;&lt;DisplayText&gt;(King &amp;amp; Dudina, 2021)&lt;/DisplayText&gt;&lt;record&gt;&lt;rec-number&gt;3089&lt;/rec-number&gt;&lt;foreign-keys&gt;&lt;key app="EN" db-id="sar2tfwdm5e9whe025uxtfs0dssp25wzx2dz" timestamp="1619565997"&gt;3089&lt;/key&gt;&lt;/foreign-keys&gt;&lt;ref-type name="Journal Article"&gt;17&lt;/ref-type&gt;&lt;contributors&gt;&lt;authors&gt;&lt;author&gt;King, Elizabeth&lt;/author&gt;&lt;author&gt;Dudina, Victoria&lt;/author&gt;&lt;/authors&gt;&lt;/contributors&gt;&lt;titles&gt;&lt;title&gt;COVID-19 in Russia: Should we expect a novel response to the novel coronavirus?&lt;/title&gt;&lt;secondary-title&gt;Global Public Health&lt;/secondary-title&gt;&lt;/titles&gt;&lt;periodical&gt;&lt;full-title&gt;Global Public Health&lt;/full-title&gt;&lt;/periodical&gt;&lt;pages&gt;1-14&lt;/pages&gt;&lt;dates&gt;&lt;year&gt;2021&lt;/year&gt;&lt;/dates&gt;&lt;publisher&gt;Taylor &amp;amp; Francis&lt;/publisher&gt;&lt;urls&gt;&lt;/urls&gt;&lt;/record&gt;&lt;/Cite&gt;&lt;/EndNote&gt;</w:instrText>
      </w:r>
      <w:r w:rsidR="00237ACB" w:rsidRPr="00237ACB">
        <w:fldChar w:fldCharType="separate"/>
      </w:r>
      <w:r w:rsidR="00237ACB" w:rsidRPr="00237ACB">
        <w:rPr>
          <w:noProof/>
        </w:rPr>
        <w:t>(King &amp; Dudina, 2021)</w:t>
      </w:r>
      <w:r w:rsidR="00237ACB" w:rsidRPr="00237ACB">
        <w:fldChar w:fldCharType="end"/>
      </w:r>
      <w:r w:rsidR="00237ACB" w:rsidRPr="00237ACB">
        <w:t>.</w:t>
      </w:r>
    </w:p>
    <w:p w14:paraId="1C7ADD7D" w14:textId="040EFB8C" w:rsidR="00BA18E7" w:rsidRDefault="002A596B" w:rsidP="00AF47ED">
      <w:pPr>
        <w:spacing w:line="360" w:lineRule="auto"/>
        <w:ind w:firstLine="720"/>
        <w:jc w:val="both"/>
        <w:rPr>
          <w:bCs/>
        </w:rPr>
      </w:pPr>
      <w:r w:rsidRPr="00AF47ED">
        <w:t>This paper focuses on the case of Brazil and draws particular attention to the</w:t>
      </w:r>
      <w:r w:rsidR="00237ACB">
        <w:t xml:space="preserve"> </w:t>
      </w:r>
      <w:r w:rsidR="00237ACB" w:rsidRPr="00AF47ED">
        <w:rPr>
          <w:lang w:val="en-GB" w:eastAsia="en-GB"/>
        </w:rPr>
        <w:t>leadership failings at the highest level</w:t>
      </w:r>
      <w:r w:rsidR="00E01834">
        <w:rPr>
          <w:lang w:val="en-GB" w:eastAsia="en-GB"/>
        </w:rPr>
        <w:t xml:space="preserve"> during the </w:t>
      </w:r>
      <w:r w:rsidRPr="00AF47ED">
        <w:t>initial response to COVID-19</w:t>
      </w:r>
      <w:r w:rsidR="005D6F2E">
        <w:t>.</w:t>
      </w:r>
      <w:r w:rsidRPr="00AF47ED">
        <w:t xml:space="preserve"> We</w:t>
      </w:r>
      <w:r w:rsidR="002B63AC">
        <w:t xml:space="preserve"> pay particular attention to </w:t>
      </w:r>
      <w:r w:rsidR="00215787">
        <w:t xml:space="preserve">political discourse during </w:t>
      </w:r>
      <w:r w:rsidRPr="00AF47ED">
        <w:t>the first six months of the pandemic—the first wave that swept across the globe between January and late June of 2020</w:t>
      </w:r>
      <w:r w:rsidR="00AF1D83" w:rsidRPr="00AF47ED">
        <w:t xml:space="preserve"> </w:t>
      </w:r>
      <w:r w:rsidR="00E64490" w:rsidRPr="00AF47ED">
        <w:fldChar w:fldCharType="begin"/>
      </w:r>
      <w:r w:rsidRPr="00AF47ED">
        <w:instrText xml:space="preserve"> ADDIN EN.CITE &lt;EndNote&gt;&lt;Cite&gt;&lt;Author&gt;Iftimie&lt;/Author&gt;&lt;Year&gt;2020&lt;/Year&gt;&lt;RecNum&gt;2973&lt;/RecNum&gt;&lt;DisplayText&gt;(Iftimie et al., 2020)&lt;/DisplayText&gt;&lt;record&gt;&lt;rec-number&gt;2973&lt;/rec-number&gt;&lt;foreign-keys&gt;&lt;key app="EN" db-id="sar2tfwdm5e9whe025uxtfs0dssp25wzx2dz" timestamp="1611319877"&gt;2973&lt;/key&gt;&lt;/foreign-keys&gt;&lt;ref-type name="Journal Article"&gt;17&lt;/ref-type&gt;&lt;contributors&gt;&lt;authors&gt;&lt;author&gt;Iftimie, Simona&lt;/author&gt;&lt;author&gt;López-Azcona, Ana&lt;/author&gt;&lt;author&gt;Vallverdú, Immaculada&lt;/author&gt;&lt;author&gt;Hernàndez-Flix, Salvador&lt;/author&gt;&lt;author&gt;de Febrer, Gabriel&lt;/author&gt;&lt;author&gt;Parra, Sandra&lt;/author&gt;&lt;author&gt;Hernández-Aguilera, Anna&lt;/author&gt;&lt;author&gt;Riu, Francesc&lt;/author&gt;&lt;author&gt;Joven, Jorge&lt;/author&gt;&lt;author&gt;Camps, Jordi&lt;/author&gt;&lt;author&gt;Castro, Antoni&lt;/author&gt;&lt;/authors&gt;&lt;/contributors&gt;&lt;titles&gt;&lt;title&gt;First and second waves of coronavirus disease-19: A comparative study in hospitalized patients in Reus, Spain&lt;/title&gt;&lt;secondary-title&gt;medRxiv&lt;/secondary-title&gt;&lt;/titles&gt;&lt;periodical&gt;&lt;full-title&gt;medRxiv&lt;/full-title&gt;&lt;/periodical&gt;&lt;pages&gt;2020.12.10.20246959&lt;/pages&gt;&lt;dates&gt;&lt;year&gt;2020&lt;/year&gt;&lt;/dates&gt;&lt;urls&gt;&lt;related-urls&gt;&lt;url&gt;https://www.medrxiv.org/content/medrxiv/early/2020/12/14/2020.12.10.20246959.full.pdf&lt;/url&gt;&lt;/related-urls&gt;&lt;/urls&gt;&lt;electronic-resource-num&gt;10.1101/2020.12.10.20246959&lt;/electronic-resource-num&gt;&lt;/record&gt;&lt;/Cite&gt;&lt;/EndNote&gt;</w:instrText>
      </w:r>
      <w:r w:rsidR="00E64490" w:rsidRPr="00AF47ED">
        <w:fldChar w:fldCharType="separate"/>
      </w:r>
      <w:r w:rsidRPr="00AF47ED">
        <w:rPr>
          <w:noProof/>
        </w:rPr>
        <w:t>(Iftimie et al., 2020)</w:t>
      </w:r>
      <w:r w:rsidR="00E64490" w:rsidRPr="00AF47ED">
        <w:fldChar w:fldCharType="end"/>
      </w:r>
      <w:r w:rsidR="00FE6F19">
        <w:t xml:space="preserve">. </w:t>
      </w:r>
      <w:r w:rsidR="00237ACB" w:rsidRPr="00237ACB">
        <w:rPr>
          <w:bCs/>
          <w:iCs/>
          <w:lang w:eastAsia="pt-BR"/>
        </w:rPr>
        <w:t xml:space="preserve">This </w:t>
      </w:r>
      <w:r w:rsidR="00215787">
        <w:rPr>
          <w:bCs/>
          <w:iCs/>
          <w:lang w:eastAsia="pt-BR"/>
        </w:rPr>
        <w:t>was</w:t>
      </w:r>
      <w:r w:rsidR="00237ACB" w:rsidRPr="00237ACB">
        <w:rPr>
          <w:bCs/>
          <w:iCs/>
          <w:lang w:eastAsia="pt-BR"/>
        </w:rPr>
        <w:t xml:space="preserve"> a critical phase, where uncertainty </w:t>
      </w:r>
      <w:r w:rsidR="00215787">
        <w:rPr>
          <w:bCs/>
          <w:iCs/>
          <w:lang w:eastAsia="pt-BR"/>
        </w:rPr>
        <w:t>was</w:t>
      </w:r>
      <w:r w:rsidR="00237ACB" w:rsidRPr="00237ACB">
        <w:rPr>
          <w:bCs/>
          <w:iCs/>
          <w:lang w:eastAsia="pt-BR"/>
        </w:rPr>
        <w:t xml:space="preserve"> high,</w:t>
      </w:r>
      <w:r w:rsidR="00215787">
        <w:rPr>
          <w:bCs/>
          <w:iCs/>
          <w:lang w:eastAsia="pt-BR"/>
        </w:rPr>
        <w:t xml:space="preserve"> and where </w:t>
      </w:r>
      <w:r w:rsidR="00237ACB" w:rsidRPr="00237ACB">
        <w:rPr>
          <w:bCs/>
          <w:iCs/>
          <w:lang w:eastAsia="pt-BR"/>
        </w:rPr>
        <w:t>leadership</w:t>
      </w:r>
      <w:r w:rsidR="002B63AC">
        <w:rPr>
          <w:bCs/>
          <w:iCs/>
          <w:lang w:eastAsia="pt-BR"/>
        </w:rPr>
        <w:t xml:space="preserve"> </w:t>
      </w:r>
      <w:r w:rsidR="00231BC0">
        <w:rPr>
          <w:bCs/>
          <w:iCs/>
          <w:lang w:eastAsia="pt-BR"/>
        </w:rPr>
        <w:t>was</w:t>
      </w:r>
      <w:r w:rsidR="00237ACB" w:rsidRPr="00237ACB">
        <w:rPr>
          <w:bCs/>
          <w:iCs/>
          <w:lang w:eastAsia="pt-BR"/>
        </w:rPr>
        <w:t xml:space="preserve"> </w:t>
      </w:r>
      <w:r w:rsidR="002B63AC">
        <w:rPr>
          <w:bCs/>
          <w:iCs/>
          <w:lang w:eastAsia="pt-BR"/>
        </w:rPr>
        <w:t>essential</w:t>
      </w:r>
      <w:r w:rsidR="00237ACB" w:rsidRPr="00237ACB">
        <w:rPr>
          <w:bCs/>
          <w:iCs/>
          <w:lang w:eastAsia="pt-BR"/>
        </w:rPr>
        <w:t xml:space="preserve"> to ensure coordination and trust in government </w:t>
      </w:r>
      <w:r w:rsidR="00215787">
        <w:rPr>
          <w:bCs/>
          <w:iCs/>
          <w:lang w:eastAsia="pt-BR"/>
        </w:rPr>
        <w:t>during the initial stages</w:t>
      </w:r>
      <w:r w:rsidR="00196209">
        <w:rPr>
          <w:bCs/>
          <w:iCs/>
          <w:lang w:eastAsia="pt-BR"/>
        </w:rPr>
        <w:t xml:space="preserve"> of an </w:t>
      </w:r>
      <w:r w:rsidR="00237ACB" w:rsidRPr="00237ACB">
        <w:rPr>
          <w:bCs/>
          <w:iCs/>
          <w:lang w:eastAsia="pt-BR"/>
        </w:rPr>
        <w:t>infectious disease pandemic</w:t>
      </w:r>
      <w:r w:rsidR="00196209">
        <w:rPr>
          <w:bCs/>
          <w:iCs/>
          <w:lang w:eastAsia="pt-BR"/>
        </w:rPr>
        <w:t xml:space="preserve"> </w:t>
      </w:r>
      <w:r w:rsidR="00196209">
        <w:rPr>
          <w:bCs/>
          <w:iCs/>
          <w:lang w:eastAsia="pt-BR"/>
        </w:rPr>
        <w:fldChar w:fldCharType="begin"/>
      </w:r>
      <w:r w:rsidR="00196209">
        <w:rPr>
          <w:bCs/>
          <w:iCs/>
          <w:lang w:eastAsia="pt-BR"/>
        </w:rPr>
        <w:instrText xml:space="preserve"> ADDIN EN.CITE &lt;EndNote&gt;&lt;Cite&gt;&lt;Author&gt;Kunicova&lt;/Author&gt;&lt;Year&gt;2020&lt;/Year&gt;&lt;RecNum&gt;3090&lt;/RecNum&gt;&lt;DisplayText&gt;(Kunicova, 2020)&lt;/DisplayText&gt;&lt;record&gt;&lt;rec-number&gt;3090&lt;/rec-number&gt;&lt;foreign-keys&gt;&lt;key app="EN" db-id="sar2tfwdm5e9whe025uxtfs0dssp25wzx2dz" timestamp="1619653128"&gt;3090&lt;/key&gt;&lt;/foreign-keys&gt;&lt;ref-type name="Report"&gt;27&lt;/ref-type&gt;&lt;contributors&gt;&lt;authors&gt;&lt;author&gt;Kunicova, Jana&lt;/author&gt;&lt;/authors&gt;&lt;/contributors&gt;&lt;titles&gt;&lt;title&gt;Driving the COVID-19 Response from the Center: Institutional Mechanisms to Ensure Whole-of-Government Coordination&lt;/title&gt;&lt;/titles&gt;&lt;dates&gt;&lt;year&gt;2020&lt;/year&gt;&lt;/dates&gt;&lt;pub-location&gt;Washington, DC&lt;/pub-location&gt;&lt;publisher&gt;World Bank&lt;/publisher&gt;&lt;urls&gt;&lt;related-urls&gt;&lt;url&gt;http://hdl.handle.net/10986/34786&lt;/url&gt;&lt;/related-urls&gt;&lt;/urls&gt;&lt;/record&gt;&lt;/Cite&gt;&lt;/EndNote&gt;</w:instrText>
      </w:r>
      <w:r w:rsidR="00196209">
        <w:rPr>
          <w:bCs/>
          <w:iCs/>
          <w:lang w:eastAsia="pt-BR"/>
        </w:rPr>
        <w:fldChar w:fldCharType="separate"/>
      </w:r>
      <w:r w:rsidR="00196209">
        <w:rPr>
          <w:bCs/>
          <w:iCs/>
          <w:noProof/>
          <w:lang w:eastAsia="pt-BR"/>
        </w:rPr>
        <w:t>(Kunicova, 2020)</w:t>
      </w:r>
      <w:r w:rsidR="00196209">
        <w:rPr>
          <w:bCs/>
          <w:iCs/>
          <w:lang w:eastAsia="pt-BR"/>
        </w:rPr>
        <w:fldChar w:fldCharType="end"/>
      </w:r>
      <w:r w:rsidR="00237ACB" w:rsidRPr="00237ACB">
        <w:rPr>
          <w:bCs/>
        </w:rPr>
        <w:t xml:space="preserve">. </w:t>
      </w:r>
    </w:p>
    <w:p w14:paraId="3EA0C63E" w14:textId="634F0020" w:rsidR="002A596B" w:rsidRPr="00AF47ED" w:rsidRDefault="002A596B" w:rsidP="00BA18E7">
      <w:pPr>
        <w:spacing w:line="360" w:lineRule="auto"/>
        <w:ind w:firstLine="720"/>
        <w:jc w:val="both"/>
      </w:pPr>
      <w:r w:rsidRPr="00AF47ED">
        <w:t>We begin by</w:t>
      </w:r>
      <w:r w:rsidR="00BA18E7">
        <w:t xml:space="preserve"> </w:t>
      </w:r>
      <w:r w:rsidR="00215787">
        <w:t xml:space="preserve">providing </w:t>
      </w:r>
      <w:r w:rsidR="00BA18E7">
        <w:t xml:space="preserve">background </w:t>
      </w:r>
      <w:r w:rsidR="00BA18E7" w:rsidRPr="000C68C9">
        <w:t xml:space="preserve">on </w:t>
      </w:r>
      <w:r w:rsidR="002B63AC">
        <w:t xml:space="preserve">Brazil’s </w:t>
      </w:r>
      <w:r w:rsidR="00BA18E7" w:rsidRPr="00265AF0">
        <w:t xml:space="preserve">political institutions and </w:t>
      </w:r>
      <w:r w:rsidR="00215787">
        <w:t xml:space="preserve">the country-wide </w:t>
      </w:r>
      <w:r w:rsidR="00BA18E7" w:rsidRPr="00265AF0">
        <w:t>pandemic response</w:t>
      </w:r>
      <w:r w:rsidR="00BA18E7">
        <w:t>. We then situate</w:t>
      </w:r>
      <w:r w:rsidR="00BA18E7" w:rsidRPr="00AF47ED">
        <w:t xml:space="preserve"> </w:t>
      </w:r>
      <w:r w:rsidRPr="00AF47ED">
        <w:t>Brazil in a comparative context to show that its performance, in terms of COVID-19 death rates,</w:t>
      </w:r>
      <w:r w:rsidR="002B63AC">
        <w:t xml:space="preserve"> worsened dramatically during 2020 and that by mid-year total deaths per million were significantly higher than predicted by its </w:t>
      </w:r>
      <w:r w:rsidR="00215787">
        <w:t xml:space="preserve">underlying demographic vulnerability </w:t>
      </w:r>
      <w:r w:rsidR="002B63AC">
        <w:t>(</w:t>
      </w:r>
      <w:r w:rsidR="00215787">
        <w:t xml:space="preserve">its obesity rate and share of population over 64). </w:t>
      </w:r>
      <w:r w:rsidRPr="00AF47ED">
        <w:t xml:space="preserve"> We then </w:t>
      </w:r>
      <w:r w:rsidR="002B63AC">
        <w:t xml:space="preserve">focus on </w:t>
      </w:r>
      <w:r w:rsidRPr="00AF47ED">
        <w:t>the Brazilian political context, highlighting the negative role played by denialism, conspiracy theories, and misinformation at the highest level. The use of “fake news” and the undermining of scientific authority are populist strategies that have played well in the political arena but have</w:t>
      </w:r>
      <w:r w:rsidR="00215787">
        <w:t xml:space="preserve"> had</w:t>
      </w:r>
      <w:r w:rsidRPr="00AF47ED">
        <w:t xml:space="preserve"> dire implications for Brazil with respect to both the COVID-19 epidemic </w:t>
      </w:r>
      <w:r w:rsidRPr="00AF47ED">
        <w:lastRenderedPageBreak/>
        <w:t xml:space="preserve">and environmental sustainability. We show that denial of science driven by economic interests </w:t>
      </w:r>
      <w:r w:rsidR="002B63AC">
        <w:t>was</w:t>
      </w:r>
      <w:r w:rsidRPr="00AF47ED">
        <w:t xml:space="preserve"> a hallmark of </w:t>
      </w:r>
      <w:proofErr w:type="gramStart"/>
      <w:r w:rsidR="00D52A87">
        <w:t xml:space="preserve">Brazil’s </w:t>
      </w:r>
      <w:r w:rsidRPr="00AF47ED">
        <w:t xml:space="preserve"> COVID</w:t>
      </w:r>
      <w:proofErr w:type="gramEnd"/>
      <w:r w:rsidRPr="00AF47ED">
        <w:t>-19 response</w:t>
      </w:r>
      <w:r w:rsidR="00D52A87">
        <w:t xml:space="preserve"> – just as it has been with its environmental response</w:t>
      </w:r>
      <w:r w:rsidRPr="00AF47ED">
        <w:t xml:space="preserve">.  </w:t>
      </w:r>
    </w:p>
    <w:p w14:paraId="38E2136A" w14:textId="68C4A829" w:rsidR="005E324A" w:rsidRPr="00AF47ED" w:rsidRDefault="002A596B" w:rsidP="00AF47ED">
      <w:pPr>
        <w:spacing w:line="360" w:lineRule="auto"/>
        <w:ind w:firstLine="720"/>
        <w:jc w:val="both"/>
      </w:pPr>
      <w:r w:rsidRPr="00AF47ED">
        <w:t xml:space="preserve">Our study contributes to a growing intellectual effort </w:t>
      </w:r>
      <w:r w:rsidRPr="00AF47ED">
        <w:rPr>
          <w:rFonts w:eastAsia="Cambria"/>
        </w:rPr>
        <w:t>to understand how governments have responded to the pandemic</w:t>
      </w:r>
      <w:r w:rsidR="003C235A" w:rsidRPr="00AF47ED">
        <w:rPr>
          <w:rFonts w:eastAsia="Cambria"/>
        </w:rPr>
        <w:t xml:space="preserve"> </w:t>
      </w:r>
      <w:r w:rsidR="00E64490" w:rsidRPr="00AF47ED">
        <w:fldChar w:fldCharType="begin"/>
      </w:r>
      <w:r w:rsidR="00237ACB">
        <w:instrText xml:space="preserve"> ADDIN EN.CITE &lt;EndNote&gt;&lt;Cite&gt;&lt;Author&gt;Greer&lt;/Author&gt;&lt;Year&gt;2021&lt;/Year&gt;&lt;RecNum&gt;2983&lt;/RecNum&gt;&lt;DisplayText&gt;(Greer et al., 2021)&lt;/DisplayText&gt;&lt;record&gt;&lt;rec-number&gt;2983&lt;/rec-number&gt;&lt;foreign-keys&gt;&lt;key app="EN" db-id="sar2tfwdm5e9whe025uxtfs0dssp25wzx2dz" timestamp="1611415546"&gt;2983&lt;/key&gt;&lt;/foreign-keys&gt;&lt;ref-type name="Edited Book"&gt;28&lt;/ref-type&gt;&lt;contributors&gt;&lt;authors&gt;&lt;author&gt;Greer, S&lt;/author&gt;&lt;author&gt;King, E&lt;/author&gt;&lt;author&gt;Fonseca, E&lt;/author&gt;&lt;author&gt;Peralta-Santos, A&lt;/author&gt;&lt;/authors&gt;&lt;/contributors&gt;&lt;titles&gt;&lt;title&gt;Coronavirus Politics: The Comparative Politics and Policy of COVID-19&lt;/title&gt;&lt;/titles&gt;&lt;dates&gt;&lt;year&gt;2021&lt;/year&gt;&lt;/dates&gt;&lt;pub-location&gt;Ann Arbor&lt;/pub-location&gt;&lt;publisher&gt;University of Michigan Press&lt;/publisher&gt;&lt;urls&gt;&lt;/urls&gt;&lt;/record&gt;&lt;/Cite&gt;&lt;/EndNote&gt;</w:instrText>
      </w:r>
      <w:r w:rsidR="00E64490" w:rsidRPr="00AF47ED">
        <w:fldChar w:fldCharType="separate"/>
      </w:r>
      <w:r w:rsidR="00237ACB">
        <w:rPr>
          <w:noProof/>
        </w:rPr>
        <w:t>(Greer et al., 2021)</w:t>
      </w:r>
      <w:r w:rsidR="00E64490" w:rsidRPr="00AF47ED">
        <w:fldChar w:fldCharType="end"/>
      </w:r>
      <w:r w:rsidRPr="00AF47ED">
        <w:t xml:space="preserve">. COVID-19 has highlighted the importance of interdisciplinary analysis for understanding public health threats and their solutions. What literature exists about health policy and politics in low- and middle-income countries is mostly focused on large and slow-moving health outcomes, such as infant mortality </w:t>
      </w:r>
      <w:r w:rsidR="00E64490" w:rsidRPr="00AF47ED">
        <w:fldChar w:fldCharType="begin"/>
      </w:r>
      <w:r w:rsidR="000924EF" w:rsidRPr="00AF47ED">
        <w:instrText xml:space="preserve"> ADDIN EN.CITE &lt;EndNote&gt;&lt;Cite&gt;&lt;Author&gt;Ramos&lt;/Author&gt;&lt;Year&gt;2020&lt;/Year&gt;&lt;RecNum&gt;2979&lt;/RecNum&gt;&lt;DisplayText&gt;(Ramos, Flores, &amp;amp; Ross, 2020)&lt;/DisplayText&gt;&lt;record&gt;&lt;rec-number&gt;2979&lt;/rec-number&gt;&lt;foreign-keys&gt;&lt;key app="EN" db-id="sar2tfwdm5e9whe025uxtfs0dssp25wzx2dz" timestamp="1611414229"&gt;2979&lt;/key&gt;&lt;/foreign-keys&gt;&lt;ref-type name="Journal Article"&gt;17&lt;/ref-type&gt;&lt;contributors&gt;&lt;authors&gt;&lt;author&gt;Ramos, Antonio&lt;/author&gt;&lt;author&gt;Flores, Martin&lt;/author&gt;&lt;author&gt;Ross, Michael &lt;/author&gt;&lt;/authors&gt;&lt;/contributors&gt;&lt;titles&gt;&lt;title&gt;Where has democracy helped the poor? Democratic transitions and early-life mortality at the country level&lt;/title&gt;&lt;secondary-title&gt;Social Science &amp;amp; Medicine&lt;/secondary-title&gt;&lt;/titles&gt;&lt;periodical&gt;&lt;full-title&gt;Social Science &amp;amp; Medicine&lt;/full-title&gt;&lt;/periodical&gt;&lt;pages&gt;113442&lt;/pages&gt;&lt;volume&gt;265&lt;/volume&gt;&lt;keywords&gt;&lt;keyword&gt;Democratization&lt;/keyword&gt;&lt;keyword&gt;Child&lt;/keyword&gt;&lt;keyword&gt;Infant and neonatal mortality&lt;/keyword&gt;&lt;keyword&gt;Social determinants of health&lt;/keyword&gt;&lt;keyword&gt;Bayesian hierearchical models&lt;/keyword&gt;&lt;/keywords&gt;&lt;dates&gt;&lt;year&gt;2020&lt;/year&gt;&lt;pub-dates&gt;&lt;date&gt;2020/11/01/&lt;/date&gt;&lt;/pub-dates&gt;&lt;/dates&gt;&lt;isbn&gt;0277-9536&lt;/isbn&gt;&lt;urls&gt;&lt;related-urls&gt;&lt;url&gt;http://www.sciencedirect.com/science/article/pii/S0277953620306614&lt;/url&gt;&lt;/related-urls&gt;&lt;/urls&gt;&lt;electronic-resource-num&gt;https://doi.org/10.1016/j.socscimed.2020.113442&lt;/electronic-resource-num&gt;&lt;/record&gt;&lt;/Cite&gt;&lt;/EndNote&gt;</w:instrText>
      </w:r>
      <w:r w:rsidR="00E64490" w:rsidRPr="00AF47ED">
        <w:fldChar w:fldCharType="separate"/>
      </w:r>
      <w:r w:rsidR="000924EF" w:rsidRPr="00AF47ED">
        <w:rPr>
          <w:noProof/>
        </w:rPr>
        <w:t>(Ramos, Flores, &amp; Ross, 2020)</w:t>
      </w:r>
      <w:r w:rsidR="00E64490" w:rsidRPr="00AF47ED">
        <w:fldChar w:fldCharType="end"/>
      </w:r>
      <w:r w:rsidRPr="00AF47ED">
        <w:t>, but COVID-19 presents exogenous shocks to almost every political and health system in the world. It is essential for public health researchers and social scientists to interrogate how and why governments have responded the way they have,</w:t>
      </w:r>
      <w:r w:rsidR="000D10B5" w:rsidRPr="00AF47ED">
        <w:t xml:space="preserve"> </w:t>
      </w:r>
      <w:r w:rsidRPr="00AF47ED">
        <w:t>and to investigate how effective these responses have been</w:t>
      </w:r>
      <w:r w:rsidR="00D52A87">
        <w:t>, what role leadership plays</w:t>
      </w:r>
      <w:r w:rsidRPr="00AF47ED">
        <w:t xml:space="preserve"> and what lessons we can draw f </w:t>
      </w:r>
      <w:r w:rsidR="00D52A87">
        <w:t xml:space="preserve">in </w:t>
      </w:r>
      <w:r w:rsidRPr="00AF47ED">
        <w:t xml:space="preserve">preparing for other emerging diseases or pandemics </w:t>
      </w:r>
      <w:r w:rsidR="00E64490" w:rsidRPr="00AF47ED">
        <w:fldChar w:fldCharType="begin"/>
      </w:r>
      <w:r w:rsidR="000924EF" w:rsidRPr="00AF47ED">
        <w:instrText xml:space="preserve"> ADDIN EN.CITE &lt;EndNote&gt;&lt;Cite&gt;&lt;Author&gt;Greer&lt;/Author&gt;&lt;Year&gt;2020&lt;/Year&gt;&lt;RecNum&gt;2815&lt;/RecNum&gt;&lt;DisplayText&gt;(Greer, King, Fonseca, &amp;amp; Peralta-Santos, 2020)&lt;/DisplayText&gt;&lt;record&gt;&lt;rec-number&gt;2815&lt;/rec-number&gt;&lt;foreign-keys&gt;&lt;key app="EN" db-id="sar2tfwdm5e9whe025uxtfs0dssp25wzx2dz" timestamp="1599509904"&gt;2815&lt;/key&gt;&lt;/foreign-keys&gt;&lt;ref-type name="Journal Article"&gt;17&lt;/ref-type&gt;&lt;contributors&gt;&lt;authors&gt;&lt;author&gt;Greer, S&lt;/author&gt;&lt;author&gt;King, E&lt;/author&gt;&lt;author&gt;Fonseca, E&lt;/author&gt;&lt;author&gt;Peralta-Santos, A&lt;/author&gt;&lt;/authors&gt;&lt;/contributors&gt;&lt;titles&gt;&lt;title&gt;The comparative politics of COVID-19: The need to understand government responses&lt;/title&gt;&lt;secondary-title&gt;Global Public Health&lt;/secondary-title&gt;&lt;/titles&gt;&lt;periodical&gt;&lt;full-title&gt;Global Public Health&lt;/full-title&gt;&lt;/periodical&gt;&lt;pages&gt;1413-1416&lt;/pages&gt;&lt;volume&gt;15&lt;/volume&gt;&lt;number&gt;9&lt;/number&gt;&lt;dates&gt;&lt;year&gt;2020&lt;/year&gt;&lt;/dates&gt;&lt;urls&gt;&lt;/urls&gt;&lt;/record&gt;&lt;/Cite&gt;&lt;/EndNote&gt;</w:instrText>
      </w:r>
      <w:r w:rsidR="00E64490" w:rsidRPr="00AF47ED">
        <w:fldChar w:fldCharType="separate"/>
      </w:r>
      <w:r w:rsidR="000924EF" w:rsidRPr="00AF47ED">
        <w:rPr>
          <w:noProof/>
        </w:rPr>
        <w:t>(Greer, King, Fonseca, &amp; Peralta-Santos, 2020)</w:t>
      </w:r>
      <w:r w:rsidR="00E64490" w:rsidRPr="00AF47ED">
        <w:fldChar w:fldCharType="end"/>
      </w:r>
      <w:r w:rsidRPr="00AF47ED">
        <w:t>.</w:t>
      </w:r>
    </w:p>
    <w:p w14:paraId="540F89A5" w14:textId="77777777" w:rsidR="00B36FF5" w:rsidRPr="00AF47ED" w:rsidRDefault="00B36FF5" w:rsidP="00AF47ED">
      <w:pPr>
        <w:spacing w:line="360" w:lineRule="auto"/>
        <w:ind w:firstLine="720"/>
        <w:jc w:val="both"/>
        <w:rPr>
          <w:color w:val="FF0000"/>
        </w:rPr>
      </w:pPr>
    </w:p>
    <w:p w14:paraId="73206B5C" w14:textId="1987C8E3" w:rsidR="00861D77" w:rsidRDefault="008E083E" w:rsidP="00AF47ED">
      <w:pPr>
        <w:spacing w:line="360" w:lineRule="auto"/>
        <w:jc w:val="both"/>
        <w:rPr>
          <w:b/>
        </w:rPr>
      </w:pPr>
      <w:r>
        <w:rPr>
          <w:b/>
        </w:rPr>
        <w:t>Contextualizing government’s chief of executive leadership in Brazil</w:t>
      </w:r>
    </w:p>
    <w:p w14:paraId="09327560" w14:textId="77777777" w:rsidR="003423AA" w:rsidRPr="00AF47ED" w:rsidRDefault="003423AA" w:rsidP="00AF47ED">
      <w:pPr>
        <w:spacing w:line="360" w:lineRule="auto"/>
        <w:jc w:val="both"/>
        <w:rPr>
          <w:b/>
        </w:rPr>
      </w:pPr>
    </w:p>
    <w:p w14:paraId="6BC92C97" w14:textId="137195CC" w:rsidR="00482364" w:rsidRPr="00BA18E7" w:rsidRDefault="002919DD" w:rsidP="00571CEC">
      <w:pPr>
        <w:spacing w:line="360" w:lineRule="auto"/>
        <w:ind w:firstLine="720"/>
        <w:jc w:val="both"/>
      </w:pPr>
      <w:r w:rsidRPr="00AF47ED">
        <w:t xml:space="preserve">In early March, </w:t>
      </w:r>
      <w:r w:rsidR="00146B3C">
        <w:t xml:space="preserve">Brazil’s </w:t>
      </w:r>
      <w:r w:rsidRPr="00AF47ED">
        <w:t xml:space="preserve">Minister of Health announced the first cases of community transmission (i.e., infections which did not stem from interactions with individuals in foreign countries). On February 4, 2020, the Minister issued Ministerial Decree 188/2020, reporting the outbreak as a </w:t>
      </w:r>
      <w:r w:rsidR="00146B3C">
        <w:t>‘</w:t>
      </w:r>
      <w:r w:rsidRPr="00AF47ED">
        <w:t>Public Health Emergency of National Importance</w:t>
      </w:r>
      <w:r w:rsidR="00146B3C">
        <w:t>’</w:t>
      </w:r>
      <w:r w:rsidRPr="00AF47ED">
        <w:t xml:space="preserve">. In striking contrast to the efforts of </w:t>
      </w:r>
      <w:r w:rsidR="00146B3C">
        <w:t xml:space="preserve">the </w:t>
      </w:r>
      <w:r w:rsidRPr="00AF47ED">
        <w:t xml:space="preserve">Ministry of Health </w:t>
      </w:r>
      <w:r w:rsidR="008515FC">
        <w:t>(</w:t>
      </w:r>
      <w:proofErr w:type="spellStart"/>
      <w:r w:rsidR="008515FC">
        <w:t>MoH</w:t>
      </w:r>
      <w:proofErr w:type="spellEnd"/>
      <w:r w:rsidR="008515FC">
        <w:t xml:space="preserve">) </w:t>
      </w:r>
      <w:r w:rsidRPr="00AF47ED">
        <w:t>and regional governments, President Jair Bolsonaro opted not to follow World Health Organization (WHO) guidelines or evidence-based health policies</w:t>
      </w:r>
      <w:r w:rsidR="003C235A" w:rsidRPr="00AF47ED">
        <w:t xml:space="preserve"> </w:t>
      </w:r>
      <w:r w:rsidR="00E64490" w:rsidRPr="00AF47ED">
        <w:fldChar w:fldCharType="begin"/>
      </w:r>
      <w:r w:rsidR="000924EF" w:rsidRPr="00AF47ED">
        <w:instrText xml:space="preserve"> ADDIN EN.CITE &lt;EndNote&gt;&lt;Cite&gt;&lt;Author&gt;Lasco&lt;/Author&gt;&lt;Year&gt;2020&lt;/Year&gt;&lt;RecNum&gt;2920&lt;/RecNum&gt;&lt;DisplayText&gt;(Lasco, 2020; Ortega &amp;amp; Orsini, 2020)&lt;/DisplayText&gt;&lt;record&gt;&lt;rec-number&gt;2920&lt;/rec-number&gt;&lt;foreign-keys&gt;&lt;key app="EN" db-id="sar2tfwdm5e9whe025uxtfs0dssp25wzx2dz" timestamp="1606953501"&gt;2920&lt;/key&gt;&lt;/foreign-keys&gt;&lt;ref-type name="Journal Article"&gt;17&lt;/ref-type&gt;&lt;contributors&gt;&lt;authors&gt;&lt;author&gt;Lasco, Gideon&lt;/author&gt;&lt;/authors&gt;&lt;/contributors&gt;&lt;titles&gt;&lt;title&gt;Medical populism and the COVID-19 pandemic&lt;/title&gt;&lt;secondary-title&gt;Global Public Health&lt;/secondary-title&gt;&lt;/titles&gt;&lt;periodical&gt;&lt;full-title&gt;Global Public Health&lt;/full-title&gt;&lt;/periodical&gt;&lt;pages&gt;1417-1429&lt;/pages&gt;&lt;volume&gt;15&lt;/volume&gt;&lt;number&gt;10&lt;/number&gt;&lt;dates&gt;&lt;year&gt;2020&lt;/year&gt;&lt;pub-dates&gt;&lt;date&gt;2020/10/02&lt;/date&gt;&lt;/pub-dates&gt;&lt;/dates&gt;&lt;urls&gt;&lt;/urls&gt;&lt;/record&gt;&lt;/Cite&gt;&lt;Cite&gt;&lt;Author&gt;Ortega&lt;/Author&gt;&lt;Year&gt;2020&lt;/Year&gt;&lt;RecNum&gt;2975&lt;/RecNum&gt;&lt;record&gt;&lt;rec-number&gt;2975&lt;/rec-number&gt;&lt;foreign-keys&gt;&lt;key app="EN" db-id="sar2tfwdm5e9whe025uxtfs0dssp25wzx2dz" timestamp="1611325934"&gt;2975&lt;/key&gt;&lt;/foreign-keys&gt;&lt;ref-type name="Journal Article"&gt;17&lt;/ref-type&gt;&lt;contributors&gt;&lt;authors&gt;&lt;author&gt;Ortega, Francisco&lt;/author&gt;&lt;author&gt;Orsini, Michael&lt;/author&gt;&lt;/authors&gt;&lt;/contributors&gt;&lt;titles&gt;&lt;title&gt;Governing COVID-19 without government in Brazil: Ignorance, neoliberal authoritarianism, and the collapse of public health leadership&lt;/title&gt;&lt;secondary-title&gt;Global Public Health&lt;/secondary-title&gt;&lt;/titles&gt;&lt;periodical&gt;&lt;full-title&gt;Global Public Health&lt;/full-title&gt;&lt;/periodical&gt;&lt;pages&gt;1257-1277&lt;/pages&gt;&lt;volume&gt;15&lt;/volume&gt;&lt;number&gt;9&lt;/number&gt;&lt;dates&gt;&lt;year&gt;2020&lt;/year&gt;&lt;pub-dates&gt;&lt;date&gt;2020/09/01&lt;/date&gt;&lt;/pub-dates&gt;&lt;/dates&gt;&lt;publisher&gt;Taylor &amp;amp; Francis&lt;/publisher&gt;&lt;isbn&gt;1744-1692&lt;/isbn&gt;&lt;urls&gt;&lt;related-urls&gt;&lt;url&gt;https://doi.org/10.1080/17441692.2020.1795223&lt;/url&gt;&lt;/related-urls&gt;&lt;/urls&gt;&lt;electronic-resource-num&gt;10.1080/17441692.2020.1795223&lt;/electronic-resource-num&gt;&lt;/record&gt;&lt;/Cite&gt;&lt;/EndNote&gt;</w:instrText>
      </w:r>
      <w:r w:rsidR="00E64490" w:rsidRPr="00AF47ED">
        <w:fldChar w:fldCharType="separate"/>
      </w:r>
      <w:r w:rsidR="000924EF" w:rsidRPr="00AF47ED">
        <w:rPr>
          <w:noProof/>
        </w:rPr>
        <w:t>(Lasco, 2020; Ortega &amp; Orsini, 2020)</w:t>
      </w:r>
      <w:r w:rsidR="00E64490" w:rsidRPr="00AF47ED">
        <w:fldChar w:fldCharType="end"/>
      </w:r>
      <w:r w:rsidRPr="00AF47ED">
        <w:t>.</w:t>
      </w:r>
      <w:r w:rsidR="00482364">
        <w:t xml:space="preserve"> </w:t>
      </w:r>
    </w:p>
    <w:p w14:paraId="1DE866FC" w14:textId="5B74133F" w:rsidR="001779DA" w:rsidRDefault="002919DD" w:rsidP="001779DA">
      <w:pPr>
        <w:spacing w:line="360" w:lineRule="auto"/>
        <w:ind w:firstLine="720"/>
        <w:jc w:val="both"/>
      </w:pPr>
      <w:r w:rsidRPr="00AF47ED">
        <w:t>Bolsonaro</w:t>
      </w:r>
      <w:r w:rsidR="00BA18E7">
        <w:t>,</w:t>
      </w:r>
      <w:r w:rsidR="008E083E">
        <w:t xml:space="preserve"> </w:t>
      </w:r>
      <w:r w:rsidRPr="00AF47ED">
        <w:t>a populist president, came to power in 2018 through an alliance between economic liberals and social conservatives</w:t>
      </w:r>
      <w:r w:rsidR="00FD0035">
        <w:t xml:space="preserve"> that helped him win the presidential election</w:t>
      </w:r>
      <w:r w:rsidR="00482364">
        <w:t xml:space="preserve"> </w:t>
      </w:r>
      <w:r w:rsidR="00FD0035">
        <w:t xml:space="preserve">in October 2018 </w:t>
      </w:r>
      <w:r w:rsidR="00482364">
        <w:fldChar w:fldCharType="begin"/>
      </w:r>
      <w:r w:rsidR="00482364">
        <w:instrText xml:space="preserve"> ADDIN EN.CITE &lt;EndNote&gt;&lt;Cite&gt;&lt;Author&gt;Evans&lt;/Author&gt;&lt;Year&gt;2018&lt;/Year&gt;&lt;RecNum&gt;2676&lt;/RecNum&gt;&lt;DisplayText&gt;(Evans, 2018)&lt;/DisplayText&gt;&lt;record&gt;&lt;rec-number&gt;2676&lt;/rec-number&gt;&lt;foreign-keys&gt;&lt;key app="EN" db-id="sar2tfwdm5e9whe025uxtfs0dssp25wzx2dz" timestamp="1590204090"&gt;2676&lt;/key&gt;&lt;/foreign-keys&gt;&lt;ref-type name="Journal Article"&gt;17&lt;/ref-type&gt;&lt;contributors&gt;&lt;authors&gt;&lt;author&gt;Evans, P&lt;/author&gt;&lt;/authors&gt;&lt;/contributors&gt;&lt;titles&gt;&lt;title&gt;An Unfolding Tragedy&lt;/title&gt;&lt;secondary-title&gt;Berkeley Review of Latin American Studies&lt;/secondary-title&gt;&lt;/titles&gt;&lt;periodical&gt;&lt;full-title&gt;Berkeley Review of Latin American Studies&lt;/full-title&gt;&lt;/periodical&gt;&lt;volume&gt;Fall&lt;/volume&gt;&lt;number&gt;9-13 and 49-53&lt;/number&gt;&lt;dates&gt;&lt;year&gt;2018&lt;/year&gt;&lt;/dates&gt;&lt;urls&gt;&lt;/urls&gt;&lt;/record&gt;&lt;/Cite&gt;&lt;/EndNote&gt;</w:instrText>
      </w:r>
      <w:r w:rsidR="00482364">
        <w:fldChar w:fldCharType="separate"/>
      </w:r>
      <w:r w:rsidR="00482364">
        <w:rPr>
          <w:noProof/>
        </w:rPr>
        <w:t>(Evans, 2018)</w:t>
      </w:r>
      <w:r w:rsidR="00482364">
        <w:fldChar w:fldCharType="end"/>
      </w:r>
      <w:r w:rsidRPr="00AF47ED">
        <w:t xml:space="preserve">. </w:t>
      </w:r>
      <w:r w:rsidR="00FD0035">
        <w:t xml:space="preserve">Bolsonaro had </w:t>
      </w:r>
      <w:r w:rsidRPr="00AF47ED">
        <w:t>benefitted politically from the corruption allegations that resulted in the impeachment of President Dilma Rousseff</w:t>
      </w:r>
      <w:r w:rsidR="00FD0035">
        <w:t xml:space="preserve"> two years earlier, and was able to build on the momentum </w:t>
      </w:r>
      <w:r w:rsidRPr="00AF47ED">
        <w:t xml:space="preserve">generated by </w:t>
      </w:r>
      <w:r w:rsidR="00FD0035">
        <w:t xml:space="preserve">her successor, Michel Temer, </w:t>
      </w:r>
      <w:r w:rsidRPr="00AF47ED">
        <w:t xml:space="preserve">in rolling back Brazil’s redistributive welfare state </w:t>
      </w:r>
      <w:r w:rsidR="00E64490" w:rsidRPr="00AF47ED">
        <w:fldChar w:fldCharType="begin"/>
      </w:r>
      <w:r w:rsidR="000924EF" w:rsidRPr="00AF47ED">
        <w:instrText xml:space="preserve"> ADDIN EN.CITE &lt;EndNote&gt;&lt;Cite&gt;&lt;Author&gt;Teixeira&lt;/Author&gt;&lt;Year&gt;2018&lt;/Year&gt;&lt;RecNum&gt;2700&lt;/RecNum&gt;&lt;DisplayText&gt;(Teixeira &amp;amp; Pinho, 2018)&lt;/DisplayText&gt;&lt;record&gt;&lt;rec-number&gt;2700&lt;/rec-number&gt;&lt;foreign-keys&gt;&lt;key app="EN" db-id="sar2tfwdm5e9whe025uxtfs0dssp25wzx2dz" timestamp="1590331664"&gt;2700&lt;/key&gt;&lt;/foreign-keys&gt;&lt;ref-type name="Journal Article"&gt;17&lt;/ref-type&gt;&lt;contributors&gt;&lt;authors&gt;&lt;author&gt;Teixeira, S&lt;/author&gt;&lt;author&gt;Pinho, C&lt;/author&gt;&lt;/authors&gt;&lt;/contributors&gt;&lt;titles&gt;&lt;title&gt;Authoritarian governments and the corrosion of the social protection network in Brazil&lt;/title&gt;&lt;secondary-title&gt;Revista Katálysis,&lt;/secondary-title&gt;&lt;/titles&gt;&lt;periodical&gt;&lt;full-title&gt;Revista Katálysis,&lt;/full-title&gt;&lt;/periodical&gt;&lt;pages&gt;29-42&lt;/pages&gt;&lt;volume&gt;21&lt;/volume&gt;&lt;number&gt;1&lt;/number&gt;&lt;dates&gt;&lt;year&gt;2018&lt;/year&gt;&lt;/dates&gt;&lt;urls&gt;&lt;/urls&gt;&lt;/record&gt;&lt;/Cite&gt;&lt;/EndNote&gt;</w:instrText>
      </w:r>
      <w:r w:rsidR="00E64490" w:rsidRPr="00AF47ED">
        <w:fldChar w:fldCharType="separate"/>
      </w:r>
      <w:r w:rsidR="000924EF" w:rsidRPr="00AF47ED">
        <w:rPr>
          <w:noProof/>
        </w:rPr>
        <w:t>(Teixeira &amp; Pinho, 2018)</w:t>
      </w:r>
      <w:r w:rsidR="00E64490" w:rsidRPr="00AF47ED">
        <w:fldChar w:fldCharType="end"/>
      </w:r>
      <w:r w:rsidRPr="00AF47ED">
        <w:t>.</w:t>
      </w:r>
      <w:r w:rsidR="001779DA">
        <w:t xml:space="preserve"> Bolsonaro’s presidential political campaign and his three years in presidency </w:t>
      </w:r>
      <w:r w:rsidR="009D682A">
        <w:t xml:space="preserve">were characterized by pro-market policies and the use of </w:t>
      </w:r>
      <w:r w:rsidR="001779DA">
        <w:t>misinformation</w:t>
      </w:r>
      <w:r w:rsidR="009D682A">
        <w:t xml:space="preserve"> and</w:t>
      </w:r>
      <w:r w:rsidR="001779DA">
        <w:t xml:space="preserve"> anti-science rhetoric</w:t>
      </w:r>
      <w:r w:rsidR="009D682A">
        <w:t xml:space="preserve"> to discredit </w:t>
      </w:r>
      <w:r w:rsidR="001779DA">
        <w:t>democratic institutions</w:t>
      </w:r>
      <w:r w:rsidR="009D682A">
        <w:t xml:space="preserve"> standing in the way of his agenda</w:t>
      </w:r>
      <w:r w:rsidR="001779DA">
        <w:t xml:space="preserve"> </w:t>
      </w:r>
      <w:r w:rsidR="001779DA">
        <w:fldChar w:fldCharType="begin"/>
      </w:r>
      <w:r w:rsidR="001779DA">
        <w:instrText xml:space="preserve"> ADDIN EN.CITE &lt;EndNote&gt;&lt;Cite&gt;&lt;Author&gt;Richard&lt;/Author&gt;&lt;Year&gt;2020&lt;/Year&gt;&lt;RecNum&gt;2678&lt;/RecNum&gt;&lt;DisplayText&gt;(Richard &amp;amp; Medeiros, 2020)&lt;/DisplayText&gt;&lt;record&gt;&lt;rec-number&gt;2678&lt;/rec-number&gt;&lt;foreign-keys&gt;&lt;key app="EN" db-id="sar2tfwdm5e9whe025uxtfs0dssp25wzx2dz" timestamp="1590207322"&gt;2678&lt;/key&gt;&lt;/foreign-keys&gt;&lt;ref-type name="Journal Article"&gt;17&lt;/ref-type&gt;&lt;contributors&gt;&lt;authors&gt;&lt;author&gt;Richard, J&lt;/author&gt;&lt;author&gt;Medeiros, J&lt;/author&gt;&lt;/authors&gt;&lt;/contributors&gt;&lt;titles&gt;&lt;title&gt;Using misinformation as a political weapon: COVID-19 and Bolsonaro in Brazil&lt;/title&gt;&lt;secondary-title&gt;The Harvard Kennedy School (HKS) Misinformation Review,&lt;/secondary-title&gt;&lt;/titles&gt;&lt;periodical&gt;&lt;full-title&gt;The Harvard Kennedy School (HKS) Misinformation Review,&lt;/full-title&gt;&lt;/periodical&gt;&lt;pages&gt;1-6&lt;/pages&gt;&lt;volume&gt;1&lt;/volume&gt;&lt;number&gt;2&lt;/number&gt;&lt;dates&gt;&lt;year&gt;2020&lt;/year&gt;&lt;/dates&gt;&lt;urls&gt;&lt;/urls&gt;&lt;/record&gt;&lt;/Cite&gt;&lt;/EndNote&gt;</w:instrText>
      </w:r>
      <w:r w:rsidR="001779DA">
        <w:fldChar w:fldCharType="separate"/>
      </w:r>
      <w:r w:rsidR="001779DA">
        <w:rPr>
          <w:noProof/>
        </w:rPr>
        <w:t>(Richard &amp; Medeiros, 2020)</w:t>
      </w:r>
      <w:r w:rsidR="001779DA">
        <w:fldChar w:fldCharType="end"/>
      </w:r>
      <w:r w:rsidR="001779DA">
        <w:t xml:space="preserve">. </w:t>
      </w:r>
      <w:r w:rsidR="009D682A">
        <w:t>Notably, h</w:t>
      </w:r>
      <w:r w:rsidR="00F817FE">
        <w:t xml:space="preserve">is approach to </w:t>
      </w:r>
      <w:r w:rsidR="00F817FE">
        <w:lastRenderedPageBreak/>
        <w:t>environmental policies framed climate change as part of an ideological war between the left and right</w:t>
      </w:r>
      <w:r w:rsidR="00D52A87">
        <w:t xml:space="preserve">, and </w:t>
      </w:r>
      <w:r w:rsidR="00F817FE">
        <w:t>between globalist</w:t>
      </w:r>
      <w:r w:rsidR="009D682A">
        <w:t xml:space="preserve"> control</w:t>
      </w:r>
      <w:r w:rsidR="00F817FE">
        <w:t xml:space="preserve"> v</w:t>
      </w:r>
      <w:r w:rsidR="009D682A">
        <w:t>ersus</w:t>
      </w:r>
      <w:r w:rsidR="00F817FE">
        <w:t xml:space="preserve"> Brazil’s </w:t>
      </w:r>
      <w:r w:rsidR="00F817FE" w:rsidRPr="00F817FE">
        <w:t>sovereignty</w:t>
      </w:r>
      <w:r w:rsidR="00F817FE">
        <w:t xml:space="preserve"> </w:t>
      </w:r>
      <w:r w:rsidR="00F817FE">
        <w:fldChar w:fldCharType="begin"/>
      </w:r>
      <w:r w:rsidR="00F817FE">
        <w:instrText xml:space="preserve"> ADDIN EN.CITE &lt;EndNote&gt;&lt;Cite&gt;&lt;Author&gt;Escobar&lt;/Author&gt;&lt;Year&gt;2019&lt;/Year&gt;&lt;RecNum&gt;2966&lt;/RecNum&gt;&lt;DisplayText&gt;(Escobar, 2019)&lt;/DisplayText&gt;&lt;record&gt;&lt;rec-number&gt;2966&lt;/rec-number&gt;&lt;foreign-keys&gt;&lt;key app="EN" db-id="sar2tfwdm5e9whe025uxtfs0dssp25wzx2dz" timestamp="1610283210"&gt;2966&lt;/key&gt;&lt;/foreign-keys&gt;&lt;ref-type name="Journal Article"&gt;17&lt;/ref-type&gt;&lt;contributors&gt;&lt;authors&gt;&lt;author&gt;Escobar, H&lt;/author&gt;&lt;/authors&gt;&lt;/contributors&gt;&lt;titles&gt;&lt;title&gt;Bolsonaro&amp;apos;s first moves have Brazilian scientists worried&lt;/title&gt;&lt;secondary-title&gt;Science&lt;/secondary-title&gt;&lt;/titles&gt;&lt;periodical&gt;&lt;full-title&gt;Science&lt;/full-title&gt;&lt;/periodical&gt;&lt;pages&gt;330&lt;/pages&gt;&lt;volume&gt;363&lt;/volume&gt;&lt;number&gt;6425&lt;/number&gt;&lt;edition&gt;2019/01/27&lt;/edition&gt;&lt;dates&gt;&lt;year&gt;2019&lt;/year&gt;&lt;pub-dates&gt;&lt;date&gt;Jan 25&lt;/date&gt;&lt;/pub-dates&gt;&lt;/dates&gt;&lt;urls&gt;&lt;/urls&gt;&lt;/record&gt;&lt;/Cite&gt;&lt;/EndNote&gt;</w:instrText>
      </w:r>
      <w:r w:rsidR="00F817FE">
        <w:fldChar w:fldCharType="separate"/>
      </w:r>
      <w:r w:rsidR="00F817FE">
        <w:rPr>
          <w:noProof/>
        </w:rPr>
        <w:t>(Escobar, 2019)</w:t>
      </w:r>
      <w:r w:rsidR="00F817FE">
        <w:fldChar w:fldCharType="end"/>
      </w:r>
      <w:r w:rsidR="00F817FE">
        <w:t xml:space="preserve">. </w:t>
      </w:r>
    </w:p>
    <w:p w14:paraId="0C3847C2" w14:textId="53921274" w:rsidR="001779DA" w:rsidRDefault="00DC600C" w:rsidP="00EA5295">
      <w:pPr>
        <w:spacing w:line="360" w:lineRule="auto"/>
        <w:ind w:firstLine="720"/>
        <w:jc w:val="both"/>
        <w:rPr>
          <w:rFonts w:eastAsiaTheme="minorHAnsi"/>
        </w:rPr>
      </w:pPr>
      <w:r>
        <w:t xml:space="preserve">Leaders </w:t>
      </w:r>
      <w:r w:rsidR="00D52A87">
        <w:t xml:space="preserve">such </w:t>
      </w:r>
      <w:r>
        <w:t xml:space="preserve">as Bolsonaro </w:t>
      </w:r>
      <w:r w:rsidR="009D682A">
        <w:t xml:space="preserve">have been termed right-wing </w:t>
      </w:r>
      <w:r w:rsidR="000269CD" w:rsidRPr="000269CD">
        <w:t>populist</w:t>
      </w:r>
      <w:r w:rsidR="009D682A">
        <w:t xml:space="preserve">. These </w:t>
      </w:r>
      <w:r>
        <w:t xml:space="preserve">include </w:t>
      </w:r>
      <w:r w:rsidR="000269CD" w:rsidRPr="000269CD">
        <w:rPr>
          <w:rFonts w:eastAsiaTheme="minorHAnsi"/>
        </w:rPr>
        <w:t xml:space="preserve">President Rodrigo Duterte in the Philippines, former </w:t>
      </w:r>
      <w:r w:rsidR="000F434B">
        <w:rPr>
          <w:rFonts w:eastAsiaTheme="minorHAnsi"/>
        </w:rPr>
        <w:t xml:space="preserve">US </w:t>
      </w:r>
      <w:r w:rsidR="000269CD" w:rsidRPr="000269CD">
        <w:rPr>
          <w:rFonts w:eastAsiaTheme="minorHAnsi"/>
        </w:rPr>
        <w:t xml:space="preserve">president Donald Trump, and Matteo </w:t>
      </w:r>
      <w:proofErr w:type="spellStart"/>
      <w:r w:rsidR="000269CD" w:rsidRPr="000269CD">
        <w:rPr>
          <w:rFonts w:eastAsiaTheme="minorHAnsi"/>
        </w:rPr>
        <w:t>Salvini</w:t>
      </w:r>
      <w:proofErr w:type="spellEnd"/>
      <w:r w:rsidR="000269CD" w:rsidRPr="000269CD">
        <w:rPr>
          <w:rFonts w:eastAsiaTheme="minorHAnsi"/>
        </w:rPr>
        <w:t xml:space="preserve"> in Italy. Populist </w:t>
      </w:r>
      <w:r w:rsidR="000F434B">
        <w:rPr>
          <w:rFonts w:eastAsiaTheme="minorHAnsi"/>
        </w:rPr>
        <w:t>are</w:t>
      </w:r>
      <w:r w:rsidR="000269CD" w:rsidRPr="000269CD">
        <w:rPr>
          <w:rFonts w:eastAsiaTheme="minorHAnsi"/>
        </w:rPr>
        <w:t xml:space="preserve"> leaders </w:t>
      </w:r>
      <w:r w:rsidR="009D682A">
        <w:rPr>
          <w:rFonts w:eastAsiaTheme="minorHAnsi"/>
        </w:rPr>
        <w:t>who</w:t>
      </w:r>
      <w:r w:rsidR="000269CD" w:rsidRPr="000269CD">
        <w:rPr>
          <w:rFonts w:eastAsiaTheme="minorHAnsi"/>
        </w:rPr>
        <w:t xml:space="preserve"> appeal directly to their constituencies, without formal political intermediation (e.g. parties)</w:t>
      </w:r>
      <w:r w:rsidR="009D682A">
        <w:rPr>
          <w:rFonts w:eastAsiaTheme="minorHAnsi"/>
        </w:rPr>
        <w:t xml:space="preserve"> and where expedient, without basing their </w:t>
      </w:r>
      <w:r w:rsidR="009D682A" w:rsidRPr="000269CD">
        <w:rPr>
          <w:rFonts w:eastAsiaTheme="minorHAnsi"/>
        </w:rPr>
        <w:t xml:space="preserve">policies or programs in scientific or expert </w:t>
      </w:r>
      <w:r w:rsidR="009D682A" w:rsidRPr="00EA5295">
        <w:rPr>
          <w:rFonts w:eastAsiaTheme="minorHAnsi"/>
        </w:rPr>
        <w:t xml:space="preserve">knowledge </w:t>
      </w:r>
      <w:r w:rsidR="009D682A" w:rsidRPr="00EA5295">
        <w:rPr>
          <w:rFonts w:eastAsiaTheme="minorHAnsi"/>
        </w:rPr>
        <w:fldChar w:fldCharType="begin"/>
      </w:r>
      <w:r w:rsidR="009D682A" w:rsidRPr="00EA5295">
        <w:rPr>
          <w:rFonts w:eastAsiaTheme="minorHAnsi"/>
        </w:rPr>
        <w:instrText xml:space="preserve"> ADDIN EN.CITE &lt;EndNote&gt;&lt;Cite&gt;&lt;Author&gt;Putzel&lt;/Author&gt;&lt;Year&gt;2020&lt;/Year&gt;&lt;RecNum&gt;3093&lt;/RecNum&gt;&lt;DisplayText&gt;(Putzel, 2020)&lt;/DisplayText&gt;&lt;record&gt;&lt;rec-number&gt;3093&lt;/rec-number&gt;&lt;foreign-keys&gt;&lt;key app="EN" db-id="sar2tfwdm5e9whe025uxtfs0dssp25wzx2dz" timestamp="1619715681"&gt;3093&lt;/key&gt;&lt;/foreign-keys&gt;&lt;ref-type name="Journal Article"&gt;17&lt;/ref-type&gt;&lt;contributors&gt;&lt;authors&gt;&lt;author&gt;Putzel, James&lt;/author&gt;&lt;/authors&gt;&lt;/contributors&gt;&lt;titles&gt;&lt;title&gt;The ‘Populist’ Right Challenge to Neoliberalism: Social Policy between a Rock and a Hard Place&lt;/title&gt;&lt;secondary-title&gt;Development and Change&lt;/secondary-title&gt;&lt;/titles&gt;&lt;periodical&gt;&lt;full-title&gt;Development and Change&lt;/full-title&gt;&lt;/periodical&gt;&lt;pages&gt;418-441&lt;/pages&gt;&lt;volume&gt;51&lt;/volume&gt;&lt;number&gt;2&lt;/number&gt;&lt;dates&gt;&lt;year&gt;2020&lt;/year&gt;&lt;/dates&gt;&lt;publisher&gt;John Wiley &amp;amp; Sons, Ltd&lt;/publisher&gt;&lt;urls&gt;&lt;/urls&gt;&lt;/record&gt;&lt;/Cite&gt;&lt;/EndNote&gt;</w:instrText>
      </w:r>
      <w:r w:rsidR="009D682A" w:rsidRPr="00EA5295">
        <w:rPr>
          <w:rFonts w:eastAsiaTheme="minorHAnsi"/>
        </w:rPr>
        <w:fldChar w:fldCharType="separate"/>
      </w:r>
      <w:r w:rsidR="009D682A" w:rsidRPr="00EA5295">
        <w:rPr>
          <w:rFonts w:eastAsiaTheme="minorHAnsi"/>
          <w:noProof/>
        </w:rPr>
        <w:t>(Putzel, 2020)</w:t>
      </w:r>
      <w:r w:rsidR="009D682A" w:rsidRPr="00EA5295">
        <w:rPr>
          <w:rFonts w:eastAsiaTheme="minorHAnsi"/>
        </w:rPr>
        <w:fldChar w:fldCharType="end"/>
      </w:r>
      <w:r w:rsidR="009D682A">
        <w:rPr>
          <w:rFonts w:eastAsiaTheme="minorHAnsi"/>
        </w:rPr>
        <w:t xml:space="preserve">. </w:t>
      </w:r>
      <w:r w:rsidR="006B65EA">
        <w:rPr>
          <w:rFonts w:eastAsiaTheme="minorHAnsi"/>
        </w:rPr>
        <w:t xml:space="preserve">They </w:t>
      </w:r>
      <w:r w:rsidR="000269CD" w:rsidRPr="000269CD">
        <w:rPr>
          <w:rFonts w:eastAsiaTheme="minorHAnsi"/>
        </w:rPr>
        <w:t xml:space="preserve">claim to speak for ordinary citizens </w:t>
      </w:r>
      <w:r w:rsidR="009D682A">
        <w:rPr>
          <w:rFonts w:eastAsiaTheme="minorHAnsi"/>
        </w:rPr>
        <w:t xml:space="preserve">rather than </w:t>
      </w:r>
      <w:r w:rsidR="006B65EA">
        <w:rPr>
          <w:rFonts w:eastAsiaTheme="minorHAnsi"/>
        </w:rPr>
        <w:t>‘</w:t>
      </w:r>
      <w:r w:rsidR="009D682A">
        <w:rPr>
          <w:rFonts w:eastAsiaTheme="minorHAnsi"/>
        </w:rPr>
        <w:t>elites</w:t>
      </w:r>
      <w:r w:rsidR="006B65EA">
        <w:rPr>
          <w:rFonts w:eastAsiaTheme="minorHAnsi"/>
        </w:rPr>
        <w:t>’</w:t>
      </w:r>
      <w:r w:rsidR="00BE3682">
        <w:rPr>
          <w:rFonts w:eastAsiaTheme="minorHAnsi"/>
        </w:rPr>
        <w:t xml:space="preserve"> </w:t>
      </w:r>
      <w:r w:rsidR="0088266B">
        <w:rPr>
          <w:rFonts w:eastAsiaTheme="minorHAnsi"/>
        </w:rPr>
        <w:t xml:space="preserve">and emphasize </w:t>
      </w:r>
      <w:r w:rsidR="009D682A">
        <w:rPr>
          <w:rFonts w:eastAsiaTheme="minorHAnsi"/>
        </w:rPr>
        <w:t xml:space="preserve">family values </w:t>
      </w:r>
      <w:r w:rsidR="0088266B">
        <w:rPr>
          <w:rFonts w:eastAsiaTheme="minorHAnsi"/>
        </w:rPr>
        <w:t xml:space="preserve">and </w:t>
      </w:r>
      <w:r w:rsidR="009D682A">
        <w:rPr>
          <w:rFonts w:eastAsiaTheme="minorHAnsi"/>
        </w:rPr>
        <w:t>individual and national autonomy</w:t>
      </w:r>
      <w:r w:rsidR="0088266B">
        <w:rPr>
          <w:rFonts w:eastAsiaTheme="minorHAnsi"/>
        </w:rPr>
        <w:t xml:space="preserve"> in support of reduced government regulation</w:t>
      </w:r>
      <w:r w:rsidR="000269CD" w:rsidRPr="00EA5295">
        <w:rPr>
          <w:rFonts w:eastAsiaTheme="minorHAnsi"/>
        </w:rPr>
        <w:t xml:space="preserve">. </w:t>
      </w:r>
      <w:r w:rsidR="006B65EA">
        <w:rPr>
          <w:rFonts w:eastAsiaTheme="minorHAnsi"/>
        </w:rPr>
        <w:t xml:space="preserve">Populists are </w:t>
      </w:r>
      <w:r w:rsidR="0088266B">
        <w:rPr>
          <w:rFonts w:eastAsiaTheme="minorHAnsi"/>
        </w:rPr>
        <w:t xml:space="preserve">adept at playing on people’s fears, often using misinformation to do so. </w:t>
      </w:r>
      <w:r w:rsidR="00EA5295">
        <w:rPr>
          <w:rFonts w:eastAsiaTheme="minorHAnsi"/>
        </w:rPr>
        <w:t xml:space="preserve">Particularly important for this study is the fact that </w:t>
      </w:r>
      <w:r w:rsidR="006B65EA">
        <w:rPr>
          <w:rFonts w:eastAsiaTheme="minorHAnsi"/>
        </w:rPr>
        <w:t xml:space="preserve">modern right wing populists </w:t>
      </w:r>
      <w:r w:rsidR="00EA5295">
        <w:rPr>
          <w:rFonts w:eastAsiaTheme="minorHAnsi"/>
        </w:rPr>
        <w:t xml:space="preserve">tend </w:t>
      </w:r>
      <w:r w:rsidR="00EA5295" w:rsidRPr="00EA5295">
        <w:rPr>
          <w:rFonts w:eastAsiaTheme="minorHAnsi"/>
        </w:rPr>
        <w:t>to “reject scientific evidence, to attack independent media, to question judicial independence and to reject multilateral international rules</w:t>
      </w:r>
      <w:r w:rsidR="00EA5295">
        <w:rPr>
          <w:rFonts w:eastAsiaTheme="minorHAnsi"/>
        </w:rPr>
        <w:t xml:space="preserve">” </w:t>
      </w:r>
      <w:r w:rsidR="00EA5295">
        <w:rPr>
          <w:rFonts w:eastAsiaTheme="minorHAnsi"/>
        </w:rPr>
        <w:fldChar w:fldCharType="begin"/>
      </w:r>
      <w:r w:rsidR="00EA5295">
        <w:rPr>
          <w:rFonts w:eastAsiaTheme="minorHAnsi"/>
        </w:rPr>
        <w:instrText xml:space="preserve"> ADDIN EN.CITE &lt;EndNote&gt;&lt;Cite&gt;&lt;Author&gt;Putzel&lt;/Author&gt;&lt;Year&gt;2020&lt;/Year&gt;&lt;RecNum&gt;3093&lt;/RecNum&gt;&lt;Pages&gt;421&lt;/Pages&gt;&lt;DisplayText&gt;(Putzel, 2020, p. 421)&lt;/DisplayText&gt;&lt;record&gt;&lt;rec-number&gt;3093&lt;/rec-number&gt;&lt;foreign-keys&gt;&lt;key app="EN" db-id="sar2tfwdm5e9whe025uxtfs0dssp25wzx2dz" timestamp="1619715681"&gt;3093&lt;/key&gt;&lt;/foreign-keys&gt;&lt;ref-type name="Journal Article"&gt;17&lt;/ref-type&gt;&lt;contributors&gt;&lt;authors&gt;&lt;author&gt;Putzel, James&lt;/author&gt;&lt;/authors&gt;&lt;/contributors&gt;&lt;titles&gt;&lt;title&gt;The ‘Populist’ Right Challenge to Neoliberalism: Social Policy between a Rock and a Hard Place&lt;/title&gt;&lt;secondary-title&gt;Development and Change&lt;/secondary-title&gt;&lt;/titles&gt;&lt;periodical&gt;&lt;full-title&gt;Development and Change&lt;/full-title&gt;&lt;/periodical&gt;&lt;pages&gt;418-441&lt;/pages&gt;&lt;volume&gt;51&lt;/volume&gt;&lt;number&gt;2&lt;/number&gt;&lt;dates&gt;&lt;year&gt;2020&lt;/year&gt;&lt;/dates&gt;&lt;publisher&gt;John Wiley &amp;amp; Sons, Ltd&lt;/publisher&gt;&lt;urls&gt;&lt;/urls&gt;&lt;/record&gt;&lt;/Cite&gt;&lt;/EndNote&gt;</w:instrText>
      </w:r>
      <w:r w:rsidR="00EA5295">
        <w:rPr>
          <w:rFonts w:eastAsiaTheme="minorHAnsi"/>
        </w:rPr>
        <w:fldChar w:fldCharType="separate"/>
      </w:r>
      <w:r w:rsidR="00EA5295">
        <w:rPr>
          <w:rFonts w:eastAsiaTheme="minorHAnsi"/>
          <w:noProof/>
        </w:rPr>
        <w:t>(Putzel, 2020, p. 421)</w:t>
      </w:r>
      <w:r w:rsidR="00EA5295">
        <w:rPr>
          <w:rFonts w:eastAsiaTheme="minorHAnsi"/>
        </w:rPr>
        <w:fldChar w:fldCharType="end"/>
      </w:r>
      <w:r w:rsidR="00EA5295">
        <w:rPr>
          <w:rFonts w:eastAsiaTheme="minorHAnsi"/>
        </w:rPr>
        <w:t>.</w:t>
      </w:r>
    </w:p>
    <w:p w14:paraId="14581B9B" w14:textId="0F133660" w:rsidR="000F434B" w:rsidRPr="000F434B" w:rsidRDefault="006B65EA" w:rsidP="000F434B">
      <w:pPr>
        <w:spacing w:line="360" w:lineRule="auto"/>
        <w:ind w:firstLine="720"/>
        <w:jc w:val="both"/>
        <w:rPr>
          <w:rFonts w:eastAsiaTheme="minorHAnsi"/>
        </w:rPr>
      </w:pPr>
      <w:r>
        <w:rPr>
          <w:rFonts w:eastAsiaTheme="minorHAnsi"/>
        </w:rPr>
        <w:t>P</w:t>
      </w:r>
      <w:r w:rsidR="0088266B">
        <w:rPr>
          <w:rFonts w:eastAsiaTheme="minorHAnsi"/>
        </w:rPr>
        <w:t xml:space="preserve">opulist leaders in </w:t>
      </w:r>
      <w:r w:rsidR="000F434B">
        <w:rPr>
          <w:rFonts w:eastAsiaTheme="minorHAnsi"/>
        </w:rPr>
        <w:t xml:space="preserve">Brazil, the Philippines, and the US </w:t>
      </w:r>
      <w:r w:rsidR="0088266B">
        <w:rPr>
          <w:rFonts w:eastAsiaTheme="minorHAnsi"/>
        </w:rPr>
        <w:t xml:space="preserve">(under Donald Trump) sought to </w:t>
      </w:r>
      <w:r w:rsidR="000F434B">
        <w:rPr>
          <w:rFonts w:eastAsiaTheme="minorHAnsi"/>
        </w:rPr>
        <w:t>diminishing the</w:t>
      </w:r>
      <w:r w:rsidR="0088266B">
        <w:rPr>
          <w:rFonts w:eastAsiaTheme="minorHAnsi"/>
        </w:rPr>
        <w:t xml:space="preserve"> potential threat posed by the </w:t>
      </w:r>
      <w:r w:rsidR="000F434B">
        <w:rPr>
          <w:rFonts w:eastAsiaTheme="minorHAnsi"/>
        </w:rPr>
        <w:t xml:space="preserve"> pandemic, </w:t>
      </w:r>
      <w:r>
        <w:rPr>
          <w:rFonts w:eastAsiaTheme="minorHAnsi"/>
        </w:rPr>
        <w:t xml:space="preserve">often engaging in folksy rhetoric and </w:t>
      </w:r>
      <w:r w:rsidR="000F434B">
        <w:rPr>
          <w:rFonts w:eastAsiaTheme="minorHAnsi"/>
        </w:rPr>
        <w:t xml:space="preserve">flamboyant </w:t>
      </w:r>
      <w:r>
        <w:rPr>
          <w:rFonts w:eastAsiaTheme="minorHAnsi"/>
        </w:rPr>
        <w:t>political style</w:t>
      </w:r>
      <w:r w:rsidR="00D52A87">
        <w:rPr>
          <w:rFonts w:eastAsiaTheme="minorHAnsi"/>
        </w:rPr>
        <w:t>s</w:t>
      </w:r>
      <w:r>
        <w:rPr>
          <w:rFonts w:eastAsiaTheme="minorHAnsi"/>
        </w:rPr>
        <w:t xml:space="preserve">, whilst seeking to </w:t>
      </w:r>
      <w:r w:rsidR="000F434B">
        <w:rPr>
          <w:rFonts w:eastAsiaTheme="minorHAnsi"/>
        </w:rPr>
        <w:t xml:space="preserve"> </w:t>
      </w:r>
      <w:r w:rsidR="0088266B">
        <w:rPr>
          <w:rFonts w:eastAsiaTheme="minorHAnsi"/>
        </w:rPr>
        <w:t xml:space="preserve">transfer </w:t>
      </w:r>
      <w:r w:rsidR="000F434B">
        <w:rPr>
          <w:rFonts w:eastAsiaTheme="minorHAnsi"/>
        </w:rPr>
        <w:t xml:space="preserve">blame </w:t>
      </w:r>
      <w:r>
        <w:rPr>
          <w:rFonts w:eastAsiaTheme="minorHAnsi"/>
        </w:rPr>
        <w:t xml:space="preserve">for deaths and economic disruption </w:t>
      </w:r>
      <w:r w:rsidR="000F434B">
        <w:rPr>
          <w:rFonts w:eastAsiaTheme="minorHAnsi"/>
        </w:rPr>
        <w:t>to</w:t>
      </w:r>
      <w:r w:rsidR="00DC600C">
        <w:rPr>
          <w:rFonts w:eastAsiaTheme="minorHAnsi"/>
        </w:rPr>
        <w:t xml:space="preserve"> </w:t>
      </w:r>
      <w:r w:rsidR="000F434B">
        <w:rPr>
          <w:rFonts w:eastAsiaTheme="minorHAnsi"/>
        </w:rPr>
        <w:t>“others”</w:t>
      </w:r>
      <w:r w:rsidR="00DC600C">
        <w:rPr>
          <w:rFonts w:eastAsiaTheme="minorHAnsi"/>
        </w:rPr>
        <w:t xml:space="preserve"> (e.g. subnational governments or the WHO)</w:t>
      </w:r>
      <w:r w:rsidR="000F434B">
        <w:rPr>
          <w:rFonts w:eastAsiaTheme="minorHAnsi"/>
        </w:rPr>
        <w:t xml:space="preserve"> </w:t>
      </w:r>
      <w:r w:rsidR="000F434B">
        <w:rPr>
          <w:rFonts w:eastAsiaTheme="minorHAnsi"/>
        </w:rPr>
        <w:fldChar w:fldCharType="begin"/>
      </w:r>
      <w:r w:rsidR="000F434B">
        <w:rPr>
          <w:rFonts w:eastAsiaTheme="minorHAnsi"/>
        </w:rPr>
        <w:instrText xml:space="preserve"> ADDIN EN.CITE &lt;EndNote&gt;&lt;Cite&gt;&lt;Author&gt;Lasco&lt;/Author&gt;&lt;Year&gt;2020&lt;/Year&gt;&lt;RecNum&gt;2920&lt;/RecNum&gt;&lt;DisplayText&gt;(Lasco, 2020)&lt;/DisplayText&gt;&lt;record&gt;&lt;rec-number&gt;2920&lt;/rec-number&gt;&lt;foreign-keys&gt;&lt;key app="EN" db-id="sar2tfwdm5e9whe025uxtfs0dssp25wzx2dz" timestamp="1606953501"&gt;2920&lt;/key&gt;&lt;/foreign-keys&gt;&lt;ref-type name="Journal Article"&gt;17&lt;/ref-type&gt;&lt;contributors&gt;&lt;authors&gt;&lt;author&gt;Lasco, Gideon&lt;/author&gt;&lt;/authors&gt;&lt;/contributors&gt;&lt;titles&gt;&lt;title&gt;Medical populism and the COVID-19 pandemic&lt;/title&gt;&lt;secondary-title&gt;Global Public Health&lt;/secondary-title&gt;&lt;/titles&gt;&lt;periodical&gt;&lt;full-title&gt;Global Public Health&lt;/full-title&gt;&lt;/periodical&gt;&lt;pages&gt;1417-1429&lt;/pages&gt;&lt;volume&gt;15&lt;/volume&gt;&lt;number&gt;10&lt;/number&gt;&lt;dates&gt;&lt;year&gt;2020&lt;/year&gt;&lt;pub-dates&gt;&lt;date&gt;2020/10/02&lt;/date&gt;&lt;/pub-dates&gt;&lt;/dates&gt;&lt;urls&gt;&lt;/urls&gt;&lt;/record&gt;&lt;/Cite&gt;&lt;/EndNote&gt;</w:instrText>
      </w:r>
      <w:r w:rsidR="000F434B">
        <w:rPr>
          <w:rFonts w:eastAsiaTheme="minorHAnsi"/>
        </w:rPr>
        <w:fldChar w:fldCharType="separate"/>
      </w:r>
      <w:r w:rsidR="000F434B">
        <w:rPr>
          <w:rFonts w:eastAsiaTheme="minorHAnsi"/>
          <w:noProof/>
        </w:rPr>
        <w:t>(Lasco, 2020)</w:t>
      </w:r>
      <w:r w:rsidR="000F434B">
        <w:rPr>
          <w:rFonts w:eastAsiaTheme="minorHAnsi"/>
        </w:rPr>
        <w:fldChar w:fldCharType="end"/>
      </w:r>
      <w:r w:rsidR="000F434B">
        <w:rPr>
          <w:rFonts w:eastAsiaTheme="minorHAnsi"/>
        </w:rPr>
        <w:t xml:space="preserve">. </w:t>
      </w:r>
      <w:r w:rsidR="0088266B">
        <w:rPr>
          <w:rFonts w:eastAsiaTheme="minorHAnsi"/>
        </w:rPr>
        <w:t xml:space="preserve">Their ability to shape the </w:t>
      </w:r>
      <w:r>
        <w:rPr>
          <w:rFonts w:eastAsiaTheme="minorHAnsi"/>
        </w:rPr>
        <w:t xml:space="preserve">national </w:t>
      </w:r>
      <w:r w:rsidR="0088266B">
        <w:rPr>
          <w:rFonts w:eastAsiaTheme="minorHAnsi"/>
        </w:rPr>
        <w:t xml:space="preserve">political response was </w:t>
      </w:r>
      <w:r w:rsidR="000F434B">
        <w:rPr>
          <w:rFonts w:eastAsiaTheme="minorHAnsi"/>
        </w:rPr>
        <w:t xml:space="preserve">rooted in the </w:t>
      </w:r>
      <w:r w:rsidR="0088266B">
        <w:rPr>
          <w:rFonts w:eastAsiaTheme="minorHAnsi"/>
        </w:rPr>
        <w:t xml:space="preserve">political power accorded them by their country’s </w:t>
      </w:r>
      <w:r w:rsidR="000F434B">
        <w:rPr>
          <w:rFonts w:eastAsiaTheme="minorHAnsi"/>
        </w:rPr>
        <w:t xml:space="preserve">constitution </w:t>
      </w:r>
      <w:r w:rsidR="000F434B">
        <w:rPr>
          <w:rFonts w:eastAsiaTheme="minorHAnsi"/>
        </w:rPr>
        <w:fldChar w:fldCharType="begin"/>
      </w:r>
      <w:r w:rsidR="000F434B">
        <w:rPr>
          <w:rFonts w:eastAsiaTheme="minorHAnsi"/>
        </w:rPr>
        <w:instrText xml:space="preserve"> ADDIN EN.CITE &lt;EndNote&gt;&lt;Cite&gt;&lt;Author&gt;Greer&lt;/Author&gt;&lt;Year&gt;2021&lt;/Year&gt;&lt;RecNum&gt;2983&lt;/RecNum&gt;&lt;DisplayText&gt;(Greer, Fonseca, Raj, &amp;amp; Willison, 2020; Greer et al., 2021)&lt;/DisplayText&gt;&lt;record&gt;&lt;rec-number&gt;2983&lt;/rec-number&gt;&lt;foreign-keys&gt;&lt;key app="EN" db-id="sar2tfwdm5e9whe025uxtfs0dssp25wzx2dz" timestamp="1611415546"&gt;2983&lt;/key&gt;&lt;/foreign-keys&gt;&lt;ref-type name="Edited Book"&gt;28&lt;/ref-type&gt;&lt;contributors&gt;&lt;authors&gt;&lt;author&gt;Greer, S&lt;/author&gt;&lt;author&gt;King, E&lt;/author&gt;&lt;author&gt;Fonseca, E&lt;/author&gt;&lt;author&gt;Peralta-Santos, A&lt;/author&gt;&lt;/authors&gt;&lt;/contributors&gt;&lt;titles&gt;&lt;title&gt;Coronavirus Politics: The Comparative Politics and Policy of COVID-19&lt;/title&gt;&lt;/titles&gt;&lt;dates&gt;&lt;year&gt;2021&lt;/year&gt;&lt;/dates&gt;&lt;pub-location&gt;Ann Arbor&lt;/pub-location&gt;&lt;publisher&gt;University of Michigan Press&lt;/publisher&gt;&lt;urls&gt;&lt;/urls&gt;&lt;/record&gt;&lt;/Cite&gt;&lt;Cite&gt;&lt;Author&gt;Greer&lt;/Author&gt;&lt;Year&gt;2020&lt;/Year&gt;&lt;RecNum&gt;2897&lt;/RecNum&gt;&lt;record&gt;&lt;rec-number&gt;2897&lt;/rec-number&gt;&lt;foreign-keys&gt;&lt;key app="EN" db-id="sar2tfwdm5e9whe025uxtfs0dssp25wzx2dz" timestamp="1605626049"&gt;2897&lt;/key&gt;&lt;/foreign-keys&gt;&lt;ref-type name="Journal Article"&gt;17&lt;/ref-type&gt;&lt;contributors&gt;&lt;authors&gt;&lt;author&gt;Greer, S&lt;/author&gt;&lt;author&gt;Fonseca, E&lt;/author&gt;&lt;author&gt;Raj, M&lt;/author&gt;&lt;author&gt;Willison, C&lt;/author&gt;&lt;/authors&gt;&lt;/contributors&gt;&lt;titles&gt;&lt;title&gt;Institutions and the politics of agency in COVID-19 response: Federalism, presidentialism, and authority [working paper]&lt;/title&gt;&lt;/titles&gt;&lt;dates&gt;&lt;year&gt;2020&lt;/year&gt;&lt;/dates&gt;&lt;urls&gt;&lt;/urls&gt;&lt;/record&gt;&lt;/Cite&gt;&lt;/EndNote&gt;</w:instrText>
      </w:r>
      <w:r w:rsidR="000F434B">
        <w:rPr>
          <w:rFonts w:eastAsiaTheme="minorHAnsi"/>
        </w:rPr>
        <w:fldChar w:fldCharType="separate"/>
      </w:r>
      <w:r w:rsidR="000F434B">
        <w:rPr>
          <w:rFonts w:eastAsiaTheme="minorHAnsi"/>
          <w:noProof/>
        </w:rPr>
        <w:t>(Greer, Fonseca, Raj, &amp; Willison, 2020; Greer et al., 2021)</w:t>
      </w:r>
      <w:r w:rsidR="000F434B">
        <w:rPr>
          <w:rFonts w:eastAsiaTheme="minorHAnsi"/>
        </w:rPr>
        <w:fldChar w:fldCharType="end"/>
      </w:r>
      <w:r w:rsidR="0088266B">
        <w:rPr>
          <w:rFonts w:eastAsiaTheme="minorHAnsi"/>
        </w:rPr>
        <w:t xml:space="preserve"> yet the surprising aspect of Brazil’s pandemic response is</w:t>
      </w:r>
      <w:r w:rsidR="00E21CD8">
        <w:rPr>
          <w:rFonts w:eastAsiaTheme="minorHAnsi"/>
        </w:rPr>
        <w:t xml:space="preserve"> the extent to which it flew in the face of previous </w:t>
      </w:r>
      <w:r>
        <w:rPr>
          <w:rFonts w:eastAsiaTheme="minorHAnsi"/>
        </w:rPr>
        <w:t xml:space="preserve">national </w:t>
      </w:r>
      <w:r w:rsidR="00E21CD8">
        <w:rPr>
          <w:rFonts w:eastAsiaTheme="minorHAnsi"/>
        </w:rPr>
        <w:t>responses to public health crises</w:t>
      </w:r>
      <w:r>
        <w:rPr>
          <w:rFonts w:eastAsiaTheme="minorHAnsi"/>
        </w:rPr>
        <w:t xml:space="preserve"> – notably with regard to the Acquired Human Deficiency Syndrome (AIDS)</w:t>
      </w:r>
      <w:r w:rsidR="000F434B">
        <w:rPr>
          <w:rFonts w:eastAsiaTheme="minorHAnsi"/>
        </w:rPr>
        <w:t xml:space="preserve">. </w:t>
      </w:r>
    </w:p>
    <w:p w14:paraId="3A03F9BC" w14:textId="6F19B639" w:rsidR="008E083E" w:rsidRPr="00AF47ED" w:rsidRDefault="00367509" w:rsidP="00DC600C">
      <w:pPr>
        <w:spacing w:line="360" w:lineRule="auto"/>
        <w:ind w:firstLine="720"/>
        <w:jc w:val="both"/>
      </w:pPr>
      <w:r>
        <w:t xml:space="preserve">Brazil </w:t>
      </w:r>
      <w:r w:rsidRPr="00367509">
        <w:t>was relatively well prepared for public health crises</w:t>
      </w:r>
      <w:r w:rsidR="006B65EA">
        <w:t xml:space="preserve">. </w:t>
      </w:r>
      <w:r w:rsidR="00933862">
        <w:t xml:space="preserve">National policy leadership is provided through the </w:t>
      </w:r>
      <w:proofErr w:type="spellStart"/>
      <w:r w:rsidR="00933862">
        <w:t>MoH</w:t>
      </w:r>
      <w:proofErr w:type="spellEnd"/>
      <w:r w:rsidR="00933862">
        <w:t>, and in the case of AIDS, strong national industrial policy support was also leveraged to support the production of antiretroviral therapies (</w:t>
      </w:r>
      <w:proofErr w:type="spellStart"/>
      <w:r w:rsidR="00933862">
        <w:t>Nattrass</w:t>
      </w:r>
      <w:proofErr w:type="spellEnd"/>
      <w:r w:rsidR="00933862">
        <w:t>, 2008a, 2008b).</w:t>
      </w:r>
      <w:r w:rsidR="00933862" w:rsidRPr="00AF47ED">
        <w:t xml:space="preserve"> </w:t>
      </w:r>
      <w:r w:rsidR="00933862">
        <w:t xml:space="preserve">Brazil </w:t>
      </w:r>
      <w:r w:rsidR="006B65EA">
        <w:t xml:space="preserve">has </w:t>
      </w:r>
      <w:r w:rsidRPr="00367509">
        <w:t>one of the largest public health infrastructures in the world</w:t>
      </w:r>
      <w:r w:rsidR="006B65EA">
        <w:t xml:space="preserve"> and o</w:t>
      </w:r>
      <w:r w:rsidR="00196209" w:rsidRPr="00AF47ED">
        <w:t xml:space="preserve">ver the last three decades, has built a public health system that covers 75% of the population, with most of the remaining 25% </w:t>
      </w:r>
      <w:r w:rsidR="00E21CD8">
        <w:t xml:space="preserve">are </w:t>
      </w:r>
      <w:r w:rsidR="00196209" w:rsidRPr="00AF47ED">
        <w:t xml:space="preserve">covered by private health insurance. Elected subnational governments, states, and municipalities, are responsible for policy coordination and provision of </w:t>
      </w:r>
      <w:proofErr w:type="gramStart"/>
      <w:r w:rsidR="00196209" w:rsidRPr="00AF47ED">
        <w:t>healthcare</w:t>
      </w:r>
      <w:proofErr w:type="gramEnd"/>
      <w:r w:rsidR="00196209" w:rsidRPr="00AF47ED">
        <w:t xml:space="preserve"> respectively.</w:t>
      </w:r>
      <w:r w:rsidR="006B65EA">
        <w:t xml:space="preserve"> </w:t>
      </w:r>
      <w:r w:rsidR="00196209" w:rsidRPr="00AF47ED">
        <w:t xml:space="preserve">Most hospital treatment is provided by </w:t>
      </w:r>
      <w:r w:rsidR="00E21CD8">
        <w:t>regional</w:t>
      </w:r>
      <w:r w:rsidR="00196209" w:rsidRPr="00AF47ED">
        <w:t xml:space="preserve"> governments </w:t>
      </w:r>
      <w:r w:rsidR="006B65EA">
        <w:t xml:space="preserve">and is supported by </w:t>
      </w:r>
      <w:r w:rsidR="00196209" w:rsidRPr="00AF47ED">
        <w:t xml:space="preserve">a combination of national and regional funds. This devolved structure was important in providing the </w:t>
      </w:r>
      <w:proofErr w:type="spellStart"/>
      <w:r w:rsidR="008515FC">
        <w:t>MoH</w:t>
      </w:r>
      <w:proofErr w:type="spellEnd"/>
      <w:r w:rsidR="008515FC">
        <w:t xml:space="preserve"> </w:t>
      </w:r>
      <w:r w:rsidR="00196209" w:rsidRPr="00AF47ED">
        <w:t xml:space="preserve">and subnational governments with </w:t>
      </w:r>
      <w:r w:rsidR="00D52A87">
        <w:t xml:space="preserve">some </w:t>
      </w:r>
      <w:r w:rsidR="00196209" w:rsidRPr="00AF47ED">
        <w:t xml:space="preserve">autonomy to respond and even resist the president </w:t>
      </w:r>
      <w:r w:rsidR="00E21CD8">
        <w:t xml:space="preserve">on </w:t>
      </w:r>
      <w:r w:rsidR="00196209" w:rsidRPr="00AF47ED">
        <w:t>COVID-19.</w:t>
      </w:r>
      <w:r w:rsidR="008E083E">
        <w:t xml:space="preserve"> </w:t>
      </w:r>
      <w:r w:rsidR="00E21CD8">
        <w:t xml:space="preserve">Yet by spreading misinformation, undermining the </w:t>
      </w:r>
      <w:proofErr w:type="spellStart"/>
      <w:r w:rsidR="00E21CD8">
        <w:t>MoH</w:t>
      </w:r>
      <w:proofErr w:type="spellEnd"/>
      <w:r w:rsidR="00E21CD8">
        <w:t xml:space="preserve"> and delaying the release of national funds, Brazil’s </w:t>
      </w:r>
      <w:r w:rsidR="000F434B">
        <w:t>controversial</w:t>
      </w:r>
      <w:r w:rsidR="00E21CD8">
        <w:t xml:space="preserve"> and </w:t>
      </w:r>
      <w:r w:rsidR="000F434B">
        <w:t>flamboyant</w:t>
      </w:r>
      <w:r w:rsidR="00E21CD8">
        <w:t xml:space="preserve"> president undermined, rather than supported, an effective, coordinated response</w:t>
      </w:r>
      <w:r w:rsidR="000F434B">
        <w:t xml:space="preserve">. </w:t>
      </w:r>
    </w:p>
    <w:p w14:paraId="7D1A775C" w14:textId="77777777" w:rsidR="003C235A" w:rsidRPr="00AF47ED" w:rsidRDefault="003C235A" w:rsidP="00AF47ED">
      <w:pPr>
        <w:spacing w:line="360" w:lineRule="auto"/>
        <w:jc w:val="both"/>
        <w:rPr>
          <w:b/>
          <w:bCs/>
        </w:rPr>
      </w:pPr>
    </w:p>
    <w:p w14:paraId="7B6208D1" w14:textId="6FCD8D3C" w:rsidR="002919DD" w:rsidRDefault="00874682" w:rsidP="00AF47ED">
      <w:pPr>
        <w:spacing w:line="360" w:lineRule="auto"/>
        <w:jc w:val="both"/>
        <w:rPr>
          <w:b/>
          <w:bCs/>
        </w:rPr>
      </w:pPr>
      <w:r w:rsidRPr="00AF47ED">
        <w:rPr>
          <w:b/>
          <w:bCs/>
        </w:rPr>
        <w:t xml:space="preserve">Material and </w:t>
      </w:r>
      <w:r w:rsidR="002919DD" w:rsidRPr="00AF47ED">
        <w:rPr>
          <w:b/>
          <w:bCs/>
        </w:rPr>
        <w:t>Methods</w:t>
      </w:r>
    </w:p>
    <w:p w14:paraId="3BB01AD4" w14:textId="77777777" w:rsidR="003423AA" w:rsidRPr="00AF47ED" w:rsidRDefault="003423AA" w:rsidP="00AF47ED">
      <w:pPr>
        <w:spacing w:line="360" w:lineRule="auto"/>
        <w:jc w:val="both"/>
        <w:rPr>
          <w:b/>
          <w:bCs/>
        </w:rPr>
      </w:pPr>
    </w:p>
    <w:p w14:paraId="7AF938A0" w14:textId="48708F22" w:rsidR="00033DE7" w:rsidRPr="00AF47ED" w:rsidRDefault="00874682" w:rsidP="00AF47ED">
      <w:pPr>
        <w:tabs>
          <w:tab w:val="left" w:pos="2583"/>
        </w:tabs>
        <w:spacing w:line="360" w:lineRule="auto"/>
        <w:ind w:firstLine="720"/>
        <w:jc w:val="both"/>
      </w:pPr>
      <w:r w:rsidRPr="00AF47ED">
        <w:t xml:space="preserve">In this study </w:t>
      </w:r>
      <w:r w:rsidR="00701B3E" w:rsidRPr="00AF47ED">
        <w:t>we begin by situating Brazil</w:t>
      </w:r>
      <w:r w:rsidR="00E21CD8">
        <w:t xml:space="preserve">’s COVID-19 epidemic </w:t>
      </w:r>
      <w:r w:rsidR="00701B3E" w:rsidRPr="00AF47ED">
        <w:t>in a comparative context</w:t>
      </w:r>
      <w:r w:rsidR="00D52A87">
        <w:t xml:space="preserve"> to show that its reported COVID-19 deaths were significantly higher than expected given its country characteristics</w:t>
      </w:r>
      <w:r w:rsidR="00E21CD8">
        <w:t xml:space="preserve">. We </w:t>
      </w:r>
      <w:r w:rsidR="00E67FCD">
        <w:t>show</w:t>
      </w:r>
      <w:r w:rsidR="00E21CD8">
        <w:t xml:space="preserve"> trends in deaths per million over time and report the results of </w:t>
      </w:r>
      <w:r w:rsidR="00033DE7" w:rsidRPr="00AF47ED">
        <w:t xml:space="preserve">two </w:t>
      </w:r>
      <w:r w:rsidR="00933862">
        <w:t xml:space="preserve">ordinary least squares </w:t>
      </w:r>
      <w:r w:rsidR="00033DE7" w:rsidRPr="00AF47ED">
        <w:t xml:space="preserve">linear regression models on </w:t>
      </w:r>
      <w:r w:rsidR="00731B12">
        <w:t>(</w:t>
      </w:r>
      <w:r w:rsidR="00033DE7" w:rsidRPr="00AF47ED">
        <w:t>logged</w:t>
      </w:r>
      <w:r w:rsidR="00731B12">
        <w:t>)</w:t>
      </w:r>
      <w:r w:rsidR="00033DE7" w:rsidRPr="00AF47ED">
        <w:t xml:space="preserve"> </w:t>
      </w:r>
      <w:r w:rsidR="00731B12">
        <w:t xml:space="preserve">reported </w:t>
      </w:r>
      <w:r w:rsidR="00033DE7" w:rsidRPr="00AF47ED">
        <w:t xml:space="preserve">COVID-19 deaths per million of the population (obtained from </w:t>
      </w:r>
      <w:hyperlink r:id="rId9" w:history="1">
        <w:r w:rsidR="00033DE7" w:rsidRPr="00AF47ED">
          <w:rPr>
            <w:rStyle w:val="Hyperlink"/>
          </w:rPr>
          <w:t>https://ourworldindata.org/coronavirus</w:t>
        </w:r>
      </w:hyperlink>
      <w:r w:rsidR="0091446A">
        <w:t>)</w:t>
      </w:r>
      <w:r w:rsidR="00E21CD8">
        <w:t xml:space="preserve"> for </w:t>
      </w:r>
      <w:r w:rsidR="00731B12">
        <w:t xml:space="preserve">March </w:t>
      </w:r>
      <w:r w:rsidR="00E21CD8">
        <w:t xml:space="preserve">and June </w:t>
      </w:r>
      <w:r w:rsidR="00731B12">
        <w:t>2020. We restrict the analysis to countries with established epidemics at that time – proxied as having at least 50 recorded deaths from COVID-19.</w:t>
      </w:r>
      <w:r w:rsidR="0045447B">
        <w:t xml:space="preserve"> </w:t>
      </w:r>
      <w:r w:rsidR="00033DE7" w:rsidRPr="00AF47ED">
        <w:t xml:space="preserve">The regressions control for </w:t>
      </w:r>
      <w:r w:rsidR="0091446A">
        <w:t xml:space="preserve">underlying demographic vulnerability to COVID-19 as proxied by the </w:t>
      </w:r>
      <w:r w:rsidR="00033DE7" w:rsidRPr="00AF47ED">
        <w:t>obesity rate (prevalence of adults with an  age-standardized Body Mass Index of greater than or equal to 25 obtained from</w:t>
      </w:r>
      <w:r w:rsidR="00AF47ED">
        <w:t xml:space="preserve"> </w:t>
      </w:r>
      <w:hyperlink r:id="rId10" w:history="1">
        <w:r w:rsidR="00033DE7" w:rsidRPr="00AF47ED">
          <w:rPr>
            <w:rStyle w:val="Hyperlink"/>
          </w:rPr>
          <w:t>https://www.who.int/gho/ncd/risk_factors/overweight/en/</w:t>
        </w:r>
      </w:hyperlink>
      <w:r w:rsidR="00033DE7" w:rsidRPr="00AF47ED">
        <w:t>)</w:t>
      </w:r>
      <w:r w:rsidR="0091446A">
        <w:t xml:space="preserve"> and the </w:t>
      </w:r>
      <w:r w:rsidR="00033DE7" w:rsidRPr="00AF47ED">
        <w:t xml:space="preserve"> proportion of the population over 64 (obtained from </w:t>
      </w:r>
      <w:hyperlink r:id="rId11" w:history="1">
        <w:r w:rsidR="00033DE7" w:rsidRPr="00AF47ED">
          <w:rPr>
            <w:rStyle w:val="Hyperlink"/>
          </w:rPr>
          <w:t>https://data.worldbank.org/indicator/</w:t>
        </w:r>
      </w:hyperlink>
      <w:r w:rsidR="00033DE7" w:rsidRPr="00AF47ED">
        <w:t>)</w:t>
      </w:r>
      <w:r w:rsidR="0091446A">
        <w:t xml:space="preserve">. </w:t>
      </w:r>
      <w:r w:rsidR="0045447B">
        <w:t xml:space="preserve">Obesity </w:t>
      </w:r>
      <w:r w:rsidR="0091446A" w:rsidRPr="00AF47ED">
        <w:t xml:space="preserve">is an important marker of co-morbidity </w:t>
      </w:r>
      <w:r w:rsidR="0091446A" w:rsidRPr="00AF47ED">
        <w:fldChar w:fldCharType="begin"/>
      </w:r>
      <w:r w:rsidR="0091446A">
        <w:instrText xml:space="preserve"> ADDIN EN.CITE &lt;EndNote&gt;&lt;Cite&gt;&lt;Author&gt;Dietz&lt;/Author&gt;&lt;Year&gt;2020&lt;/Year&gt;&lt;RecNum&gt;2690&lt;/RecNum&gt;&lt;DisplayText&gt;(Dietz &amp;amp; Santos‐Burgo, 2020)&lt;/DisplayText&gt;&lt;record&gt;&lt;rec-number&gt;2690&lt;/rec-number&gt;&lt;foreign-keys&gt;&lt;key app="EN" db-id="sar2tfwdm5e9whe025uxtfs0dssp25wzx2dz" timestamp="1590288094"&gt;2690&lt;/key&gt;&lt;/foreign-keys&gt;&lt;ref-type name="Journal Article"&gt;17&lt;/ref-type&gt;&lt;contributors&gt;&lt;authors&gt;&lt;author&gt;Dietz, W&lt;/author&gt;&lt;author&gt;Santos‐Burgo, C&lt;/author&gt;&lt;/authors&gt;&lt;/contributors&gt;&lt;titles&gt;&lt;title&gt;Obesity and its Implications for COVID‐19 Mortality.&lt;/title&gt;&lt;secondary-title&gt;Obesity&lt;/secondary-title&gt;&lt;/titles&gt;&lt;periodical&gt;&lt;full-title&gt;Obesity&lt;/full-title&gt;&lt;/periodical&gt;&lt;pages&gt;1005&lt;/pages&gt;&lt;volume&gt;&lt;style face="bold" font="default" size="100%"&gt;28&lt;/style&gt;&lt;/volume&gt;&lt;number&gt;6&lt;/number&gt;&lt;dates&gt;&lt;year&gt;2020&lt;/year&gt;&lt;/dates&gt;&lt;urls&gt;&lt;/urls&gt;&lt;/record&gt;&lt;/Cite&gt;&lt;/EndNote&gt;</w:instrText>
      </w:r>
      <w:r w:rsidR="0091446A" w:rsidRPr="00AF47ED">
        <w:fldChar w:fldCharType="separate"/>
      </w:r>
      <w:r w:rsidR="0091446A">
        <w:rPr>
          <w:noProof/>
        </w:rPr>
        <w:t>(Dietz &amp; Santos‐Burgo, 2020)</w:t>
      </w:r>
      <w:r w:rsidR="0091446A" w:rsidRPr="00AF47ED">
        <w:fldChar w:fldCharType="end"/>
      </w:r>
      <w:r w:rsidR="0091446A">
        <w:t xml:space="preserve"> and </w:t>
      </w:r>
      <w:r w:rsidR="00033DE7" w:rsidRPr="00AF47ED">
        <w:t xml:space="preserve">older people are much more likely to die of COVID-19 than younger people </w:t>
      </w:r>
      <w:r w:rsidR="00E64490" w:rsidRPr="00AF47ED">
        <w:fldChar w:fldCharType="begin"/>
      </w:r>
      <w:r w:rsidR="00033DE7" w:rsidRPr="00AF47ED">
        <w:instrText xml:space="preserve"> ADDIN EN.CITE &lt;EndNote&gt;&lt;Cite&gt;&lt;Author&gt;CDC COVID-19 Response Team&lt;/Author&gt;&lt;Year&gt;2020&lt;/Year&gt;&lt;RecNum&gt;2691&lt;/RecNum&gt;&lt;DisplayText&gt;(CDC COVID-19 Response Team, 2020)&lt;/DisplayText&gt;&lt;record&gt;&lt;rec-number&gt;2691&lt;/rec-number&gt;&lt;foreign-keys&gt;&lt;key app="EN" db-id="sar2tfwdm5e9whe025uxtfs0dssp25wzx2dz" timestamp="1590288215"&gt;2691&lt;/key&gt;&lt;/foreign-keys&gt;&lt;ref-type name="Journal Article"&gt;17&lt;/ref-type&gt;&lt;contributors&gt;&lt;authors&gt;&lt;author&gt;CDC COVID-19 Response Team,&lt;/author&gt;&lt;/authors&gt;&lt;/contributors&gt;&lt;titles&gt;&lt;title&gt;Severe outcomes among patients with coronavirus disease 2019 (COVID-19)—United States,&lt;/title&gt;&lt;secondary-title&gt;MMWR Morb Mortal Wkly Rep&lt;/secondary-title&gt;&lt;/titles&gt;&lt;periodical&gt;&lt;full-title&gt;MMWR Morb Mortal Wkly Rep&lt;/full-title&gt;&lt;/periodical&gt;&lt;pages&gt;343-346&lt;/pages&gt;&lt;volume&gt;69&lt;/volume&gt;&lt;number&gt;12&lt;/number&gt;&lt;dates&gt;&lt;year&gt;2020&lt;/year&gt;&lt;/dates&gt;&lt;urls&gt;&lt;/urls&gt;&lt;/record&gt;&lt;/Cite&gt;&lt;/EndNote&gt;</w:instrText>
      </w:r>
      <w:r w:rsidR="00E64490" w:rsidRPr="00AF47ED">
        <w:fldChar w:fldCharType="separate"/>
      </w:r>
      <w:r w:rsidR="00033DE7" w:rsidRPr="00AF47ED">
        <w:rPr>
          <w:noProof/>
        </w:rPr>
        <w:t>(CDC COVID-19 Response Team, 2020)</w:t>
      </w:r>
      <w:r w:rsidR="00E64490" w:rsidRPr="00AF47ED">
        <w:fldChar w:fldCharType="end"/>
      </w:r>
      <w:r w:rsidR="00033DE7" w:rsidRPr="00AF47ED">
        <w:t xml:space="preserve">. </w:t>
      </w:r>
    </w:p>
    <w:p w14:paraId="60AD265C" w14:textId="12665BC0" w:rsidR="00E21CD8" w:rsidRDefault="00CF024A" w:rsidP="0067505B">
      <w:pPr>
        <w:spacing w:line="360" w:lineRule="auto"/>
        <w:ind w:firstLine="720"/>
      </w:pPr>
      <w:r>
        <w:rPr>
          <w:lang w:eastAsia="en-GB"/>
        </w:rPr>
        <w:t>Re</w:t>
      </w:r>
      <w:r w:rsidR="0045447B">
        <w:rPr>
          <w:lang w:eastAsia="en-GB"/>
        </w:rPr>
        <w:t>gression re</w:t>
      </w:r>
      <w:r>
        <w:rPr>
          <w:lang w:eastAsia="en-GB"/>
        </w:rPr>
        <w:t xml:space="preserve">siduals (the difference between actual and predicted logged COVID-19 deaths per million) </w:t>
      </w:r>
      <w:r w:rsidR="0045447B">
        <w:rPr>
          <w:lang w:eastAsia="en-GB"/>
        </w:rPr>
        <w:t xml:space="preserve">are an indicator of the extent to which a country’s performance is better or worse than expected given its underlying demographic vulnerability. However, as the residual captures </w:t>
      </w:r>
      <w:r>
        <w:rPr>
          <w:lang w:eastAsia="en-GB"/>
        </w:rPr>
        <w:t>data generating errors as well as factors not accounted for in the model such as the nature and extent of government responses</w:t>
      </w:r>
      <w:r w:rsidR="00D5344D">
        <w:rPr>
          <w:lang w:eastAsia="en-GB"/>
        </w:rPr>
        <w:t>, existing health sector capacity</w:t>
      </w:r>
      <w:r w:rsidR="00745BFA">
        <w:rPr>
          <w:lang w:eastAsia="en-GB"/>
        </w:rPr>
        <w:t>, different variants of the virus etc</w:t>
      </w:r>
      <w:r w:rsidR="00E21CD8">
        <w:rPr>
          <w:lang w:eastAsia="en-GB"/>
        </w:rPr>
        <w:t>.</w:t>
      </w:r>
      <w:r w:rsidR="0045447B">
        <w:rPr>
          <w:lang w:eastAsia="en-GB"/>
        </w:rPr>
        <w:t xml:space="preserve">, we classify relatively good and performers as those countries whose residuals are </w:t>
      </w:r>
      <w:r>
        <w:rPr>
          <w:lang w:eastAsia="en-GB"/>
        </w:rPr>
        <w:t>more than one standard deviation</w:t>
      </w:r>
      <w:r w:rsidR="0045447B">
        <w:rPr>
          <w:lang w:eastAsia="en-GB"/>
        </w:rPr>
        <w:t xml:space="preserve"> below or a</w:t>
      </w:r>
      <w:r>
        <w:rPr>
          <w:lang w:eastAsia="en-GB"/>
        </w:rPr>
        <w:t xml:space="preserve">bove </w:t>
      </w:r>
      <w:r w:rsidR="0045447B">
        <w:rPr>
          <w:lang w:eastAsia="en-GB"/>
        </w:rPr>
        <w:t xml:space="preserve">the </w:t>
      </w:r>
      <w:proofErr w:type="gramStart"/>
      <w:r w:rsidR="0045447B">
        <w:rPr>
          <w:lang w:eastAsia="en-GB"/>
        </w:rPr>
        <w:t>mean</w:t>
      </w:r>
      <w:proofErr w:type="gramEnd"/>
      <w:r w:rsidR="0045447B">
        <w:rPr>
          <w:lang w:eastAsia="en-GB"/>
        </w:rPr>
        <w:t xml:space="preserve"> respectively. </w:t>
      </w:r>
      <w:r w:rsidR="00033DE7" w:rsidRPr="00AF47ED">
        <w:rPr>
          <w:lang w:eastAsia="en-GB"/>
        </w:rPr>
        <w:t xml:space="preserve"> This method was previously used in AIDS research to identify those countries doing better or worse than expected given their country characteristics </w:t>
      </w:r>
      <w:r w:rsidR="00E64490" w:rsidRPr="00AF47ED">
        <w:fldChar w:fldCharType="begin"/>
      </w:r>
      <w:r w:rsidR="007A614F">
        <w:instrText xml:space="preserve"> ADDIN EN.CITE &lt;EndNote&gt;&lt;Cite&gt;&lt;Author&gt;Nattrass&lt;/Author&gt;&lt;Year&gt;2008&lt;/Year&gt;&lt;RecNum&gt;2693&lt;/RecNum&gt;&lt;DisplayText&gt;(Magadi &amp;amp; Desta, 2011; Nattrass, 2008)&lt;/DisplayText&gt;&lt;record&gt;&lt;rec-number&gt;2693&lt;/rec-number&gt;&lt;foreign-keys&gt;&lt;key app="EN" db-id="sar2tfwdm5e9whe025uxtfs0dssp25wzx2dz" timestamp="1590288651"&gt;2693&lt;/key&gt;&lt;/foreign-keys&gt;&lt;ref-type name="Journal Article"&gt;17&lt;/ref-type&gt;&lt;contributors&gt;&lt;authors&gt;&lt;author&gt;Nattrass, N&lt;/author&gt;&lt;/authors&gt;&lt;/contributors&gt;&lt;titles&gt;&lt;title&gt;Are Country Reputations for Good and Bad AIDS Leadership Deserved? An Exploratory Quantitative Analysis&lt;/title&gt;&lt;secondary-title&gt;Journal of Public Health Policy&lt;/secondary-title&gt;&lt;/titles&gt;&lt;periodical&gt;&lt;full-title&gt;Journal of Public Health Policy&lt;/full-title&gt;&lt;/periodical&gt;&lt;pages&gt;398-406&lt;/pages&gt;&lt;volume&gt;30&lt;/volume&gt;&lt;number&gt;4&lt;/number&gt;&lt;dates&gt;&lt;year&gt;2008&lt;/year&gt;&lt;/dates&gt;&lt;urls&gt;&lt;/urls&gt;&lt;/record&gt;&lt;/Cite&gt;&lt;Cite&gt;&lt;Author&gt;Magadi&lt;/Author&gt;&lt;Year&gt;2011&lt;/Year&gt;&lt;RecNum&gt;2695&lt;/RecNum&gt;&lt;record&gt;&lt;rec-number&gt;2695&lt;/rec-number&gt;&lt;foreign-keys&gt;&lt;key app="EN" db-id="sar2tfwdm5e9whe025uxtfs0dssp25wzx2dz" timestamp="1590288817"&gt;2695&lt;/key&gt;&lt;/foreign-keys&gt;&lt;ref-type name="Journal Article"&gt;17&lt;/ref-type&gt;&lt;contributors&gt;&lt;authors&gt;&lt;author&gt;Magadi,M&lt;/author&gt;&lt;author&gt;Desta, M&lt;/author&gt;&lt;/authors&gt;&lt;/contributors&gt;&lt;titles&gt;&lt;title&gt;A multilevel analysis of the determinants and cross-national variations of HIV seropositivity in sub-saharan Africa: Evidence from the DHS&lt;/title&gt;&lt;secondary-title&gt;Health &amp;amp; Place&lt;/secondary-title&gt;&lt;/titles&gt;&lt;periodical&gt;&lt;full-title&gt;Health &amp;amp; Place&lt;/full-title&gt;&lt;/periodical&gt;&lt;pages&gt;1067–83&lt;/pages&gt;&lt;volume&gt;17&lt;/volume&gt;&lt;number&gt;5&lt;/number&gt;&lt;dates&gt;&lt;year&gt;2011&lt;/year&gt;&lt;/dates&gt;&lt;urls&gt;&lt;/urls&gt;&lt;/record&gt;&lt;/Cite&gt;&lt;/EndNote&gt;</w:instrText>
      </w:r>
      <w:r w:rsidR="00E64490" w:rsidRPr="00AF47ED">
        <w:fldChar w:fldCharType="separate"/>
      </w:r>
      <w:r w:rsidR="007A614F">
        <w:rPr>
          <w:noProof/>
        </w:rPr>
        <w:t>(Magadi &amp; Desta, 2011; Nattrass, 2008)</w:t>
      </w:r>
      <w:r w:rsidR="00E64490" w:rsidRPr="00AF47ED">
        <w:fldChar w:fldCharType="end"/>
      </w:r>
      <w:r w:rsidR="00033DE7" w:rsidRPr="00AF47ED">
        <w:t>.</w:t>
      </w:r>
    </w:p>
    <w:p w14:paraId="582D1E6A" w14:textId="21797B2B" w:rsidR="0067505B" w:rsidRDefault="00E21CD8" w:rsidP="0067505B">
      <w:pPr>
        <w:spacing w:line="360" w:lineRule="auto"/>
        <w:ind w:firstLine="720"/>
      </w:pPr>
      <w:r>
        <w:t xml:space="preserve">The use of </w:t>
      </w:r>
      <w:r w:rsidR="00351FE9">
        <w:t xml:space="preserve">pandemic data </w:t>
      </w:r>
      <w:r w:rsidR="00CF024A">
        <w:t xml:space="preserve">to highlight different country performances </w:t>
      </w:r>
      <w:r>
        <w:t xml:space="preserve">has clear limitations </w:t>
      </w:r>
      <w:r w:rsidR="00351FE9">
        <w:fldChar w:fldCharType="begin"/>
      </w:r>
      <w:r w:rsidR="00351FE9">
        <w:instrText xml:space="preserve"> ADDIN EN.CITE &lt;EndNote&gt;&lt;Cite&gt;&lt;Author&gt;Greer&lt;/Author&gt;&lt;Year&gt;2021&lt;/Year&gt;&lt;RecNum&gt;2983&lt;/RecNum&gt;&lt;DisplayText&gt;(Greer et al., 2021)&lt;/DisplayText&gt;&lt;record&gt;&lt;rec-number&gt;2983&lt;/rec-number&gt;&lt;foreign-keys&gt;&lt;key app="EN" db-id="sar2tfwdm5e9whe025uxtfs0dssp25wzx2dz" timestamp="1611415546"&gt;2983&lt;/key&gt;&lt;/foreign-keys&gt;&lt;ref-type name="Edited Book"&gt;28&lt;/ref-type&gt;&lt;contributors&gt;&lt;authors&gt;&lt;author&gt;Greer, S&lt;/author&gt;&lt;author&gt;King, E&lt;/author&gt;&lt;author&gt;Fonseca, E&lt;/author&gt;&lt;author&gt;Peralta-Santos, A&lt;/author&gt;&lt;/authors&gt;&lt;/contributors&gt;&lt;titles&gt;&lt;title&gt;Coronavirus Politics: The Comparative Politics and Policy of COVID-19&lt;/title&gt;&lt;/titles&gt;&lt;dates&gt;&lt;year&gt;2021&lt;/year&gt;&lt;/dates&gt;&lt;pub-location&gt;Ann Arbor&lt;/pub-location&gt;&lt;publisher&gt;University of Michigan Press&lt;/publisher&gt;&lt;urls&gt;&lt;/urls&gt;&lt;/record&gt;&lt;/Cite&gt;&lt;/EndNote&gt;</w:instrText>
      </w:r>
      <w:r w:rsidR="00351FE9">
        <w:fldChar w:fldCharType="separate"/>
      </w:r>
      <w:r w:rsidR="00351FE9">
        <w:rPr>
          <w:noProof/>
        </w:rPr>
        <w:t>(Greer et al., 2021)</w:t>
      </w:r>
      <w:r w:rsidR="00351FE9">
        <w:fldChar w:fldCharType="end"/>
      </w:r>
      <w:r w:rsidR="00933862">
        <w:t xml:space="preserve"> and w</w:t>
      </w:r>
      <w:r>
        <w:t>e focus most of our analytical attention on a</w:t>
      </w:r>
      <w:r w:rsidR="00BE3682">
        <w:t xml:space="preserve"> </w:t>
      </w:r>
      <w:r w:rsidR="0067505B">
        <w:t>qualitative investigation</w:t>
      </w:r>
      <w:r w:rsidR="00655A04">
        <w:t xml:space="preserve"> of political discourses and practices employed by Bolsonaro during the crucial early stages of the </w:t>
      </w:r>
      <w:r w:rsidR="00933862">
        <w:t>pandemic</w:t>
      </w:r>
      <w:r w:rsidR="00655A04">
        <w:t>.</w:t>
      </w:r>
      <w:r w:rsidR="00351FE9">
        <w:t xml:space="preserve"> </w:t>
      </w:r>
    </w:p>
    <w:p w14:paraId="66262A56" w14:textId="1EBA0CA2" w:rsidR="00C04E40" w:rsidRDefault="00CF024A" w:rsidP="00C04E40">
      <w:pPr>
        <w:spacing w:line="360" w:lineRule="auto"/>
        <w:ind w:firstLine="720"/>
      </w:pPr>
      <w:r>
        <w:t>W</w:t>
      </w:r>
      <w:r w:rsidR="00874682" w:rsidRPr="00AF47ED">
        <w:t xml:space="preserve">e analyze </w:t>
      </w:r>
      <w:r w:rsidR="004C595D" w:rsidRPr="00AF47ED">
        <w:t xml:space="preserve">a large amount of textual data from the </w:t>
      </w:r>
      <w:r w:rsidR="002919DD" w:rsidRPr="00AF47ED">
        <w:t xml:space="preserve">Brazilian media coverage </w:t>
      </w:r>
      <w:r w:rsidR="00933862">
        <w:t>of</w:t>
      </w:r>
      <w:r w:rsidR="002919DD" w:rsidRPr="00AF47ED">
        <w:t xml:space="preserve"> the pandemic</w:t>
      </w:r>
      <w:r w:rsidR="00E67FCD">
        <w:t xml:space="preserve">, </w:t>
      </w:r>
      <w:r w:rsidR="00401F6D" w:rsidRPr="008B6D18">
        <w:t>search</w:t>
      </w:r>
      <w:r w:rsidR="00401F6D">
        <w:t xml:space="preserve">ing </w:t>
      </w:r>
      <w:r w:rsidR="00E67FCD">
        <w:t xml:space="preserve">for the </w:t>
      </w:r>
      <w:proofErr w:type="gramStart"/>
      <w:r w:rsidR="00401F6D" w:rsidRPr="008B6D18">
        <w:t>keyword</w:t>
      </w:r>
      <w:r w:rsidR="00E67FCD">
        <w:t>s</w:t>
      </w:r>
      <w:proofErr w:type="gramEnd"/>
      <w:r w:rsidR="00401F6D" w:rsidRPr="008B6D18">
        <w:t xml:space="preserve"> </w:t>
      </w:r>
      <w:r w:rsidR="00401F6D" w:rsidRPr="00AF47ED">
        <w:t xml:space="preserve">“coronavirus” and “COVID-19” </w:t>
      </w:r>
      <w:r w:rsidR="00E67FCD">
        <w:t xml:space="preserve">in </w:t>
      </w:r>
      <w:r w:rsidR="00401F6D" w:rsidRPr="00AF47ED">
        <w:t xml:space="preserve">the four </w:t>
      </w:r>
      <w:r w:rsidR="00E67FCD">
        <w:t xml:space="preserve">leading </w:t>
      </w:r>
      <w:r w:rsidR="00401F6D">
        <w:t xml:space="preserve">Brazilian </w:t>
      </w:r>
      <w:r w:rsidR="00401F6D" w:rsidRPr="00AF47ED">
        <w:t xml:space="preserve">newspapers with </w:t>
      </w:r>
      <w:r w:rsidR="00401F6D">
        <w:t xml:space="preserve">nationwide </w:t>
      </w:r>
      <w:r w:rsidR="00401F6D" w:rsidRPr="00AF47ED">
        <w:t xml:space="preserve">coverage: Folha de São Paulo; Estado de São Paulo; O </w:t>
      </w:r>
      <w:r w:rsidR="00401F6D" w:rsidRPr="00AF47ED">
        <w:lastRenderedPageBreak/>
        <w:t xml:space="preserve">Globo; and Valor </w:t>
      </w:r>
      <w:proofErr w:type="spellStart"/>
      <w:r w:rsidR="00401F6D" w:rsidRPr="00AF47ED">
        <w:t>Econômico</w:t>
      </w:r>
      <w:proofErr w:type="spellEnd"/>
      <w:r w:rsidR="00401F6D" w:rsidRPr="00AF47ED">
        <w:t>.</w:t>
      </w:r>
      <w:r w:rsidR="00401F6D" w:rsidRPr="008B6D18">
        <w:t xml:space="preserve"> </w:t>
      </w:r>
      <w:r w:rsidR="002919DD" w:rsidRPr="00AF47ED">
        <w:t>We identified 7,295 newspaper reports between January and June 2020</w:t>
      </w:r>
      <w:r w:rsidR="00E67FCD">
        <w:t xml:space="preserve">. </w:t>
      </w:r>
      <w:proofErr w:type="gramStart"/>
      <w:r w:rsidR="00E67FCD">
        <w:t xml:space="preserve">These </w:t>
      </w:r>
      <w:r w:rsidR="002D7662">
        <w:t>;</w:t>
      </w:r>
      <w:proofErr w:type="gramEnd"/>
      <w:r w:rsidR="002D7662">
        <w:t xml:space="preserve"> all of these</w:t>
      </w:r>
      <w:r w:rsidR="002919DD" w:rsidRPr="00AF47ED">
        <w:t xml:space="preserve"> </w:t>
      </w:r>
      <w:r w:rsidR="0027131F">
        <w:t xml:space="preserve">textual documents constituted the </w:t>
      </w:r>
      <w:r w:rsidR="00D5344D">
        <w:t>‘</w:t>
      </w:r>
      <w:r w:rsidR="0027131F">
        <w:t>corpus</w:t>
      </w:r>
      <w:r w:rsidR="00D5344D">
        <w:t>’</w:t>
      </w:r>
      <w:r w:rsidR="0027131F">
        <w:t xml:space="preserve"> </w:t>
      </w:r>
      <w:r w:rsidR="002D7662">
        <w:t xml:space="preserve">used in our </w:t>
      </w:r>
      <w:r w:rsidR="0027131F">
        <w:t>analy</w:t>
      </w:r>
      <w:r w:rsidR="002D7662">
        <w:t>sis</w:t>
      </w:r>
      <w:r w:rsidR="0027131F">
        <w:t xml:space="preserve">. </w:t>
      </w:r>
      <w:r w:rsidR="007E59EA">
        <w:t xml:space="preserve"> </w:t>
      </w:r>
      <w:r w:rsidR="007E59EA" w:rsidRPr="007E59EA">
        <w:t>O Estado de S</w:t>
      </w:r>
      <w:r w:rsidR="007E59EA">
        <w:t>ã</w:t>
      </w:r>
      <w:r w:rsidR="007E59EA" w:rsidRPr="007E59EA">
        <w:t>o Paulo</w:t>
      </w:r>
      <w:r w:rsidR="00E67FCD">
        <w:t xml:space="preserve"> is </w:t>
      </w:r>
      <w:r w:rsidR="007E59EA" w:rsidRPr="007E59EA">
        <w:t>the oldest</w:t>
      </w:r>
      <w:r w:rsidR="00E67FCD">
        <w:t xml:space="preserve"> national newspaper (</w:t>
      </w:r>
      <w:r w:rsidR="007E59EA" w:rsidRPr="007E59EA">
        <w:t>established in 1875</w:t>
      </w:r>
      <w:r w:rsidR="00E67FCD">
        <w:t xml:space="preserve">). </w:t>
      </w:r>
      <w:r w:rsidR="007E59EA" w:rsidRPr="007E59EA">
        <w:t>Folha de S</w:t>
      </w:r>
      <w:r w:rsidR="007E59EA">
        <w:t>ã</w:t>
      </w:r>
      <w:r w:rsidR="007E59EA" w:rsidRPr="007E59EA">
        <w:t xml:space="preserve">o Paulo </w:t>
      </w:r>
      <w:r w:rsidR="00E67FCD">
        <w:t xml:space="preserve">was established </w:t>
      </w:r>
      <w:r w:rsidR="007E59EA" w:rsidRPr="007E59EA">
        <w:t>in 1921</w:t>
      </w:r>
      <w:r w:rsidR="00E67FCD">
        <w:t xml:space="preserve">, </w:t>
      </w:r>
      <w:r w:rsidR="007E59EA" w:rsidRPr="007E59EA">
        <w:t>O Globo in 1925</w:t>
      </w:r>
      <w:r w:rsidR="00E67FCD">
        <w:t xml:space="preserve"> and </w:t>
      </w:r>
      <w:r w:rsidR="007E59EA">
        <w:t xml:space="preserve">Valor </w:t>
      </w:r>
      <w:proofErr w:type="spellStart"/>
      <w:r w:rsidR="007E59EA">
        <w:t>Econômico</w:t>
      </w:r>
      <w:proofErr w:type="spellEnd"/>
      <w:r w:rsidR="007E59EA">
        <w:t xml:space="preserve"> in 2000. </w:t>
      </w:r>
      <w:r w:rsidR="00E67FCD">
        <w:t>N</w:t>
      </w:r>
      <w:r w:rsidR="007E59EA">
        <w:t xml:space="preserve">ewspapers can have </w:t>
      </w:r>
      <w:r w:rsidR="00E67FCD">
        <w:t xml:space="preserve">political </w:t>
      </w:r>
      <w:r w:rsidR="007E59EA">
        <w:t>bias</w:t>
      </w:r>
      <w:r w:rsidR="00E67FCD">
        <w:t xml:space="preserve">es that </w:t>
      </w:r>
      <w:r w:rsidR="007E59EA">
        <w:t xml:space="preserve">might reflect on how </w:t>
      </w:r>
      <w:r w:rsidR="007E59EA" w:rsidRPr="007E59EA">
        <w:t>messages are framed and who are recipients of this message</w:t>
      </w:r>
      <w:r w:rsidR="007E59EA">
        <w:t xml:space="preserve"> </w:t>
      </w:r>
      <w:r w:rsidR="00C04E40">
        <w:fldChar w:fldCharType="begin"/>
      </w:r>
      <w:r w:rsidR="00A50F2D">
        <w:instrText xml:space="preserve"> ADDIN EN.CITE &lt;EndNote&gt;&lt;Cite&gt;&lt;Author&gt;Marques&lt;/Author&gt;&lt;Year&gt;2019&lt;/Year&gt;&lt;RecNum&gt;3142&lt;/RecNum&gt;&lt;DisplayText&gt;(Marques, Mont’Alverne, &amp;amp; Mitozo, 2019)&lt;/DisplayText&gt;&lt;record&gt;&lt;rec-number&gt;3142&lt;/rec-number&gt;&lt;foreign-keys&gt;&lt;key app="EN" db-id="sar2tfwdm5e9whe025uxtfs0dssp25wzx2dz" timestamp="1623626306"&gt;3142&lt;/key&gt;&lt;/foreign-keys&gt;&lt;ref-type name="Journal Article"&gt;17&lt;/ref-type&gt;&lt;contributors&gt;&lt;authors&gt;&lt;author&gt;Marques, Francisco Paulo Jamil&lt;/author&gt;&lt;author&gt;Mont’Alverne, Camila&lt;/author&gt;&lt;author&gt;Mitozo, Isabele&lt;/author&gt;&lt;/authors&gt;&lt;/contributors&gt;&lt;titles&gt;&lt;title&gt;Editorial journalism and political interests: Comparing the coverage of Dilma Rousseff’s impeachment in Brazilian newspapers&lt;/title&gt;&lt;secondary-title&gt;Journalism&lt;/secondary-title&gt;&lt;/titles&gt;&lt;periodical&gt;&lt;full-title&gt;Journalism&lt;/full-title&gt;&lt;/periodical&gt;&lt;pages&gt;1464884919894126&lt;/pages&gt;&lt;dates&gt;&lt;year&gt;2019&lt;/year&gt;&lt;/dates&gt;&lt;isbn&gt;1464-8849&lt;/isbn&gt;&lt;urls&gt;&lt;related-urls&gt;&lt;url&gt;https://doi.org/10.1177/1464884919894126&lt;/url&gt;&lt;/related-urls&gt;&lt;/urls&gt;&lt;electronic-resource-num&gt;10.1177/1464884919894126&lt;/electronic-resource-num&gt;&lt;access-date&gt;2021/06/13&lt;/access-date&gt;&lt;/record&gt;&lt;/Cite&gt;&lt;/EndNote&gt;</w:instrText>
      </w:r>
      <w:r w:rsidR="00C04E40">
        <w:fldChar w:fldCharType="separate"/>
      </w:r>
      <w:r w:rsidR="00C04E40">
        <w:rPr>
          <w:noProof/>
        </w:rPr>
        <w:t>(Marques, Mont’Alverne, &amp; Mitozo, 2019)</w:t>
      </w:r>
      <w:r w:rsidR="00C04E40">
        <w:fldChar w:fldCharType="end"/>
      </w:r>
      <w:r w:rsidR="00E67FCD">
        <w:t xml:space="preserve">. This does not affect our study as </w:t>
      </w:r>
      <w:proofErr w:type="gramStart"/>
      <w:r w:rsidR="00E67FCD">
        <w:t xml:space="preserve">the </w:t>
      </w:r>
      <w:r w:rsidR="003423AA" w:rsidRPr="003423AA">
        <w:t xml:space="preserve"> corpus</w:t>
      </w:r>
      <w:proofErr w:type="gramEnd"/>
      <w:r w:rsidR="003423AA" w:rsidRPr="003423AA">
        <w:t xml:space="preserve"> was used to identify the lexical patterns and the Brazilian president’s discourses.</w:t>
      </w:r>
    </w:p>
    <w:p w14:paraId="5DF19CA7" w14:textId="10C9D3C5" w:rsidR="00892D7F" w:rsidRPr="00AF47ED" w:rsidRDefault="007A614F" w:rsidP="003423AA">
      <w:pPr>
        <w:spacing w:line="360" w:lineRule="auto"/>
        <w:ind w:firstLine="720"/>
      </w:pPr>
      <w:r w:rsidRPr="007A614F">
        <w:rPr>
          <w:color w:val="000000"/>
        </w:rPr>
        <w:t xml:space="preserve">We used </w:t>
      </w:r>
      <w:proofErr w:type="spellStart"/>
      <w:r w:rsidRPr="007A614F">
        <w:rPr>
          <w:color w:val="000000"/>
        </w:rPr>
        <w:t>IRaMuTeQ</w:t>
      </w:r>
      <w:proofErr w:type="spellEnd"/>
      <w:r w:rsidR="002D7662">
        <w:rPr>
          <w:color w:val="000000"/>
        </w:rPr>
        <w:t xml:space="preserve"> software</w:t>
      </w:r>
      <w:r w:rsidR="008C5FD4">
        <w:rPr>
          <w:color w:val="000000"/>
        </w:rPr>
        <w:t xml:space="preserve"> because it provides a set of </w:t>
      </w:r>
      <w:r w:rsidR="002D7662" w:rsidRPr="007A614F">
        <w:rPr>
          <w:color w:val="000000"/>
        </w:rPr>
        <w:t>statistical, linguistic, and graphical tool</w:t>
      </w:r>
      <w:r w:rsidR="008C5FD4">
        <w:rPr>
          <w:color w:val="000000"/>
        </w:rPr>
        <w:t>s</w:t>
      </w:r>
      <w:r w:rsidR="002D7662" w:rsidRPr="007A614F">
        <w:rPr>
          <w:color w:val="000000"/>
        </w:rPr>
        <w:t xml:space="preserve"> for </w:t>
      </w:r>
      <w:r w:rsidR="008C5FD4">
        <w:rPr>
          <w:color w:val="000000"/>
        </w:rPr>
        <w:t xml:space="preserve">analyzing text and facilitates </w:t>
      </w:r>
      <w:r w:rsidR="002D7662" w:rsidRPr="007A614F">
        <w:rPr>
          <w:color w:val="000000"/>
        </w:rPr>
        <w:t>a mix of qualitative and quantitative analysis</w:t>
      </w:r>
      <w:r w:rsidRPr="007A614F">
        <w:rPr>
          <w:color w:val="000000"/>
        </w:rPr>
        <w:t xml:space="preserve"> </w:t>
      </w:r>
      <w:r>
        <w:rPr>
          <w:color w:val="000000"/>
        </w:rPr>
        <w:t xml:space="preserve"> </w:t>
      </w:r>
      <w:r>
        <w:rPr>
          <w:color w:val="000000"/>
        </w:rPr>
        <w:fldChar w:fldCharType="begin"/>
      </w:r>
      <w:r>
        <w:rPr>
          <w:color w:val="000000"/>
        </w:rPr>
        <w:instrText xml:space="preserve"> ADDIN EN.CITE &lt;EndNote&gt;&lt;Cite&gt;&lt;Author&gt;Camargo&lt;/Author&gt;&lt;Year&gt;2013&lt;/Year&gt;&lt;RecNum&gt;2992&lt;/RecNum&gt;&lt;DisplayText&gt;(Camargo &amp;amp; Justo, 2013)&lt;/DisplayText&gt;&lt;record&gt;&lt;rec-number&gt;2992&lt;/rec-number&gt;&lt;foreign-keys&gt;&lt;key app="EN" db-id="sar2tfwdm5e9whe025uxtfs0dssp25wzx2dz" timestamp="1611671551"&gt;2992&lt;/key&gt;&lt;/foreign-keys&gt;&lt;ref-type name="Journal Article"&gt;17&lt;/ref-type&gt;&lt;contributors&gt;&lt;authors&gt;&lt;author&gt;Camargo, Brigido &lt;/author&gt;&lt;author&gt;Justo, Ana Maria&lt;/author&gt;&lt;/authors&gt;&lt;/contributors&gt;&lt;titles&gt;&lt;title&gt;IRAMUTEQ: um software gratuito para análisede dados textuais&lt;/title&gt;&lt;secondary-title&gt;Temas em Psicologia&lt;/secondary-title&gt;&lt;/titles&gt;&lt;periodical&gt;&lt;full-title&gt;Temas em Psicologia&lt;/full-title&gt;&lt;/periodical&gt;&lt;pages&gt;513-518&lt;/pages&gt;&lt;volume&gt;21&lt;/volume&gt;&lt;dates&gt;&lt;year&gt;2013&lt;/year&gt;&lt;/dates&gt;&lt;isbn&gt;1413-389X&lt;/isbn&gt;&lt;urls&gt;&lt;related-urls&gt;&lt;url&gt;http://pepsic.bvsalud.org/scielo.php?script=sci_arttext&amp;amp;pid=S1413-389X2013000200016&amp;amp;nrm=iso&lt;/url&gt;&lt;/related-urls&gt;&lt;/urls&gt;&lt;/record&gt;&lt;/Cite&gt;&lt;/EndNote&gt;</w:instrText>
      </w:r>
      <w:r>
        <w:rPr>
          <w:color w:val="000000"/>
        </w:rPr>
        <w:fldChar w:fldCharType="separate"/>
      </w:r>
      <w:r>
        <w:rPr>
          <w:noProof/>
          <w:color w:val="000000"/>
        </w:rPr>
        <w:t>(Camargo &amp; Justo, 2013)</w:t>
      </w:r>
      <w:r>
        <w:rPr>
          <w:color w:val="000000"/>
        </w:rPr>
        <w:fldChar w:fldCharType="end"/>
      </w:r>
      <w:r>
        <w:rPr>
          <w:color w:val="000000"/>
        </w:rPr>
        <w:t xml:space="preserve">. </w:t>
      </w:r>
      <w:r w:rsidRPr="007A614F">
        <w:rPr>
          <w:color w:val="000000"/>
        </w:rPr>
        <w:t xml:space="preserve">The software </w:t>
      </w:r>
      <w:r w:rsidR="008C5FD4">
        <w:rPr>
          <w:color w:val="000000"/>
        </w:rPr>
        <w:t xml:space="preserve">creates </w:t>
      </w:r>
      <w:r w:rsidRPr="007A614F">
        <w:rPr>
          <w:color w:val="000000"/>
        </w:rPr>
        <w:t xml:space="preserve">clusters </w:t>
      </w:r>
      <w:r w:rsidR="008C5FD4">
        <w:rPr>
          <w:color w:val="000000"/>
        </w:rPr>
        <w:t xml:space="preserve">of </w:t>
      </w:r>
      <w:r w:rsidRPr="007A614F">
        <w:rPr>
          <w:color w:val="000000"/>
        </w:rPr>
        <w:t>characteristic vocabulary</w:t>
      </w:r>
      <w:r w:rsidR="008C5FD4">
        <w:rPr>
          <w:color w:val="000000"/>
        </w:rPr>
        <w:t xml:space="preserve"> and </w:t>
      </w:r>
      <w:r w:rsidRPr="007A614F">
        <w:rPr>
          <w:color w:val="000000"/>
        </w:rPr>
        <w:t>organizes data to illustrate relationships between the clusters</w:t>
      </w:r>
      <w:r>
        <w:rPr>
          <w:color w:val="000000"/>
        </w:rPr>
        <w:t xml:space="preserve"> </w:t>
      </w:r>
      <w:r>
        <w:rPr>
          <w:color w:val="000000"/>
        </w:rPr>
        <w:fldChar w:fldCharType="begin"/>
      </w:r>
      <w:r>
        <w:rPr>
          <w:color w:val="000000"/>
        </w:rPr>
        <w:instrText xml:space="preserve"> ADDIN EN.CITE &lt;EndNote&gt;&lt;Cite&gt;&lt;Author&gt;Benites-Lazaro&lt;/Author&gt;&lt;Year&gt;2017&lt;/Year&gt;&lt;RecNum&gt;3097&lt;/RecNum&gt;&lt;DisplayText&gt;(Benites-Lazaro, Mello-Théry, &amp;amp; Lahsen, 2017)&lt;/DisplayText&gt;&lt;record&gt;&lt;rec-number&gt;3097&lt;/rec-number&gt;&lt;foreign-keys&gt;&lt;key app="EN" db-id="sar2tfwdm5e9whe025uxtfs0dssp25wzx2dz" timestamp="1619995323"&gt;3097&lt;/key&gt;&lt;/foreign-keys&gt;&lt;ref-type name="Journal Article"&gt;17&lt;/ref-type&gt;&lt;contributors&gt;&lt;authors&gt;&lt;author&gt;Benites-Lazaro, L&lt;/author&gt;&lt;author&gt;Mello-Théry, N&lt;/author&gt;&lt;author&gt;Lahsen, M&lt;/author&gt;&lt;/authors&gt;&lt;/contributors&gt;&lt;titles&gt;&lt;title&gt;Business storytelling about energy and climate change: The case of Brazil’s ethanol industry&lt;/title&gt;&lt;secondary-title&gt;Energy Research &amp;amp; Social Science&lt;/secondary-title&gt;&lt;/titles&gt;&lt;periodical&gt;&lt;full-title&gt;Energy Research &amp;amp; Social Science&lt;/full-title&gt;&lt;/periodical&gt;&lt;pages&gt;77-85&lt;/pages&gt;&lt;volume&gt;31&lt;/volume&gt;&lt;dates&gt;&lt;year&gt;2017&lt;/year&gt;&lt;/dates&gt;&lt;urls&gt;&lt;/urls&gt;&lt;/record&gt;&lt;/Cite&gt;&lt;/EndNote&gt;</w:instrText>
      </w:r>
      <w:r>
        <w:rPr>
          <w:color w:val="000000"/>
        </w:rPr>
        <w:fldChar w:fldCharType="separate"/>
      </w:r>
      <w:r>
        <w:rPr>
          <w:noProof/>
          <w:color w:val="000000"/>
        </w:rPr>
        <w:t>(Benites-Lazaro, Mello-Théry, &amp; Lahsen, 2017)</w:t>
      </w:r>
      <w:r>
        <w:rPr>
          <w:color w:val="000000"/>
        </w:rPr>
        <w:fldChar w:fldCharType="end"/>
      </w:r>
      <w:r w:rsidRPr="007A614F">
        <w:rPr>
          <w:color w:val="000000"/>
        </w:rPr>
        <w:t xml:space="preserve">. In this study, we used the </w:t>
      </w:r>
      <w:proofErr w:type="spellStart"/>
      <w:r w:rsidRPr="007A614F">
        <w:rPr>
          <w:color w:val="000000"/>
        </w:rPr>
        <w:t>IRaMuTeQ</w:t>
      </w:r>
      <w:proofErr w:type="spellEnd"/>
      <w:r w:rsidRPr="007A614F">
        <w:rPr>
          <w:color w:val="000000"/>
        </w:rPr>
        <w:t>’ factorial correspondence analysis tool that represents</w:t>
      </w:r>
      <w:r w:rsidR="008C5FD4">
        <w:rPr>
          <w:color w:val="000000"/>
        </w:rPr>
        <w:t>, on a Cartesian plane,</w:t>
      </w:r>
      <w:r w:rsidRPr="007A614F">
        <w:rPr>
          <w:color w:val="000000"/>
        </w:rPr>
        <w:t xml:space="preserve"> the different words and variables associated with each cluster. It assumes that the relationships between the partitions of a text and the linguistic forms used can be reduced to a few factors in most written documents</w:t>
      </w:r>
      <w:r>
        <w:rPr>
          <w:color w:val="000000"/>
        </w:rPr>
        <w:t xml:space="preserve"> </w:t>
      </w:r>
      <w:r>
        <w:rPr>
          <w:color w:val="000000"/>
        </w:rPr>
        <w:fldChar w:fldCharType="begin"/>
      </w:r>
      <w:r>
        <w:rPr>
          <w:color w:val="000000"/>
        </w:rPr>
        <w:instrText xml:space="preserve"> ADDIN EN.CITE &lt;EndNote&gt;&lt;Cite&gt;&lt;Author&gt;Camargo&lt;/Author&gt;&lt;Year&gt;2013&lt;/Year&gt;&lt;RecNum&gt;2992&lt;/RecNum&gt;&lt;DisplayText&gt;(Camargo &amp;amp; Justo, 2013)&lt;/DisplayText&gt;&lt;record&gt;&lt;rec-number&gt;2992&lt;/rec-number&gt;&lt;foreign-keys&gt;&lt;key app="EN" db-id="sar2tfwdm5e9whe025uxtfs0dssp25wzx2dz" timestamp="1611671551"&gt;2992&lt;/key&gt;&lt;/foreign-keys&gt;&lt;ref-type name="Journal Article"&gt;17&lt;/ref-type&gt;&lt;contributors&gt;&lt;authors&gt;&lt;author&gt;Camargo, Brigido &lt;/author&gt;&lt;author&gt;Justo, Ana Maria&lt;/author&gt;&lt;/authors&gt;&lt;/contributors&gt;&lt;titles&gt;&lt;title&gt;IRAMUTEQ: um software gratuito para análisede dados textuais&lt;/title&gt;&lt;secondary-title&gt;Temas em Psicologia&lt;/secondary-title&gt;&lt;/titles&gt;&lt;periodical&gt;&lt;full-title&gt;Temas em Psicologia&lt;/full-title&gt;&lt;/periodical&gt;&lt;pages&gt;513-518&lt;/pages&gt;&lt;volume&gt;21&lt;/volume&gt;&lt;dates&gt;&lt;year&gt;2013&lt;/year&gt;&lt;/dates&gt;&lt;isbn&gt;1413-389X&lt;/isbn&gt;&lt;urls&gt;&lt;related-urls&gt;&lt;url&gt;http://pepsic.bvsalud.org/scielo.php?script=sci_arttext&amp;amp;pid=S1413-389X2013000200016&amp;amp;nrm=iso&lt;/url&gt;&lt;/related-urls&gt;&lt;/urls&gt;&lt;/record&gt;&lt;/Cite&gt;&lt;/EndNote&gt;</w:instrText>
      </w:r>
      <w:r>
        <w:rPr>
          <w:color w:val="000000"/>
        </w:rPr>
        <w:fldChar w:fldCharType="separate"/>
      </w:r>
      <w:r>
        <w:rPr>
          <w:noProof/>
          <w:color w:val="000000"/>
        </w:rPr>
        <w:t>(Camargo &amp; Justo, 2013)</w:t>
      </w:r>
      <w:r>
        <w:rPr>
          <w:color w:val="000000"/>
        </w:rPr>
        <w:fldChar w:fldCharType="end"/>
      </w:r>
      <w:r>
        <w:rPr>
          <w:color w:val="000000"/>
        </w:rPr>
        <w:t xml:space="preserve">. </w:t>
      </w:r>
      <w:r w:rsidRPr="007A614F">
        <w:rPr>
          <w:color w:val="000000"/>
        </w:rPr>
        <w:t>Factor analysis is a method for investigating whether a number of variables are linearly related to a smaller number of unobservable factors</w:t>
      </w:r>
      <w:r>
        <w:rPr>
          <w:color w:val="000000"/>
        </w:rPr>
        <w:t xml:space="preserve"> </w:t>
      </w:r>
      <w:r>
        <w:rPr>
          <w:color w:val="000000"/>
        </w:rPr>
        <w:fldChar w:fldCharType="begin"/>
      </w:r>
      <w:r>
        <w:rPr>
          <w:color w:val="000000"/>
        </w:rPr>
        <w:instrText xml:space="preserve"> ADDIN EN.CITE &lt;EndNote&gt;&lt;Cite&gt;&lt;Author&gt;Tryfos&lt;/Author&gt;&lt;Year&gt;1997&lt;/Year&gt;&lt;RecNum&gt;2986&lt;/RecNum&gt;&lt;DisplayText&gt;(Tryfos, 1997)&lt;/DisplayText&gt;&lt;record&gt;&lt;rec-number&gt;2986&lt;/rec-number&gt;&lt;foreign-keys&gt;&lt;key app="EN" db-id="sar2tfwdm5e9whe025uxtfs0dssp25wzx2dz" timestamp="1611445937"&gt;2986&lt;/key&gt;&lt;/foreign-keys&gt;&lt;ref-type name="Book"&gt;6&lt;/ref-type&gt;&lt;contributors&gt;&lt;authors&gt;&lt;author&gt;Tryfos, P&lt;/author&gt;&lt;/authors&gt;&lt;/contributors&gt;&lt;titles&gt;&lt;title&gt;Methods for Business Analysis and Forecasting: Text and Cases&lt;/title&gt;&lt;/titles&gt;&lt;dates&gt;&lt;year&gt;1997&lt;/year&gt;&lt;/dates&gt;&lt;pub-location&gt;New Jersey&lt;/pub-location&gt;&lt;publisher&gt;Wiley&lt;/publisher&gt;&lt;urls&gt;&lt;/urls&gt;&lt;/record&gt;&lt;/Cite&gt;&lt;/EndNote&gt;</w:instrText>
      </w:r>
      <w:r>
        <w:rPr>
          <w:color w:val="000000"/>
        </w:rPr>
        <w:fldChar w:fldCharType="separate"/>
      </w:r>
      <w:r>
        <w:rPr>
          <w:noProof/>
          <w:color w:val="000000"/>
        </w:rPr>
        <w:t>(Tryfos, 1997)</w:t>
      </w:r>
      <w:r>
        <w:rPr>
          <w:color w:val="000000"/>
        </w:rPr>
        <w:fldChar w:fldCharType="end"/>
      </w:r>
      <w:r>
        <w:rPr>
          <w:color w:val="000000"/>
        </w:rPr>
        <w:t xml:space="preserve">. </w:t>
      </w:r>
      <w:r w:rsidRPr="007A614F">
        <w:rPr>
          <w:color w:val="000000"/>
        </w:rPr>
        <w:t>The fundamental intent of factor analysis is to determine the number and nature of latent variables or factors that account for the variance and covariance within a set of observed measures or indicators</w:t>
      </w:r>
      <w:r>
        <w:rPr>
          <w:color w:val="000000"/>
        </w:rPr>
        <w:t xml:space="preserve"> </w:t>
      </w:r>
      <w:r>
        <w:rPr>
          <w:color w:val="000000"/>
        </w:rPr>
        <w:fldChar w:fldCharType="begin"/>
      </w:r>
      <w:r>
        <w:rPr>
          <w:color w:val="000000"/>
        </w:rPr>
        <w:instrText xml:space="preserve"> ADDIN EN.CITE &lt;EndNote&gt;&lt;Cite&gt;&lt;Author&gt;Rahmawati&lt;/Author&gt;&lt;Year&gt;2017&lt;/Year&gt;&lt;RecNum&gt;2987&lt;/RecNum&gt;&lt;DisplayText&gt;(Rahmawati, Purwantoa, Hidayanto, &amp;amp; Anwar, 2017)&lt;/DisplayText&gt;&lt;record&gt;&lt;rec-number&gt;2987&lt;/rec-number&gt;&lt;foreign-keys&gt;&lt;key app="EN" db-id="sar2tfwdm5e9whe025uxtfs0dssp25wzx2dz" timestamp="1611446088"&gt;2987&lt;/key&gt;&lt;/foreign-keys&gt;&lt;ref-type name="Journal Article"&gt;17&lt;/ref-type&gt;&lt;contributors&gt;&lt;authors&gt;&lt;author&gt;Rahmawati, D&lt;/author&gt;&lt;author&gt;Purwantoa, P&lt;/author&gt;&lt;author&gt;Hidayanto, E&lt;/author&gt;&lt;author&gt;Anwar, R&lt;/author&gt;&lt;/authors&gt;&lt;/contributors&gt;&lt;titles&gt;&lt;title&gt;Process of Mathematical Representation Translation from Verbal into Graphic&lt;/title&gt;&lt;secondary-title&gt;International Electronic Journal of Mathematics Education&lt;/secondary-title&gt;&lt;/titles&gt;&lt;periodical&gt;&lt;full-title&gt;International Electronic Journal of Mathematics Education&lt;/full-title&gt;&lt;/periodical&gt;&lt;pages&gt;367-381&lt;/pages&gt;&lt;volume&gt;12&lt;/volume&gt;&lt;number&gt;3&lt;/number&gt;&lt;dates&gt;&lt;year&gt;2017&lt;/year&gt;&lt;/dates&gt;&lt;urls&gt;&lt;/urls&gt;&lt;/record&gt;&lt;/Cite&gt;&lt;/EndNote&gt;</w:instrText>
      </w:r>
      <w:r>
        <w:rPr>
          <w:color w:val="000000"/>
        </w:rPr>
        <w:fldChar w:fldCharType="separate"/>
      </w:r>
      <w:r>
        <w:rPr>
          <w:noProof/>
          <w:color w:val="000000"/>
        </w:rPr>
        <w:t>(Rahmawati, Purwantoa, Hidayanto, &amp; Anwar, 2017)</w:t>
      </w:r>
      <w:r>
        <w:rPr>
          <w:color w:val="000000"/>
        </w:rPr>
        <w:fldChar w:fldCharType="end"/>
      </w:r>
      <w:r w:rsidRPr="007A614F">
        <w:rPr>
          <w:color w:val="000000"/>
        </w:rPr>
        <w:t>.</w:t>
      </w:r>
    </w:p>
    <w:p w14:paraId="1913A1B7" w14:textId="77777777" w:rsidR="00316CC8" w:rsidRPr="00AF47ED" w:rsidRDefault="00316CC8" w:rsidP="00AF47ED">
      <w:pPr>
        <w:spacing w:line="360" w:lineRule="auto"/>
        <w:jc w:val="both"/>
        <w:rPr>
          <w:b/>
          <w:bCs/>
          <w:iCs/>
        </w:rPr>
      </w:pPr>
    </w:p>
    <w:p w14:paraId="212FBB4E" w14:textId="6E01FD5F" w:rsidR="00474B43" w:rsidRDefault="000511A1" w:rsidP="00AF47ED">
      <w:pPr>
        <w:spacing w:line="360" w:lineRule="auto"/>
        <w:jc w:val="both"/>
        <w:rPr>
          <w:b/>
          <w:bCs/>
          <w:iCs/>
        </w:rPr>
      </w:pPr>
      <w:r w:rsidRPr="00AF47ED">
        <w:rPr>
          <w:b/>
          <w:bCs/>
          <w:iCs/>
        </w:rPr>
        <w:t>Results</w:t>
      </w:r>
    </w:p>
    <w:p w14:paraId="5D6214DB" w14:textId="77777777" w:rsidR="003423AA" w:rsidRPr="00AF47ED" w:rsidRDefault="003423AA" w:rsidP="00AF47ED">
      <w:pPr>
        <w:spacing w:line="360" w:lineRule="auto"/>
        <w:jc w:val="both"/>
        <w:rPr>
          <w:b/>
          <w:bCs/>
          <w:iCs/>
        </w:rPr>
      </w:pPr>
    </w:p>
    <w:p w14:paraId="3F31604D" w14:textId="0BEFBCC1" w:rsidR="00033DE7" w:rsidRDefault="00033DE7" w:rsidP="00AF47ED">
      <w:pPr>
        <w:spacing w:after="160" w:line="360" w:lineRule="auto"/>
        <w:jc w:val="both"/>
        <w:rPr>
          <w:spacing w:val="-3"/>
          <w:lang w:bidi="en-US"/>
        </w:rPr>
      </w:pPr>
      <w:r w:rsidRPr="00AF47ED">
        <w:rPr>
          <w:spacing w:val="-3"/>
          <w:lang w:bidi="en-US"/>
        </w:rPr>
        <w:t xml:space="preserve">Figure 1 shows Brazil’s COVID-19 deaths per million in comparative perspective. During the </w:t>
      </w:r>
      <w:r w:rsidR="00D5344D">
        <w:rPr>
          <w:spacing w:val="-3"/>
          <w:lang w:bidi="en-US"/>
        </w:rPr>
        <w:t xml:space="preserve">early part </w:t>
      </w:r>
      <w:r w:rsidRPr="00AF47ED">
        <w:rPr>
          <w:spacing w:val="-3"/>
          <w:lang w:bidi="en-US"/>
        </w:rPr>
        <w:t xml:space="preserve">of 2020, Brazil’s deaths per million were below that of North America and Europe, but </w:t>
      </w:r>
      <w:r w:rsidR="0045447B">
        <w:rPr>
          <w:spacing w:val="-3"/>
          <w:lang w:bidi="en-US"/>
        </w:rPr>
        <w:t xml:space="preserve">by </w:t>
      </w:r>
      <w:r w:rsidRPr="00AF47ED">
        <w:rPr>
          <w:spacing w:val="-3"/>
          <w:lang w:bidi="en-US"/>
        </w:rPr>
        <w:t xml:space="preserve">mid-year it </w:t>
      </w:r>
      <w:r w:rsidR="00D5344D">
        <w:rPr>
          <w:spacing w:val="-3"/>
          <w:lang w:bidi="en-US"/>
        </w:rPr>
        <w:t xml:space="preserve">had </w:t>
      </w:r>
      <w:r w:rsidRPr="00AF47ED">
        <w:rPr>
          <w:spacing w:val="-3"/>
          <w:lang w:bidi="en-US"/>
        </w:rPr>
        <w:t>shot above them</w:t>
      </w:r>
      <w:r w:rsidR="0045447B">
        <w:rPr>
          <w:spacing w:val="-3"/>
          <w:lang w:bidi="en-US"/>
        </w:rPr>
        <w:t xml:space="preserve">, </w:t>
      </w:r>
      <w:r w:rsidRPr="00AF47ED">
        <w:rPr>
          <w:spacing w:val="-3"/>
          <w:lang w:bidi="en-US"/>
        </w:rPr>
        <w:t>and by the end of the year the gap</w:t>
      </w:r>
      <w:r w:rsidR="00D5344D">
        <w:rPr>
          <w:spacing w:val="-3"/>
          <w:lang w:bidi="en-US"/>
        </w:rPr>
        <w:t xml:space="preserve"> had </w:t>
      </w:r>
      <w:r w:rsidRPr="00AF47ED">
        <w:rPr>
          <w:spacing w:val="-3"/>
          <w:lang w:bidi="en-US"/>
        </w:rPr>
        <w:t>widen</w:t>
      </w:r>
      <w:r w:rsidR="00D5344D">
        <w:rPr>
          <w:spacing w:val="-3"/>
          <w:lang w:bidi="en-US"/>
        </w:rPr>
        <w:t>ed</w:t>
      </w:r>
      <w:r w:rsidRPr="00AF47ED">
        <w:rPr>
          <w:spacing w:val="-3"/>
          <w:lang w:bidi="en-US"/>
        </w:rPr>
        <w:t xml:space="preserve"> further. Brazil’s rate was not the highest in the world – indeed, as of </w:t>
      </w:r>
      <w:r w:rsidR="009553DE">
        <w:rPr>
          <w:spacing w:val="-3"/>
          <w:lang w:bidi="en-US"/>
        </w:rPr>
        <w:t xml:space="preserve">30 June 2020, </w:t>
      </w:r>
      <w:r w:rsidRPr="00AF47ED">
        <w:rPr>
          <w:spacing w:val="-3"/>
          <w:lang w:bidi="en-US"/>
        </w:rPr>
        <w:t>there were 1</w:t>
      </w:r>
      <w:r w:rsidR="009553DE">
        <w:rPr>
          <w:spacing w:val="-3"/>
          <w:lang w:bidi="en-US"/>
        </w:rPr>
        <w:t>3</w:t>
      </w:r>
      <w:r w:rsidRPr="00AF47ED">
        <w:rPr>
          <w:spacing w:val="-3"/>
          <w:lang w:bidi="en-US"/>
        </w:rPr>
        <w:t xml:space="preserve"> countries including the US, the United Kingdom, </w:t>
      </w:r>
      <w:r w:rsidR="009553DE">
        <w:rPr>
          <w:spacing w:val="-3"/>
          <w:lang w:bidi="en-US"/>
        </w:rPr>
        <w:t xml:space="preserve">Belgium, </w:t>
      </w:r>
      <w:r w:rsidRPr="00AF47ED">
        <w:rPr>
          <w:spacing w:val="-3"/>
          <w:lang w:bidi="en-US"/>
        </w:rPr>
        <w:t xml:space="preserve">Spain, and Italy with higher deaths per million. Yet many of these countries were more </w:t>
      </w:r>
      <w:r w:rsidR="00D5344D">
        <w:rPr>
          <w:spacing w:val="-3"/>
          <w:lang w:bidi="en-US"/>
        </w:rPr>
        <w:t xml:space="preserve">demographically </w:t>
      </w:r>
      <w:r w:rsidRPr="00AF47ED">
        <w:rPr>
          <w:spacing w:val="-3"/>
          <w:lang w:bidi="en-US"/>
        </w:rPr>
        <w:t>vulnerable to higher death rates than Brazil given the</w:t>
      </w:r>
      <w:r w:rsidR="009553DE">
        <w:rPr>
          <w:spacing w:val="-3"/>
          <w:lang w:bidi="en-US"/>
        </w:rPr>
        <w:t>ir higher levels of adult obesity and greater share of the population aged over 64.</w:t>
      </w:r>
      <w:r w:rsidRPr="00AF47ED">
        <w:rPr>
          <w:spacing w:val="-3"/>
          <w:lang w:bidi="en-US"/>
        </w:rPr>
        <w:t xml:space="preserve"> </w:t>
      </w:r>
      <w:r w:rsidR="009553DE">
        <w:rPr>
          <w:spacing w:val="-3"/>
          <w:lang w:bidi="en-US"/>
        </w:rPr>
        <w:t xml:space="preserve"> Our regressions</w:t>
      </w:r>
      <w:r w:rsidR="00655A04">
        <w:rPr>
          <w:spacing w:val="-3"/>
          <w:lang w:bidi="en-US"/>
        </w:rPr>
        <w:t xml:space="preserve"> thus</w:t>
      </w:r>
      <w:r w:rsidR="009553DE">
        <w:rPr>
          <w:spacing w:val="-3"/>
          <w:lang w:bidi="en-US"/>
        </w:rPr>
        <w:t xml:space="preserve"> control for these underlying conditions</w:t>
      </w:r>
      <w:r w:rsidR="00655A04">
        <w:rPr>
          <w:spacing w:val="-3"/>
          <w:lang w:bidi="en-US"/>
        </w:rPr>
        <w:t xml:space="preserve">, allowing us to ask in effect whether </w:t>
      </w:r>
      <w:r w:rsidR="009553DE">
        <w:rPr>
          <w:spacing w:val="-3"/>
          <w:lang w:bidi="en-US"/>
        </w:rPr>
        <w:t>Brazil’s performance</w:t>
      </w:r>
      <w:r w:rsidR="00655A04">
        <w:rPr>
          <w:spacing w:val="-3"/>
          <w:lang w:bidi="en-US"/>
        </w:rPr>
        <w:t xml:space="preserve"> was better or worse than would be predicted by its demographic vulnerability</w:t>
      </w:r>
      <w:r w:rsidR="009553DE">
        <w:rPr>
          <w:spacing w:val="-3"/>
          <w:lang w:bidi="en-US"/>
        </w:rPr>
        <w:t xml:space="preserve">. </w:t>
      </w:r>
    </w:p>
    <w:p w14:paraId="0B26AE6A" w14:textId="794C8B51" w:rsidR="00232240" w:rsidRPr="00AF47ED" w:rsidRDefault="00083C82" w:rsidP="00232240">
      <w:pPr>
        <w:spacing w:after="160" w:line="360" w:lineRule="auto"/>
        <w:jc w:val="both"/>
        <w:rPr>
          <w:spacing w:val="-3"/>
          <w:lang w:bidi="en-US"/>
        </w:rPr>
      </w:pPr>
      <w:r>
        <w:rPr>
          <w:noProof/>
        </w:rPr>
        <w:lastRenderedPageBreak/>
        <w:drawing>
          <wp:inline distT="0" distB="0" distL="0" distR="0" wp14:anchorId="0889A7F4" wp14:editId="23FCE321">
            <wp:extent cx="4572000" cy="2743200"/>
            <wp:effectExtent l="0" t="0" r="0" b="0"/>
            <wp:docPr id="10" name="Chart 10">
              <a:extLst xmlns:a="http://schemas.openxmlformats.org/drawingml/2006/main">
                <a:ext uri="{FF2B5EF4-FFF2-40B4-BE49-F238E27FC236}">
                  <a16:creationId xmlns:a16="http://schemas.microsoft.com/office/drawing/2014/main" id="{6AEA8E6A-1D45-4717-A968-CD63BCC02F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5FDBC3F" w14:textId="77777777" w:rsidR="00232240" w:rsidRPr="00AF47ED" w:rsidRDefault="00232240" w:rsidP="00232240">
      <w:pPr>
        <w:spacing w:line="360" w:lineRule="auto"/>
        <w:jc w:val="both"/>
      </w:pPr>
    </w:p>
    <w:p w14:paraId="522BAF60" w14:textId="77777777" w:rsidR="00232240" w:rsidRPr="00AF47ED" w:rsidRDefault="00232240" w:rsidP="00232240">
      <w:pPr>
        <w:spacing w:line="360" w:lineRule="auto"/>
        <w:jc w:val="both"/>
      </w:pPr>
      <w:r w:rsidRPr="00AF47ED">
        <w:t xml:space="preserve">Figure 1 - Total deaths from COVID-19 per million people (March 2020 to March 2021). </w:t>
      </w:r>
      <w:r w:rsidRPr="00BE3682">
        <w:t>Source:</w:t>
      </w:r>
      <w:r>
        <w:t xml:space="preserve"> Constructed from data available from Our World in Data: </w:t>
      </w:r>
      <w:hyperlink r:id="rId13" w:history="1">
        <w:r w:rsidRPr="008973D8">
          <w:rPr>
            <w:rStyle w:val="Hyperlink"/>
          </w:rPr>
          <w:t>https://github.com/owid/covid-19-data/tree/master/public/data</w:t>
        </w:r>
      </w:hyperlink>
      <w:r>
        <w:rPr>
          <w:rStyle w:val="Hyperlink"/>
        </w:rPr>
        <w:t xml:space="preserve"> (data downloaded 10 April 2021).</w:t>
      </w:r>
    </w:p>
    <w:p w14:paraId="6DEEBE28" w14:textId="10787B29" w:rsidR="00033DE7" w:rsidRPr="00AF47ED" w:rsidRDefault="00033DE7" w:rsidP="00AF47ED">
      <w:pPr>
        <w:spacing w:line="360" w:lineRule="auto"/>
        <w:jc w:val="both"/>
      </w:pPr>
    </w:p>
    <w:p w14:paraId="7B0208ED" w14:textId="309AE91E" w:rsidR="00152C9C" w:rsidRPr="00AF47ED" w:rsidRDefault="00152C9C" w:rsidP="00AF47ED">
      <w:pPr>
        <w:spacing w:line="360" w:lineRule="auto"/>
        <w:jc w:val="both"/>
      </w:pPr>
      <w:r w:rsidRPr="00AF47ED">
        <w:t>Table 1 presents the results of the regressions on logged total deaths per million from COVID-19 for 31 March 2020 and 30 June 2020. They show that demographic vulnerability account</w:t>
      </w:r>
      <w:r w:rsidR="009553DE">
        <w:t xml:space="preserve">ed </w:t>
      </w:r>
      <w:r w:rsidRPr="00AF47ED">
        <w:t>for about half of total cross-country variation in</w:t>
      </w:r>
      <w:r w:rsidR="009553DE">
        <w:t xml:space="preserve"> logged total COVID-19 deaths per million. </w:t>
      </w:r>
      <w:r w:rsidRPr="00AF47ED">
        <w:t xml:space="preserve"> Figure 2 plots the regression residuals</w:t>
      </w:r>
      <w:r w:rsidR="008C2F21">
        <w:t xml:space="preserve"> which show that </w:t>
      </w:r>
      <w:r w:rsidRPr="00AF47ED">
        <w:t xml:space="preserve">Brazil went from having a significantly lower than </w:t>
      </w:r>
      <w:r w:rsidR="008C2F21">
        <w:t xml:space="preserve">predicted </w:t>
      </w:r>
      <w:r w:rsidRPr="00AF47ED">
        <w:t xml:space="preserve">death rate in March 2020 </w:t>
      </w:r>
      <w:r w:rsidR="00D5344D">
        <w:t xml:space="preserve">(that is, having a residual more than one standard deviation below the mean) </w:t>
      </w:r>
      <w:r w:rsidR="00655A04">
        <w:t xml:space="preserve">during the early stages of the global pandemic </w:t>
      </w:r>
      <w:r w:rsidRPr="00AF47ED">
        <w:t xml:space="preserve">to having a significantly higher than expected death rate three months later. </w:t>
      </w:r>
      <w:r w:rsidR="00655A04">
        <w:t>In unlogged terms, th</w:t>
      </w:r>
      <w:r w:rsidR="00DD1E07">
        <w:t xml:space="preserve">is represents a shift from </w:t>
      </w:r>
      <w:r w:rsidR="00DD1E07" w:rsidRPr="00AF47ED">
        <w:rPr>
          <w:spacing w:val="-3"/>
          <w:lang w:bidi="en-US"/>
        </w:rPr>
        <w:t xml:space="preserve">5 deaths per million lower than predicted </w:t>
      </w:r>
      <w:r w:rsidR="00DD1E07">
        <w:rPr>
          <w:spacing w:val="-3"/>
          <w:lang w:bidi="en-US"/>
        </w:rPr>
        <w:t xml:space="preserve">as of March, to </w:t>
      </w:r>
      <w:r w:rsidR="00DD1E07" w:rsidRPr="00AF47ED">
        <w:rPr>
          <w:spacing w:val="-3"/>
          <w:lang w:bidi="en-US"/>
        </w:rPr>
        <w:t>237 deaths per million higher than predicted</w:t>
      </w:r>
      <w:r w:rsidR="00DD1E07">
        <w:rPr>
          <w:spacing w:val="-3"/>
          <w:lang w:bidi="en-US"/>
        </w:rPr>
        <w:t xml:space="preserve"> in </w:t>
      </w:r>
      <w:r w:rsidR="00DD1E07" w:rsidRPr="00AF47ED">
        <w:rPr>
          <w:spacing w:val="-3"/>
          <w:lang w:bidi="en-US"/>
        </w:rPr>
        <w:t>June</w:t>
      </w:r>
      <w:r w:rsidR="00DD1E07">
        <w:rPr>
          <w:spacing w:val="-3"/>
          <w:lang w:bidi="en-US"/>
        </w:rPr>
        <w:t>.</w:t>
      </w:r>
    </w:p>
    <w:p w14:paraId="181D6ACE" w14:textId="52998ABF" w:rsidR="00152C9C" w:rsidRDefault="00152C9C" w:rsidP="00AF47ED">
      <w:pPr>
        <w:spacing w:line="360" w:lineRule="auto"/>
        <w:rPr>
          <w:spacing w:val="-3"/>
          <w:lang w:bidi="en-US"/>
        </w:rPr>
      </w:pPr>
    </w:p>
    <w:p w14:paraId="1839FA2D" w14:textId="77777777" w:rsidR="00232240" w:rsidRPr="00AF47ED" w:rsidRDefault="00232240" w:rsidP="00232240">
      <w:pPr>
        <w:rPr>
          <w:i/>
          <w:iCs/>
        </w:rPr>
      </w:pPr>
      <w:r w:rsidRPr="00AF47ED">
        <w:rPr>
          <w:i/>
          <w:iCs/>
        </w:rPr>
        <w:t>Table 1: Deaths per million as a function of underlying demographic vulnerability (obesity rate and percent of population over 64)</w:t>
      </w:r>
    </w:p>
    <w:p w14:paraId="033F3DD5" w14:textId="77777777" w:rsidR="00232240" w:rsidRPr="00AF47ED" w:rsidRDefault="00232240" w:rsidP="00232240">
      <w:pPr>
        <w:rPr>
          <w:i/>
          <w:iCs/>
        </w:rPr>
      </w:pPr>
    </w:p>
    <w:tbl>
      <w:tblPr>
        <w:tblStyle w:val="TableGrid"/>
        <w:tblW w:w="9355" w:type="dxa"/>
        <w:tblLayout w:type="fixed"/>
        <w:tblLook w:val="04A0" w:firstRow="1" w:lastRow="0" w:firstColumn="1" w:lastColumn="0" w:noHBand="0" w:noVBand="1"/>
      </w:tblPr>
      <w:tblGrid>
        <w:gridCol w:w="4765"/>
        <w:gridCol w:w="2340"/>
        <w:gridCol w:w="2250"/>
      </w:tblGrid>
      <w:tr w:rsidR="00232240" w:rsidRPr="00AF47ED" w14:paraId="42C339BE" w14:textId="77777777" w:rsidTr="0056393A">
        <w:trPr>
          <w:trHeight w:val="611"/>
        </w:trPr>
        <w:tc>
          <w:tcPr>
            <w:tcW w:w="4765" w:type="dxa"/>
          </w:tcPr>
          <w:p w14:paraId="2C33D1AC" w14:textId="77777777" w:rsidR="00232240" w:rsidRPr="00AF47ED" w:rsidRDefault="00232240" w:rsidP="0056393A">
            <w:pPr>
              <w:rPr>
                <w:sz w:val="24"/>
                <w:szCs w:val="24"/>
              </w:rPr>
            </w:pPr>
            <w:r w:rsidRPr="00AF47ED">
              <w:rPr>
                <w:sz w:val="24"/>
                <w:szCs w:val="24"/>
              </w:rPr>
              <w:t>Dependent variable: Log of total reported COVID-19 deaths per 1 million (for countries with at least 50 deaths from COVID-19 at the time)</w:t>
            </w:r>
          </w:p>
        </w:tc>
        <w:tc>
          <w:tcPr>
            <w:tcW w:w="2340" w:type="dxa"/>
            <w:tcBorders>
              <w:right w:val="single" w:sz="4" w:space="0" w:color="000000"/>
            </w:tcBorders>
          </w:tcPr>
          <w:p w14:paraId="5AFF7D4A" w14:textId="77777777" w:rsidR="00232240" w:rsidRPr="00AF47ED" w:rsidRDefault="00232240" w:rsidP="0056393A">
            <w:pPr>
              <w:rPr>
                <w:sz w:val="24"/>
                <w:szCs w:val="24"/>
              </w:rPr>
            </w:pPr>
            <w:r w:rsidRPr="00AF47ED">
              <w:rPr>
                <w:sz w:val="24"/>
                <w:szCs w:val="24"/>
              </w:rPr>
              <w:t>Regression 1</w:t>
            </w:r>
          </w:p>
          <w:p w14:paraId="16766D81" w14:textId="77777777" w:rsidR="00232240" w:rsidRPr="00AF47ED" w:rsidRDefault="00232240" w:rsidP="0056393A">
            <w:pPr>
              <w:rPr>
                <w:sz w:val="24"/>
                <w:szCs w:val="24"/>
              </w:rPr>
            </w:pPr>
            <w:r w:rsidRPr="00AF47ED">
              <w:rPr>
                <w:sz w:val="24"/>
                <w:szCs w:val="24"/>
              </w:rPr>
              <w:t>31 March 2020</w:t>
            </w:r>
          </w:p>
        </w:tc>
        <w:tc>
          <w:tcPr>
            <w:tcW w:w="2250" w:type="dxa"/>
            <w:tcBorders>
              <w:right w:val="single" w:sz="4" w:space="0" w:color="000000"/>
            </w:tcBorders>
          </w:tcPr>
          <w:p w14:paraId="5853BDBC" w14:textId="77777777" w:rsidR="00232240" w:rsidRPr="00AF47ED" w:rsidRDefault="00232240" w:rsidP="0056393A">
            <w:pPr>
              <w:rPr>
                <w:sz w:val="24"/>
                <w:szCs w:val="24"/>
              </w:rPr>
            </w:pPr>
            <w:r w:rsidRPr="00AF47ED">
              <w:rPr>
                <w:sz w:val="24"/>
                <w:szCs w:val="24"/>
              </w:rPr>
              <w:t>Regression 2</w:t>
            </w:r>
          </w:p>
          <w:p w14:paraId="1FA2C744" w14:textId="77777777" w:rsidR="00232240" w:rsidRPr="00AF47ED" w:rsidRDefault="00232240" w:rsidP="0056393A">
            <w:pPr>
              <w:rPr>
                <w:sz w:val="24"/>
                <w:szCs w:val="24"/>
              </w:rPr>
            </w:pPr>
            <w:r w:rsidRPr="00AF47ED">
              <w:rPr>
                <w:sz w:val="24"/>
                <w:szCs w:val="24"/>
              </w:rPr>
              <w:t>30 June 2020</w:t>
            </w:r>
          </w:p>
        </w:tc>
      </w:tr>
      <w:tr w:rsidR="00232240" w:rsidRPr="00AF47ED" w14:paraId="3C8BD984" w14:textId="77777777" w:rsidTr="0056393A">
        <w:tc>
          <w:tcPr>
            <w:tcW w:w="4765" w:type="dxa"/>
          </w:tcPr>
          <w:p w14:paraId="568B1726" w14:textId="77777777" w:rsidR="00232240" w:rsidRPr="00AF47ED" w:rsidRDefault="00232240" w:rsidP="0056393A">
            <w:pPr>
              <w:rPr>
                <w:sz w:val="24"/>
                <w:szCs w:val="24"/>
              </w:rPr>
            </w:pPr>
            <w:r w:rsidRPr="00AF47ED">
              <w:rPr>
                <w:sz w:val="24"/>
                <w:szCs w:val="24"/>
              </w:rPr>
              <w:t>Obesity rate</w:t>
            </w:r>
          </w:p>
        </w:tc>
        <w:tc>
          <w:tcPr>
            <w:tcW w:w="2340" w:type="dxa"/>
          </w:tcPr>
          <w:p w14:paraId="3103E093" w14:textId="77777777" w:rsidR="00232240" w:rsidRPr="00AF47ED" w:rsidRDefault="00232240" w:rsidP="0056393A">
            <w:pPr>
              <w:rPr>
                <w:sz w:val="24"/>
                <w:szCs w:val="24"/>
              </w:rPr>
            </w:pPr>
            <w:r w:rsidRPr="00AF47ED">
              <w:rPr>
                <w:sz w:val="24"/>
                <w:szCs w:val="24"/>
              </w:rPr>
              <w:t>0.076**</w:t>
            </w:r>
          </w:p>
          <w:p w14:paraId="7CCB4416" w14:textId="77777777" w:rsidR="00232240" w:rsidRPr="00AF47ED" w:rsidRDefault="00232240" w:rsidP="0056393A">
            <w:pPr>
              <w:rPr>
                <w:sz w:val="24"/>
                <w:szCs w:val="24"/>
              </w:rPr>
            </w:pPr>
            <w:r w:rsidRPr="00AF47ED">
              <w:rPr>
                <w:sz w:val="24"/>
                <w:szCs w:val="24"/>
              </w:rPr>
              <w:t>(0.019)</w:t>
            </w:r>
          </w:p>
        </w:tc>
        <w:tc>
          <w:tcPr>
            <w:tcW w:w="2250" w:type="dxa"/>
          </w:tcPr>
          <w:p w14:paraId="1CFFF449" w14:textId="77777777" w:rsidR="00232240" w:rsidRPr="00AF47ED" w:rsidRDefault="00232240" w:rsidP="0056393A">
            <w:pPr>
              <w:rPr>
                <w:sz w:val="24"/>
                <w:szCs w:val="24"/>
              </w:rPr>
            </w:pPr>
            <w:r w:rsidRPr="00AF47ED">
              <w:rPr>
                <w:sz w:val="24"/>
                <w:szCs w:val="24"/>
              </w:rPr>
              <w:t>0.063***</w:t>
            </w:r>
          </w:p>
          <w:p w14:paraId="224B4467" w14:textId="77777777" w:rsidR="00232240" w:rsidRPr="00AF47ED" w:rsidRDefault="00232240" w:rsidP="0056393A">
            <w:pPr>
              <w:rPr>
                <w:sz w:val="24"/>
                <w:szCs w:val="24"/>
              </w:rPr>
            </w:pPr>
            <w:r w:rsidRPr="00AF47ED">
              <w:rPr>
                <w:sz w:val="24"/>
                <w:szCs w:val="24"/>
              </w:rPr>
              <w:t>(0.017)</w:t>
            </w:r>
          </w:p>
        </w:tc>
      </w:tr>
      <w:tr w:rsidR="00232240" w:rsidRPr="00AF47ED" w14:paraId="172AC3E9" w14:textId="77777777" w:rsidTr="0056393A">
        <w:tc>
          <w:tcPr>
            <w:tcW w:w="4765" w:type="dxa"/>
          </w:tcPr>
          <w:p w14:paraId="5C247C56" w14:textId="77777777" w:rsidR="00232240" w:rsidRPr="00AF47ED" w:rsidRDefault="00232240" w:rsidP="0056393A">
            <w:pPr>
              <w:rPr>
                <w:sz w:val="24"/>
                <w:szCs w:val="24"/>
              </w:rPr>
            </w:pPr>
            <w:r w:rsidRPr="00AF47ED">
              <w:rPr>
                <w:sz w:val="24"/>
                <w:szCs w:val="24"/>
              </w:rPr>
              <w:lastRenderedPageBreak/>
              <w:t>Proportion of the population above 64</w:t>
            </w:r>
          </w:p>
        </w:tc>
        <w:tc>
          <w:tcPr>
            <w:tcW w:w="2340" w:type="dxa"/>
          </w:tcPr>
          <w:p w14:paraId="7EC2D1D8" w14:textId="77777777" w:rsidR="00232240" w:rsidRPr="00AF47ED" w:rsidRDefault="00232240" w:rsidP="0056393A">
            <w:pPr>
              <w:rPr>
                <w:sz w:val="24"/>
                <w:szCs w:val="24"/>
              </w:rPr>
            </w:pPr>
            <w:r w:rsidRPr="00AF47ED">
              <w:rPr>
                <w:sz w:val="24"/>
                <w:szCs w:val="24"/>
              </w:rPr>
              <w:t>.105*</w:t>
            </w:r>
          </w:p>
          <w:p w14:paraId="12F94D2C" w14:textId="77777777" w:rsidR="00232240" w:rsidRPr="00AF47ED" w:rsidRDefault="00232240" w:rsidP="0056393A">
            <w:pPr>
              <w:rPr>
                <w:sz w:val="24"/>
                <w:szCs w:val="24"/>
              </w:rPr>
            </w:pPr>
            <w:r w:rsidRPr="00AF47ED">
              <w:rPr>
                <w:sz w:val="24"/>
                <w:szCs w:val="24"/>
              </w:rPr>
              <w:t>(0.040)</w:t>
            </w:r>
          </w:p>
        </w:tc>
        <w:tc>
          <w:tcPr>
            <w:tcW w:w="2250" w:type="dxa"/>
          </w:tcPr>
          <w:p w14:paraId="011254A6" w14:textId="77777777" w:rsidR="00232240" w:rsidRPr="00AF47ED" w:rsidRDefault="00232240" w:rsidP="0056393A">
            <w:pPr>
              <w:rPr>
                <w:sz w:val="24"/>
                <w:szCs w:val="24"/>
              </w:rPr>
            </w:pPr>
            <w:r w:rsidRPr="00AF47ED">
              <w:rPr>
                <w:sz w:val="24"/>
                <w:szCs w:val="24"/>
              </w:rPr>
              <w:t>.064***</w:t>
            </w:r>
          </w:p>
          <w:p w14:paraId="3746189B" w14:textId="77777777" w:rsidR="00232240" w:rsidRPr="00AF47ED" w:rsidRDefault="00232240" w:rsidP="0056393A">
            <w:pPr>
              <w:rPr>
                <w:sz w:val="24"/>
                <w:szCs w:val="24"/>
              </w:rPr>
            </w:pPr>
            <w:r w:rsidRPr="00AF47ED">
              <w:rPr>
                <w:sz w:val="24"/>
                <w:szCs w:val="24"/>
              </w:rPr>
              <w:t>(0.04)</w:t>
            </w:r>
          </w:p>
        </w:tc>
      </w:tr>
      <w:tr w:rsidR="00232240" w:rsidRPr="00AF47ED" w14:paraId="6ED143A6" w14:textId="77777777" w:rsidTr="0056393A">
        <w:tc>
          <w:tcPr>
            <w:tcW w:w="4765" w:type="dxa"/>
          </w:tcPr>
          <w:p w14:paraId="5EAA792A" w14:textId="77777777" w:rsidR="00232240" w:rsidRPr="00AF47ED" w:rsidRDefault="00232240" w:rsidP="0056393A">
            <w:pPr>
              <w:rPr>
                <w:sz w:val="24"/>
                <w:szCs w:val="24"/>
              </w:rPr>
            </w:pPr>
            <w:r w:rsidRPr="00AF47ED">
              <w:rPr>
                <w:sz w:val="24"/>
                <w:szCs w:val="24"/>
              </w:rPr>
              <w:t>Constant</w:t>
            </w:r>
          </w:p>
        </w:tc>
        <w:tc>
          <w:tcPr>
            <w:tcW w:w="2340" w:type="dxa"/>
          </w:tcPr>
          <w:p w14:paraId="4CF730F3" w14:textId="77777777" w:rsidR="00232240" w:rsidRPr="00AF47ED" w:rsidRDefault="00232240" w:rsidP="0056393A">
            <w:pPr>
              <w:rPr>
                <w:sz w:val="24"/>
                <w:szCs w:val="24"/>
              </w:rPr>
            </w:pPr>
            <w:r w:rsidRPr="00AF47ED">
              <w:rPr>
                <w:sz w:val="24"/>
                <w:szCs w:val="24"/>
              </w:rPr>
              <w:t>-3.403**</w:t>
            </w:r>
          </w:p>
          <w:p w14:paraId="421DBB4F" w14:textId="77777777" w:rsidR="00232240" w:rsidRPr="00AF47ED" w:rsidRDefault="00232240" w:rsidP="0056393A">
            <w:pPr>
              <w:rPr>
                <w:sz w:val="24"/>
                <w:szCs w:val="24"/>
              </w:rPr>
            </w:pPr>
            <w:r w:rsidRPr="00AF47ED">
              <w:rPr>
                <w:sz w:val="24"/>
                <w:szCs w:val="24"/>
              </w:rPr>
              <w:t>(1.156)</w:t>
            </w:r>
          </w:p>
        </w:tc>
        <w:tc>
          <w:tcPr>
            <w:tcW w:w="2250" w:type="dxa"/>
          </w:tcPr>
          <w:p w14:paraId="09A7A829" w14:textId="77777777" w:rsidR="00232240" w:rsidRPr="00AF47ED" w:rsidRDefault="00232240" w:rsidP="0056393A">
            <w:pPr>
              <w:rPr>
                <w:sz w:val="24"/>
                <w:szCs w:val="24"/>
              </w:rPr>
            </w:pPr>
            <w:r w:rsidRPr="00AF47ED">
              <w:rPr>
                <w:sz w:val="24"/>
                <w:szCs w:val="24"/>
              </w:rPr>
              <w:t>-3.84***</w:t>
            </w:r>
          </w:p>
          <w:p w14:paraId="7FEAD3EE" w14:textId="77777777" w:rsidR="00232240" w:rsidRPr="00AF47ED" w:rsidRDefault="00232240" w:rsidP="0056393A">
            <w:pPr>
              <w:rPr>
                <w:sz w:val="24"/>
                <w:szCs w:val="24"/>
              </w:rPr>
            </w:pPr>
            <w:r w:rsidRPr="00AF47ED">
              <w:rPr>
                <w:sz w:val="24"/>
                <w:szCs w:val="24"/>
              </w:rPr>
              <w:t>(0.403)</w:t>
            </w:r>
          </w:p>
        </w:tc>
      </w:tr>
      <w:tr w:rsidR="00232240" w:rsidRPr="00AF47ED" w14:paraId="621F583F" w14:textId="77777777" w:rsidTr="0056393A">
        <w:tc>
          <w:tcPr>
            <w:tcW w:w="4765" w:type="dxa"/>
          </w:tcPr>
          <w:p w14:paraId="6D1D309C" w14:textId="77777777" w:rsidR="00232240" w:rsidRPr="00AF47ED" w:rsidRDefault="00232240" w:rsidP="0056393A">
            <w:pPr>
              <w:rPr>
                <w:sz w:val="24"/>
                <w:szCs w:val="24"/>
              </w:rPr>
            </w:pPr>
            <w:r w:rsidRPr="00AF47ED">
              <w:rPr>
                <w:sz w:val="24"/>
                <w:szCs w:val="24"/>
              </w:rPr>
              <w:t>N</w:t>
            </w:r>
          </w:p>
        </w:tc>
        <w:tc>
          <w:tcPr>
            <w:tcW w:w="2340" w:type="dxa"/>
          </w:tcPr>
          <w:p w14:paraId="13DED3E0" w14:textId="77777777" w:rsidR="00232240" w:rsidRPr="00AF47ED" w:rsidRDefault="00232240" w:rsidP="0056393A">
            <w:pPr>
              <w:rPr>
                <w:sz w:val="24"/>
                <w:szCs w:val="24"/>
              </w:rPr>
            </w:pPr>
            <w:r w:rsidRPr="00AF47ED">
              <w:rPr>
                <w:sz w:val="24"/>
                <w:szCs w:val="24"/>
              </w:rPr>
              <w:t>26</w:t>
            </w:r>
          </w:p>
        </w:tc>
        <w:tc>
          <w:tcPr>
            <w:tcW w:w="2250" w:type="dxa"/>
          </w:tcPr>
          <w:p w14:paraId="6672EDF2" w14:textId="77777777" w:rsidR="00232240" w:rsidRPr="00AF47ED" w:rsidRDefault="00232240" w:rsidP="0056393A">
            <w:pPr>
              <w:rPr>
                <w:sz w:val="24"/>
                <w:szCs w:val="24"/>
              </w:rPr>
            </w:pPr>
            <w:r w:rsidRPr="00AF47ED">
              <w:rPr>
                <w:sz w:val="24"/>
                <w:szCs w:val="24"/>
              </w:rPr>
              <w:t>96</w:t>
            </w:r>
          </w:p>
        </w:tc>
      </w:tr>
      <w:tr w:rsidR="00232240" w:rsidRPr="00AF47ED" w14:paraId="2E4FB735" w14:textId="77777777" w:rsidTr="0056393A">
        <w:tc>
          <w:tcPr>
            <w:tcW w:w="4765" w:type="dxa"/>
          </w:tcPr>
          <w:p w14:paraId="678941F9" w14:textId="77777777" w:rsidR="00232240" w:rsidRPr="00AF47ED" w:rsidRDefault="00232240" w:rsidP="0056393A">
            <w:pPr>
              <w:rPr>
                <w:sz w:val="24"/>
                <w:szCs w:val="24"/>
              </w:rPr>
            </w:pPr>
            <w:r w:rsidRPr="00AF47ED">
              <w:rPr>
                <w:sz w:val="24"/>
                <w:szCs w:val="24"/>
              </w:rPr>
              <w:t>Adjusted R-squared</w:t>
            </w:r>
          </w:p>
        </w:tc>
        <w:tc>
          <w:tcPr>
            <w:tcW w:w="2340" w:type="dxa"/>
          </w:tcPr>
          <w:p w14:paraId="17B4EC8A" w14:textId="77777777" w:rsidR="00232240" w:rsidRPr="00AF47ED" w:rsidRDefault="00232240" w:rsidP="0056393A">
            <w:pPr>
              <w:rPr>
                <w:sz w:val="24"/>
                <w:szCs w:val="24"/>
              </w:rPr>
            </w:pPr>
            <w:r w:rsidRPr="00AF47ED">
              <w:rPr>
                <w:sz w:val="24"/>
                <w:szCs w:val="24"/>
              </w:rPr>
              <w:t>0.490</w:t>
            </w:r>
          </w:p>
        </w:tc>
        <w:tc>
          <w:tcPr>
            <w:tcW w:w="2250" w:type="dxa"/>
          </w:tcPr>
          <w:p w14:paraId="12E32002" w14:textId="77777777" w:rsidR="00232240" w:rsidRPr="00AF47ED" w:rsidRDefault="00232240" w:rsidP="0056393A">
            <w:pPr>
              <w:rPr>
                <w:sz w:val="24"/>
                <w:szCs w:val="24"/>
              </w:rPr>
            </w:pPr>
            <w:r w:rsidRPr="00AF47ED">
              <w:rPr>
                <w:sz w:val="24"/>
                <w:szCs w:val="24"/>
              </w:rPr>
              <w:t>0.531</w:t>
            </w:r>
          </w:p>
        </w:tc>
      </w:tr>
      <w:tr w:rsidR="00232240" w:rsidRPr="00AF47ED" w14:paraId="6C2D4B6E" w14:textId="77777777" w:rsidTr="0056393A">
        <w:tc>
          <w:tcPr>
            <w:tcW w:w="4765" w:type="dxa"/>
          </w:tcPr>
          <w:p w14:paraId="433434DC" w14:textId="77777777" w:rsidR="00232240" w:rsidRPr="00AF47ED" w:rsidRDefault="00232240" w:rsidP="0056393A">
            <w:pPr>
              <w:rPr>
                <w:sz w:val="24"/>
                <w:szCs w:val="24"/>
              </w:rPr>
            </w:pPr>
            <w:r w:rsidRPr="00AF47ED">
              <w:rPr>
                <w:sz w:val="24"/>
                <w:szCs w:val="24"/>
              </w:rPr>
              <w:t>Prob&gt;F</w:t>
            </w:r>
          </w:p>
        </w:tc>
        <w:tc>
          <w:tcPr>
            <w:tcW w:w="2340" w:type="dxa"/>
          </w:tcPr>
          <w:p w14:paraId="44DCB623" w14:textId="77777777" w:rsidR="00232240" w:rsidRPr="00AF47ED" w:rsidRDefault="00232240" w:rsidP="0056393A">
            <w:pPr>
              <w:rPr>
                <w:sz w:val="24"/>
                <w:szCs w:val="24"/>
              </w:rPr>
            </w:pPr>
            <w:r w:rsidRPr="00AF47ED">
              <w:rPr>
                <w:sz w:val="24"/>
                <w:szCs w:val="24"/>
              </w:rPr>
              <w:t>0.000</w:t>
            </w:r>
          </w:p>
        </w:tc>
        <w:tc>
          <w:tcPr>
            <w:tcW w:w="2250" w:type="dxa"/>
          </w:tcPr>
          <w:p w14:paraId="62442ADD" w14:textId="77777777" w:rsidR="00232240" w:rsidRPr="00AF47ED" w:rsidRDefault="00232240" w:rsidP="0056393A">
            <w:pPr>
              <w:rPr>
                <w:sz w:val="24"/>
                <w:szCs w:val="24"/>
              </w:rPr>
            </w:pPr>
            <w:r w:rsidRPr="00AF47ED">
              <w:rPr>
                <w:sz w:val="24"/>
                <w:szCs w:val="24"/>
              </w:rPr>
              <w:t>0.000</w:t>
            </w:r>
          </w:p>
        </w:tc>
      </w:tr>
      <w:tr w:rsidR="00232240" w:rsidRPr="00AF47ED" w14:paraId="610C62F3" w14:textId="77777777" w:rsidTr="0056393A">
        <w:tc>
          <w:tcPr>
            <w:tcW w:w="4765" w:type="dxa"/>
          </w:tcPr>
          <w:p w14:paraId="20B3B16D" w14:textId="77777777" w:rsidR="00232240" w:rsidRPr="00AF47ED" w:rsidRDefault="00232240" w:rsidP="0056393A">
            <w:pPr>
              <w:rPr>
                <w:sz w:val="24"/>
                <w:szCs w:val="24"/>
              </w:rPr>
            </w:pPr>
            <w:r w:rsidRPr="00AF47ED">
              <w:rPr>
                <w:sz w:val="24"/>
                <w:szCs w:val="24"/>
              </w:rPr>
              <w:t xml:space="preserve">Breusch-Pagan / Cook-Weisberg test for </w:t>
            </w:r>
            <w:proofErr w:type="spellStart"/>
            <w:r w:rsidRPr="00AF47ED">
              <w:rPr>
                <w:sz w:val="24"/>
                <w:szCs w:val="24"/>
              </w:rPr>
              <w:t>heteroskedasticityProb</w:t>
            </w:r>
            <w:proofErr w:type="spellEnd"/>
            <w:r w:rsidRPr="00AF47ED">
              <w:rPr>
                <w:sz w:val="24"/>
                <w:szCs w:val="24"/>
              </w:rPr>
              <w:t xml:space="preserve"> &gt; chi2</w:t>
            </w:r>
          </w:p>
        </w:tc>
        <w:tc>
          <w:tcPr>
            <w:tcW w:w="2340" w:type="dxa"/>
          </w:tcPr>
          <w:p w14:paraId="28AA5CD2" w14:textId="77777777" w:rsidR="00232240" w:rsidRPr="00AF47ED" w:rsidRDefault="00232240" w:rsidP="0056393A">
            <w:pPr>
              <w:rPr>
                <w:sz w:val="24"/>
                <w:szCs w:val="24"/>
              </w:rPr>
            </w:pPr>
            <w:r w:rsidRPr="00AF47ED">
              <w:rPr>
                <w:sz w:val="24"/>
                <w:szCs w:val="24"/>
              </w:rPr>
              <w:t>0.479</w:t>
            </w:r>
          </w:p>
        </w:tc>
        <w:tc>
          <w:tcPr>
            <w:tcW w:w="2250" w:type="dxa"/>
          </w:tcPr>
          <w:p w14:paraId="2AB79CF0" w14:textId="77777777" w:rsidR="00232240" w:rsidRPr="00AF47ED" w:rsidRDefault="00232240" w:rsidP="0056393A">
            <w:pPr>
              <w:rPr>
                <w:sz w:val="24"/>
                <w:szCs w:val="24"/>
              </w:rPr>
            </w:pPr>
            <w:r w:rsidRPr="00AF47ED">
              <w:rPr>
                <w:sz w:val="24"/>
                <w:szCs w:val="24"/>
              </w:rPr>
              <w:t>0.116</w:t>
            </w:r>
          </w:p>
        </w:tc>
      </w:tr>
      <w:tr w:rsidR="00232240" w:rsidRPr="00AF47ED" w14:paraId="2B8F6E01" w14:textId="77777777" w:rsidTr="0056393A">
        <w:tc>
          <w:tcPr>
            <w:tcW w:w="4765" w:type="dxa"/>
          </w:tcPr>
          <w:p w14:paraId="333CF439" w14:textId="77777777" w:rsidR="00232240" w:rsidRPr="00AF47ED" w:rsidRDefault="00232240" w:rsidP="0056393A">
            <w:pPr>
              <w:rPr>
                <w:sz w:val="24"/>
                <w:szCs w:val="24"/>
              </w:rPr>
            </w:pPr>
            <w:r w:rsidRPr="00AF47ED">
              <w:rPr>
                <w:sz w:val="24"/>
                <w:szCs w:val="24"/>
              </w:rPr>
              <w:t>Mean VIF</w:t>
            </w:r>
          </w:p>
        </w:tc>
        <w:tc>
          <w:tcPr>
            <w:tcW w:w="2340" w:type="dxa"/>
          </w:tcPr>
          <w:p w14:paraId="4471F06B" w14:textId="77777777" w:rsidR="00232240" w:rsidRPr="00AF47ED" w:rsidRDefault="00232240" w:rsidP="0056393A">
            <w:pPr>
              <w:rPr>
                <w:sz w:val="24"/>
                <w:szCs w:val="24"/>
              </w:rPr>
            </w:pPr>
            <w:r w:rsidRPr="00AF47ED">
              <w:rPr>
                <w:sz w:val="24"/>
                <w:szCs w:val="24"/>
              </w:rPr>
              <w:t>1.02</w:t>
            </w:r>
          </w:p>
        </w:tc>
        <w:tc>
          <w:tcPr>
            <w:tcW w:w="2250" w:type="dxa"/>
          </w:tcPr>
          <w:p w14:paraId="62211E2C" w14:textId="77777777" w:rsidR="00232240" w:rsidRPr="00AF47ED" w:rsidRDefault="00232240" w:rsidP="0056393A">
            <w:pPr>
              <w:rPr>
                <w:sz w:val="24"/>
                <w:szCs w:val="24"/>
              </w:rPr>
            </w:pPr>
            <w:r w:rsidRPr="00AF47ED">
              <w:rPr>
                <w:sz w:val="24"/>
                <w:szCs w:val="24"/>
              </w:rPr>
              <w:t>1.17</w:t>
            </w:r>
          </w:p>
        </w:tc>
      </w:tr>
    </w:tbl>
    <w:p w14:paraId="387BE50B" w14:textId="77777777" w:rsidR="00232240" w:rsidRPr="00AF47ED" w:rsidRDefault="00232240" w:rsidP="00232240">
      <w:r w:rsidRPr="00AF47ED">
        <w:t>*p&lt;0.05, **p&lt;0.01, ***p&lt;0.001 (standard errors in parentheses)</w:t>
      </w:r>
    </w:p>
    <w:p w14:paraId="6374DEB6" w14:textId="5C575888" w:rsidR="00DB2925" w:rsidRDefault="00DB2925" w:rsidP="00083C82"/>
    <w:p w14:paraId="1DEC3E90" w14:textId="0B28D609" w:rsidR="0025764F" w:rsidRDefault="0025764F" w:rsidP="00083C82"/>
    <w:p w14:paraId="38A7C1D4" w14:textId="16C3C274" w:rsidR="0025764F" w:rsidRDefault="0025764F" w:rsidP="00083C82"/>
    <w:p w14:paraId="6F0786D9" w14:textId="0ECD2134" w:rsidR="0025764F" w:rsidRDefault="0025764F" w:rsidP="00083C82"/>
    <w:p w14:paraId="6E7F90CB" w14:textId="2EE2B1D6" w:rsidR="0025764F" w:rsidRDefault="0025764F" w:rsidP="00083C82"/>
    <w:p w14:paraId="49CD1C68" w14:textId="77777777" w:rsidR="0025764F" w:rsidRDefault="0025764F" w:rsidP="00083C82"/>
    <w:p w14:paraId="73651BDB" w14:textId="77777777" w:rsidR="00DB2925" w:rsidRDefault="00DB2925" w:rsidP="00083C82"/>
    <w:p w14:paraId="64A7F710" w14:textId="77777777" w:rsidR="00083C82" w:rsidRDefault="00083C82" w:rsidP="00083C82">
      <w:r>
        <w:rPr>
          <w:noProof/>
        </w:rPr>
        <mc:AlternateContent>
          <mc:Choice Requires="wps">
            <w:drawing>
              <wp:anchor distT="0" distB="0" distL="114300" distR="114300" simplePos="0" relativeHeight="251660288" behindDoc="0" locked="0" layoutInCell="1" allowOverlap="1" wp14:anchorId="5F88A6A1" wp14:editId="186D5884">
                <wp:simplePos x="0" y="0"/>
                <wp:positionH relativeFrom="column">
                  <wp:posOffset>1873250</wp:posOffset>
                </wp:positionH>
                <wp:positionV relativeFrom="paragraph">
                  <wp:posOffset>2540</wp:posOffset>
                </wp:positionV>
                <wp:extent cx="0" cy="755650"/>
                <wp:effectExtent l="76200" t="0" r="57150" b="63500"/>
                <wp:wrapNone/>
                <wp:docPr id="4" name="Straight Arrow Connector 4"/>
                <wp:cNvGraphicFramePr/>
                <a:graphic xmlns:a="http://schemas.openxmlformats.org/drawingml/2006/main">
                  <a:graphicData uri="http://schemas.microsoft.com/office/word/2010/wordprocessingShape">
                    <wps:wsp>
                      <wps:cNvCnPr/>
                      <wps:spPr>
                        <a:xfrm>
                          <a:off x="0" y="0"/>
                          <a:ext cx="0" cy="755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CE081ED" id="_x0000_t32" coordsize="21600,21600" o:spt="32" o:oned="t" path="m,l21600,21600e" filled="f">
                <v:path arrowok="t" fillok="f" o:connecttype="none"/>
                <o:lock v:ext="edit" shapetype="t"/>
              </v:shapetype>
              <v:shape id="Straight Arrow Connector 4" o:spid="_x0000_s1026" type="#_x0000_t32" style="position:absolute;margin-left:147.5pt;margin-top:.2pt;width:0;height:5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" strokecolor="black [3200]" strokeweight=".5pt">
                <v:stroke endarrow="block" joinstyle="miter"/>
              </v:shape>
            </w:pict>
          </mc:Fallback>
        </mc:AlternateContent>
      </w:r>
      <w:r>
        <w:rPr>
          <w:noProof/>
        </w:rPr>
        <mc:AlternateContent>
          <mc:Choice Requires="wps">
            <w:drawing>
              <wp:anchor distT="0" distB="0" distL="114300" distR="114300" simplePos="0" relativeHeight="251659264" behindDoc="0" locked="0" layoutInCell="1" allowOverlap="1" wp14:anchorId="35E97441" wp14:editId="581DB336">
                <wp:simplePos x="0" y="0"/>
                <wp:positionH relativeFrom="column">
                  <wp:posOffset>4419600</wp:posOffset>
                </wp:positionH>
                <wp:positionV relativeFrom="paragraph">
                  <wp:posOffset>2540</wp:posOffset>
                </wp:positionV>
                <wp:extent cx="0" cy="755650"/>
                <wp:effectExtent l="76200" t="0" r="57150" b="63500"/>
                <wp:wrapNone/>
                <wp:docPr id="5" name="Straight Arrow Connector 5"/>
                <wp:cNvGraphicFramePr/>
                <a:graphic xmlns:a="http://schemas.openxmlformats.org/drawingml/2006/main">
                  <a:graphicData uri="http://schemas.microsoft.com/office/word/2010/wordprocessingShape">
                    <wps:wsp>
                      <wps:cNvCnPr/>
                      <wps:spPr>
                        <a:xfrm>
                          <a:off x="0" y="0"/>
                          <a:ext cx="0" cy="755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B435C7C" id="Straight Arrow Connector 5" o:spid="_x0000_s1026" type="#_x0000_t32" style="position:absolute;margin-left:348pt;margin-top:.2pt;width:0;height:59.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" strokecolor="black [3200]" strokeweight=".5pt">
                <v:stroke endarrow="block" joinstyle="miter"/>
              </v:shape>
            </w:pict>
          </mc:Fallback>
        </mc:AlternateContent>
      </w:r>
      <w:r>
        <w:rPr>
          <w:noProof/>
        </w:rPr>
        <w:drawing>
          <wp:inline distT="0" distB="0" distL="0" distR="0" wp14:anchorId="0670F10B" wp14:editId="35DBDEFB">
            <wp:extent cx="5181600" cy="2743200"/>
            <wp:effectExtent l="0" t="0" r="0" b="0"/>
            <wp:docPr id="7" name="Chart 7">
              <a:extLst xmlns:a="http://schemas.openxmlformats.org/drawingml/2006/main">
                <a:ext uri="{FF2B5EF4-FFF2-40B4-BE49-F238E27FC236}">
                  <a16:creationId xmlns:a16="http://schemas.microsoft.com/office/drawing/2014/main" id="{AE3798BC-DC72-4616-AB54-2246E81879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ABE1A93" w14:textId="77777777" w:rsidR="00083C82" w:rsidRDefault="00083C82" w:rsidP="00083C82"/>
    <w:p w14:paraId="0A0E3EB7" w14:textId="77777777" w:rsidR="00083C82" w:rsidRDefault="00083C82" w:rsidP="00083C82">
      <w:r>
        <w:rPr>
          <w:noProof/>
        </w:rPr>
        <w:lastRenderedPageBreak/>
        <mc:AlternateContent>
          <mc:Choice Requires="wps">
            <w:drawing>
              <wp:anchor distT="0" distB="0" distL="114300" distR="114300" simplePos="0" relativeHeight="251662336" behindDoc="0" locked="0" layoutInCell="1" allowOverlap="1" wp14:anchorId="4F060E90" wp14:editId="366979D0">
                <wp:simplePos x="0" y="0"/>
                <wp:positionH relativeFrom="column">
                  <wp:posOffset>1746250</wp:posOffset>
                </wp:positionH>
                <wp:positionV relativeFrom="paragraph">
                  <wp:posOffset>24765</wp:posOffset>
                </wp:positionV>
                <wp:extent cx="0" cy="755650"/>
                <wp:effectExtent l="76200" t="0" r="57150" b="63500"/>
                <wp:wrapNone/>
                <wp:docPr id="6" name="Straight Arrow Connector 6"/>
                <wp:cNvGraphicFramePr/>
                <a:graphic xmlns:a="http://schemas.openxmlformats.org/drawingml/2006/main">
                  <a:graphicData uri="http://schemas.microsoft.com/office/word/2010/wordprocessingShape">
                    <wps:wsp>
                      <wps:cNvCnPr/>
                      <wps:spPr>
                        <a:xfrm>
                          <a:off x="0" y="0"/>
                          <a:ext cx="0" cy="755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227519CE" id="Straight Arrow Connector 6" o:spid="_x0000_s1026" type="#_x0000_t32" style="position:absolute;margin-left:137.5pt;margin-top:1.95pt;width:0;height:5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" strokecolor="black [3200]"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0772EFB1" wp14:editId="5F620595">
                <wp:simplePos x="0" y="0"/>
                <wp:positionH relativeFrom="column">
                  <wp:posOffset>4241800</wp:posOffset>
                </wp:positionH>
                <wp:positionV relativeFrom="paragraph">
                  <wp:posOffset>12065</wp:posOffset>
                </wp:positionV>
                <wp:extent cx="0" cy="755650"/>
                <wp:effectExtent l="76200" t="0" r="57150" b="63500"/>
                <wp:wrapNone/>
                <wp:docPr id="8" name="Straight Arrow Connector 8"/>
                <wp:cNvGraphicFramePr/>
                <a:graphic xmlns:a="http://schemas.openxmlformats.org/drawingml/2006/main">
                  <a:graphicData uri="http://schemas.microsoft.com/office/word/2010/wordprocessingShape">
                    <wps:wsp>
                      <wps:cNvCnPr/>
                      <wps:spPr>
                        <a:xfrm>
                          <a:off x="0" y="0"/>
                          <a:ext cx="0" cy="755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D0D8A99" id="Straight Arrow Connector 8" o:spid="_x0000_s1026" type="#_x0000_t32" style="position:absolute;margin-left:334pt;margin-top:.95pt;width:0;height:59.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" strokecolor="black [3200]" strokeweight=".5pt">
                <v:stroke endarrow="block" joinstyle="miter"/>
              </v:shape>
            </w:pict>
          </mc:Fallback>
        </mc:AlternateContent>
      </w:r>
      <w:r>
        <w:rPr>
          <w:noProof/>
        </w:rPr>
        <w:drawing>
          <wp:inline distT="0" distB="0" distL="0" distR="0" wp14:anchorId="4E7D0C61" wp14:editId="2E50CA9E">
            <wp:extent cx="5181600" cy="2743200"/>
            <wp:effectExtent l="0" t="0" r="0" b="0"/>
            <wp:docPr id="9" name="Chart 9">
              <a:extLst xmlns:a="http://schemas.openxmlformats.org/drawingml/2006/main">
                <a:ext uri="{FF2B5EF4-FFF2-40B4-BE49-F238E27FC236}">
                  <a16:creationId xmlns:a16="http://schemas.microsoft.com/office/drawing/2014/main" id="{D2E33971-F2B6-44CE-9787-86CDC747E1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6752485" w14:textId="2C1B3127" w:rsidR="00232240" w:rsidRDefault="00232240" w:rsidP="00232240">
      <w:pPr>
        <w:rPr>
          <w:sz w:val="20"/>
          <w:szCs w:val="20"/>
        </w:rPr>
      </w:pPr>
    </w:p>
    <w:p w14:paraId="4706DA48" w14:textId="77777777" w:rsidR="00232240" w:rsidRDefault="00232240" w:rsidP="00232240">
      <w:pPr>
        <w:rPr>
          <w:sz w:val="20"/>
          <w:szCs w:val="20"/>
        </w:rPr>
      </w:pPr>
    </w:p>
    <w:p w14:paraId="6CF0DF6F" w14:textId="77777777" w:rsidR="00232240" w:rsidRDefault="00232240" w:rsidP="00232240">
      <w:pPr>
        <w:rPr>
          <w:sz w:val="20"/>
          <w:szCs w:val="20"/>
        </w:rPr>
      </w:pPr>
    </w:p>
    <w:p w14:paraId="6FB89903" w14:textId="77777777" w:rsidR="00232240" w:rsidRDefault="00232240" w:rsidP="00232240">
      <w:pPr>
        <w:spacing w:line="360" w:lineRule="auto"/>
      </w:pPr>
    </w:p>
    <w:p w14:paraId="12CD1B35" w14:textId="77777777" w:rsidR="00232240" w:rsidRPr="00AF47ED" w:rsidRDefault="00232240" w:rsidP="00232240">
      <w:pPr>
        <w:spacing w:line="360" w:lineRule="auto"/>
        <w:rPr>
          <w:i/>
          <w:iCs/>
          <w:spacing w:val="-3"/>
          <w:lang w:bidi="en-US"/>
        </w:rPr>
      </w:pPr>
      <w:r w:rsidRPr="00AF47ED">
        <w:t xml:space="preserve">Figure 2 - </w:t>
      </w:r>
      <w:r w:rsidRPr="00AF47ED">
        <w:rPr>
          <w:iCs/>
          <w:spacing w:val="-3"/>
          <w:lang w:bidi="en-US"/>
        </w:rPr>
        <w:t xml:space="preserve">Residuals from Regressions 1and 2. </w:t>
      </w:r>
      <w:r>
        <w:rPr>
          <w:iCs/>
          <w:spacing w:val="-3"/>
          <w:lang w:bidi="en-US"/>
        </w:rPr>
        <w:t>T</w:t>
      </w:r>
      <w:r w:rsidRPr="00AF47ED">
        <w:rPr>
          <w:iCs/>
          <w:spacing w:val="-3"/>
          <w:lang w:bidi="en-US"/>
        </w:rPr>
        <w:t>he arrows indicate one standard deviation above and below the mean</w:t>
      </w:r>
      <w:r w:rsidRPr="00AF47ED">
        <w:rPr>
          <w:i/>
          <w:iCs/>
          <w:spacing w:val="-3"/>
          <w:lang w:bidi="en-US"/>
        </w:rPr>
        <w:t>.</w:t>
      </w:r>
      <w:r>
        <w:rPr>
          <w:i/>
          <w:iCs/>
          <w:spacing w:val="-3"/>
          <w:lang w:bidi="en-US"/>
        </w:rPr>
        <w:t xml:space="preserve"> </w:t>
      </w:r>
      <w:r w:rsidRPr="00AF47ED">
        <w:rPr>
          <w:i/>
          <w:iCs/>
          <w:spacing w:val="-3"/>
          <w:lang w:bidi="en-US"/>
        </w:rPr>
        <w:t xml:space="preserve"> </w:t>
      </w:r>
    </w:p>
    <w:p w14:paraId="610D7060" w14:textId="77777777" w:rsidR="000B7839" w:rsidRPr="00AF47ED" w:rsidRDefault="000B7839" w:rsidP="00AF47ED">
      <w:pPr>
        <w:spacing w:line="360" w:lineRule="auto"/>
        <w:jc w:val="both"/>
      </w:pPr>
    </w:p>
    <w:p w14:paraId="5B9D0464" w14:textId="2B2F407D" w:rsidR="002919DD" w:rsidRPr="00AF47ED" w:rsidRDefault="00DD1E07" w:rsidP="00AF47ED">
      <w:pPr>
        <w:spacing w:line="360" w:lineRule="auto"/>
        <w:jc w:val="both"/>
      </w:pPr>
      <w:r>
        <w:t xml:space="preserve">The </w:t>
      </w:r>
      <w:r w:rsidR="008C31DC">
        <w:t>result</w:t>
      </w:r>
      <w:r>
        <w:t xml:space="preserve"> of the textual analysis helps shed light on some of the political reasons behind this disappointing trajectory. </w:t>
      </w:r>
      <w:r w:rsidR="0067505B">
        <w:t>Looking into the</w:t>
      </w:r>
      <w:r w:rsidR="0067505B" w:rsidRPr="00AF47ED">
        <w:t xml:space="preserve"> textual data from the Brazilian media coverage on the COVID-19 pandemic</w:t>
      </w:r>
      <w:r w:rsidR="0067505B">
        <w:t xml:space="preserve">, we start getting a better sense of the key </w:t>
      </w:r>
      <w:r w:rsidR="008C5FD4">
        <w:t xml:space="preserve">political </w:t>
      </w:r>
      <w:r w:rsidR="0067505B">
        <w:t>discourses</w:t>
      </w:r>
      <w:r w:rsidR="009071E6">
        <w:t xml:space="preserve"> during this period</w:t>
      </w:r>
      <w:r w:rsidR="0067505B" w:rsidRPr="00AF47ED">
        <w:t>.</w:t>
      </w:r>
      <w:r w:rsidR="0067505B">
        <w:t xml:space="preserve"> </w:t>
      </w:r>
      <w:r w:rsidR="00874682" w:rsidRPr="00AF47ED">
        <w:t xml:space="preserve">Figure </w:t>
      </w:r>
      <w:r w:rsidR="000D29FD" w:rsidRPr="00AF47ED">
        <w:t>3</w:t>
      </w:r>
      <w:r w:rsidR="002919DD" w:rsidRPr="00AF47ED">
        <w:t xml:space="preserve"> shows the factor correspondence analysis that associates texts with modalities of a single characterization variable and provides the most characteristic text segments for each cluster</w:t>
      </w:r>
      <w:r w:rsidR="000F3923">
        <w:t>. I</w:t>
      </w:r>
      <w:r w:rsidR="002919DD" w:rsidRPr="00AF47ED">
        <w:t xml:space="preserve">n this case the corpus from Brazilian media was classified into four clusters. They are represented on two axes. Next to the center of the two axes, we find the theme </w:t>
      </w:r>
      <w:r w:rsidR="0056393A">
        <w:t>“</w:t>
      </w:r>
      <w:r w:rsidR="002919DD" w:rsidRPr="00AF47ED">
        <w:t>social distancing</w:t>
      </w:r>
      <w:r w:rsidR="0056393A">
        <w:t>”</w:t>
      </w:r>
      <w:r w:rsidR="002919DD" w:rsidRPr="00AF47ED">
        <w:t>.</w:t>
      </w:r>
      <w:r w:rsidR="000730FE" w:rsidRPr="00AF47ED">
        <w:t xml:space="preserve"> </w:t>
      </w:r>
      <w:r w:rsidR="002919DD" w:rsidRPr="00AF47ED">
        <w:t>The horizontal axis divides</w:t>
      </w:r>
      <w:r w:rsidR="000730FE" w:rsidRPr="00AF47ED">
        <w:t xml:space="preserve"> </w:t>
      </w:r>
      <w:r w:rsidR="002919DD" w:rsidRPr="00AF47ED">
        <w:t>the corpus into two themes</w:t>
      </w:r>
      <w:r w:rsidR="000730FE" w:rsidRPr="00AF47ED">
        <w:t xml:space="preserve"> </w:t>
      </w:r>
      <w:r w:rsidR="002919DD" w:rsidRPr="00AF47ED">
        <w:t>“Bolsonaro” (related to the Brazilian president) positioned at the top, and “Social distancing.” Below the horizontal axis are the “COVID-19 pandemic”</w:t>
      </w:r>
      <w:r w:rsidR="00874682" w:rsidRPr="00AF47ED">
        <w:t xml:space="preserve"> </w:t>
      </w:r>
      <w:r w:rsidR="002919DD" w:rsidRPr="00AF47ED">
        <w:t>(left) and “Economy” (right).</w:t>
      </w:r>
    </w:p>
    <w:p w14:paraId="579909B4" w14:textId="7C5740DC" w:rsidR="004901F0" w:rsidRPr="00AF47ED" w:rsidRDefault="00232240" w:rsidP="00346D50">
      <w:pPr>
        <w:spacing w:line="360" w:lineRule="auto"/>
        <w:jc w:val="both"/>
      </w:pPr>
      <w:r w:rsidRPr="00232240">
        <w:rPr>
          <w:noProof/>
        </w:rPr>
        <w:lastRenderedPageBreak/>
        <w:drawing>
          <wp:inline distT="0" distB="0" distL="0" distR="0" wp14:anchorId="3A60216C" wp14:editId="3B181805">
            <wp:extent cx="5727700" cy="5418455"/>
            <wp:effectExtent l="0" t="0" r="0" b="4445"/>
            <wp:docPr id="2" name="Picture 2"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atter chart&#10;&#10;Description automatically generated"/>
                    <pic:cNvPicPr/>
                  </pic:nvPicPr>
                  <pic:blipFill>
                    <a:blip r:embed="rId16"/>
                    <a:stretch>
                      <a:fillRect/>
                    </a:stretch>
                  </pic:blipFill>
                  <pic:spPr>
                    <a:xfrm>
                      <a:off x="0" y="0"/>
                      <a:ext cx="5727700" cy="5418455"/>
                    </a:xfrm>
                    <a:prstGeom prst="rect">
                      <a:avLst/>
                    </a:prstGeom>
                  </pic:spPr>
                </pic:pic>
              </a:graphicData>
            </a:graphic>
          </wp:inline>
        </w:drawing>
      </w:r>
    </w:p>
    <w:p w14:paraId="3EEFFBFD" w14:textId="2D8E7B08" w:rsidR="00232240" w:rsidRDefault="00232240" w:rsidP="00232240">
      <w:pPr>
        <w:spacing w:line="360" w:lineRule="auto"/>
        <w:jc w:val="both"/>
      </w:pPr>
      <w:r w:rsidRPr="00AF47ED">
        <w:t>Figure 3 - Factorial correspondence analysis representation from the Brazilian media corpus on coronavirus/COVID-19</w:t>
      </w:r>
    </w:p>
    <w:p w14:paraId="626134BF" w14:textId="77777777" w:rsidR="00232240" w:rsidRDefault="00232240" w:rsidP="00AF47ED">
      <w:pPr>
        <w:spacing w:line="360" w:lineRule="auto"/>
        <w:ind w:firstLine="720"/>
        <w:jc w:val="both"/>
      </w:pPr>
    </w:p>
    <w:p w14:paraId="251614EF" w14:textId="274569B2" w:rsidR="00BC4708" w:rsidRPr="00AF47ED" w:rsidRDefault="009071E6" w:rsidP="00AF47ED">
      <w:pPr>
        <w:spacing w:line="360" w:lineRule="auto"/>
        <w:ind w:firstLine="720"/>
        <w:jc w:val="both"/>
      </w:pPr>
      <w:r>
        <w:t xml:space="preserve">We then </w:t>
      </w:r>
      <w:r w:rsidR="00DC600C">
        <w:t xml:space="preserve">narrow the focus </w:t>
      </w:r>
      <w:r>
        <w:t>on</w:t>
      </w:r>
      <w:r w:rsidR="00DD1E07">
        <w:t>to the</w:t>
      </w:r>
      <w:r>
        <w:t xml:space="preserve"> </w:t>
      </w:r>
      <w:r w:rsidR="00085ACD" w:rsidRPr="00AF47ED">
        <w:t>Brazilian president</w:t>
      </w:r>
      <w:r w:rsidR="00DD1E07">
        <w:t>’s</w:t>
      </w:r>
      <w:r w:rsidR="00085ACD" w:rsidRPr="00AF47ED">
        <w:t xml:space="preserve"> discourses</w:t>
      </w:r>
      <w:r w:rsidR="00A44BB2" w:rsidRPr="00AF47ED">
        <w:t xml:space="preserve">. </w:t>
      </w:r>
      <w:r w:rsidR="004901F0" w:rsidRPr="00AF47ED">
        <w:t xml:space="preserve">Figure 4 </w:t>
      </w:r>
      <w:r w:rsidR="00A44BB2" w:rsidRPr="00AF47ED">
        <w:t>present</w:t>
      </w:r>
      <w:r w:rsidR="0056393A">
        <w:t>s</w:t>
      </w:r>
      <w:r w:rsidR="00A44BB2" w:rsidRPr="00AF47ED">
        <w:t xml:space="preserve"> the </w:t>
      </w:r>
      <w:r w:rsidR="004901F0" w:rsidRPr="00AF47ED">
        <w:t>sub</w:t>
      </w:r>
      <w:r w:rsidR="00A44BB2" w:rsidRPr="00AF47ED">
        <w:t>-</w:t>
      </w:r>
      <w:r w:rsidR="009D248D" w:rsidRPr="00AF47ED">
        <w:t xml:space="preserve">cluster </w:t>
      </w:r>
      <w:r w:rsidR="00A44BB2" w:rsidRPr="00AF47ED">
        <w:t xml:space="preserve">extracted </w:t>
      </w:r>
      <w:r w:rsidR="004901F0" w:rsidRPr="00AF47ED">
        <w:t>from the</w:t>
      </w:r>
      <w:r w:rsidR="00A44BB2" w:rsidRPr="00AF47ED">
        <w:t xml:space="preserve"> cluster</w:t>
      </w:r>
      <w:r w:rsidR="004901F0" w:rsidRPr="00AF47ED">
        <w:t xml:space="preserve"> </w:t>
      </w:r>
      <w:r w:rsidR="0056393A">
        <w:t>“</w:t>
      </w:r>
      <w:r w:rsidR="009D248D" w:rsidRPr="00AF47ED">
        <w:t>Bolsonaro</w:t>
      </w:r>
      <w:r w:rsidR="0056393A">
        <w:t>”</w:t>
      </w:r>
      <w:r w:rsidR="009D248D" w:rsidRPr="00AF47ED">
        <w:t xml:space="preserve"> (Figure 3)</w:t>
      </w:r>
      <w:r w:rsidR="00A44BB2" w:rsidRPr="00AF47ED">
        <w:t xml:space="preserve">. </w:t>
      </w:r>
      <w:r w:rsidR="009D248D" w:rsidRPr="00AF47ED">
        <w:t xml:space="preserve"> </w:t>
      </w:r>
      <w:r w:rsidR="00A44BB2" w:rsidRPr="00AF47ED">
        <w:t>We circled in red some words uttered by the government</w:t>
      </w:r>
      <w:r w:rsidR="008C5FD4">
        <w:t xml:space="preserve"> that</w:t>
      </w:r>
      <w:r w:rsidR="00A44BB2" w:rsidRPr="00AF47ED">
        <w:t xml:space="preserve"> minimize</w:t>
      </w:r>
      <w:r w:rsidR="008C5FD4">
        <w:t>d</w:t>
      </w:r>
      <w:r w:rsidR="00A44BB2" w:rsidRPr="00AF47ED">
        <w:t xml:space="preserve"> the seriousness of the pandemic</w:t>
      </w:r>
      <w:r w:rsidR="00CB41F4" w:rsidRPr="00AF47ED">
        <w:t xml:space="preserve"> </w:t>
      </w:r>
      <w:r w:rsidR="000F3923">
        <w:t>such as “little flu,”</w:t>
      </w:r>
      <w:r w:rsidR="00A44BB2" w:rsidRPr="00AF47ED">
        <w:t xml:space="preserve"> </w:t>
      </w:r>
      <w:r w:rsidR="000F3923">
        <w:t>“</w:t>
      </w:r>
      <w:r w:rsidR="00A44BB2" w:rsidRPr="00AF47ED">
        <w:t>hysteria</w:t>
      </w:r>
      <w:r w:rsidR="000F3923">
        <w:t>,” “</w:t>
      </w:r>
      <w:r w:rsidR="000F3923" w:rsidRPr="000F3923">
        <w:t>criticize</w:t>
      </w:r>
      <w:proofErr w:type="gramStart"/>
      <w:r w:rsidR="000F3923">
        <w:t>,”</w:t>
      </w:r>
      <w:r w:rsidR="000F3923" w:rsidRPr="000F3923">
        <w:t xml:space="preserve"> </w:t>
      </w:r>
      <w:r w:rsidR="006719AA">
        <w:t xml:space="preserve"> </w:t>
      </w:r>
      <w:r w:rsidR="000F3923">
        <w:t>“</w:t>
      </w:r>
      <w:proofErr w:type="gramEnd"/>
      <w:r w:rsidR="000F3923">
        <w:t>crowding</w:t>
      </w:r>
      <w:r w:rsidR="006719AA">
        <w:t>,</w:t>
      </w:r>
      <w:r w:rsidR="000F3923">
        <w:t>”</w:t>
      </w:r>
      <w:r w:rsidR="0000661B">
        <w:t xml:space="preserve"> </w:t>
      </w:r>
      <w:r w:rsidR="006130C8">
        <w:t xml:space="preserve">(and which </w:t>
      </w:r>
      <w:r w:rsidR="0000661B" w:rsidRPr="0000661B">
        <w:t xml:space="preserve">encouraged his supporters to protest against </w:t>
      </w:r>
      <w:r w:rsidR="0000661B">
        <w:t>social distancing measures</w:t>
      </w:r>
      <w:r w:rsidR="006130C8">
        <w:t>)</w:t>
      </w:r>
      <w:r w:rsidR="00A3355B">
        <w:t xml:space="preserve">, and the word “fake” linked to word “Bolsonaro.” </w:t>
      </w:r>
      <w:r w:rsidR="00A44BB2" w:rsidRPr="00AF47ED">
        <w:t>The Figure also shows a sub-cluster at the bottom, circled in red with words such as, "</w:t>
      </w:r>
      <w:proofErr w:type="spellStart"/>
      <w:r w:rsidR="00A44BB2" w:rsidRPr="00AF47ED">
        <w:t>Doria</w:t>
      </w:r>
      <w:proofErr w:type="spellEnd"/>
      <w:r w:rsidR="00A44BB2" w:rsidRPr="00AF47ED">
        <w:t>", "governor", "closure"</w:t>
      </w:r>
      <w:r w:rsidR="006130C8">
        <w:t xml:space="preserve">. These </w:t>
      </w:r>
      <w:r w:rsidR="002D5BCF">
        <w:t>indicate</w:t>
      </w:r>
      <w:r w:rsidR="00A44BB2" w:rsidRPr="00AF47ED">
        <w:t xml:space="preserve"> </w:t>
      </w:r>
      <w:r w:rsidR="00AF0334" w:rsidRPr="00AF47ED">
        <w:t>the confrontations that Bolsonar</w:t>
      </w:r>
      <w:r w:rsidR="00A44BB2" w:rsidRPr="00AF47ED">
        <w:t xml:space="preserve">o had with </w:t>
      </w:r>
      <w:r w:rsidR="006130C8">
        <w:t xml:space="preserve">regional </w:t>
      </w:r>
      <w:r w:rsidR="00A44BB2" w:rsidRPr="00AF47ED">
        <w:t xml:space="preserve">governors who </w:t>
      </w:r>
      <w:r w:rsidR="006130C8">
        <w:t xml:space="preserve">had </w:t>
      </w:r>
      <w:r w:rsidR="00A44BB2" w:rsidRPr="00AF47ED">
        <w:t>decreed lo</w:t>
      </w:r>
      <w:r w:rsidR="00DD1E07">
        <w:t>ck</w:t>
      </w:r>
      <w:r w:rsidR="00A44BB2" w:rsidRPr="00AF47ED">
        <w:t>down</w:t>
      </w:r>
      <w:r w:rsidR="00DD1E07">
        <w:t>s</w:t>
      </w:r>
      <w:r w:rsidR="00A44BB2" w:rsidRPr="00AF47ED">
        <w:t xml:space="preserve"> in their states and municipalities.</w:t>
      </w:r>
      <w:r w:rsidR="00435757">
        <w:t xml:space="preserve"> From this sub-cluster we extracted Bolsonaro</w:t>
      </w:r>
      <w:r w:rsidR="006130C8">
        <w:t>’s</w:t>
      </w:r>
      <w:r w:rsidR="00435757">
        <w:t xml:space="preserve"> speeches to </w:t>
      </w:r>
      <w:r w:rsidR="006130C8">
        <w:t>provide greater context</w:t>
      </w:r>
      <w:r w:rsidR="00435757">
        <w:t xml:space="preserve">. </w:t>
      </w:r>
    </w:p>
    <w:p w14:paraId="0AFBEF03" w14:textId="41365000" w:rsidR="00316CC8" w:rsidRPr="00AF47ED" w:rsidRDefault="00232240" w:rsidP="00AF47ED">
      <w:pPr>
        <w:spacing w:line="360" w:lineRule="auto"/>
        <w:ind w:firstLine="720"/>
      </w:pPr>
      <w:r w:rsidRPr="00232240">
        <w:rPr>
          <w:noProof/>
        </w:rPr>
        <w:lastRenderedPageBreak/>
        <w:drawing>
          <wp:inline distT="0" distB="0" distL="0" distR="0" wp14:anchorId="5BA7D768" wp14:editId="7350C399">
            <wp:extent cx="5727700" cy="5453380"/>
            <wp:effectExtent l="0" t="0" r="0" b="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7"/>
                    <a:stretch>
                      <a:fillRect/>
                    </a:stretch>
                  </pic:blipFill>
                  <pic:spPr>
                    <a:xfrm>
                      <a:off x="0" y="0"/>
                      <a:ext cx="5727700" cy="5453380"/>
                    </a:xfrm>
                    <a:prstGeom prst="rect">
                      <a:avLst/>
                    </a:prstGeom>
                  </pic:spPr>
                </pic:pic>
              </a:graphicData>
            </a:graphic>
          </wp:inline>
        </w:drawing>
      </w:r>
    </w:p>
    <w:p w14:paraId="13250E17" w14:textId="77777777" w:rsidR="00232240" w:rsidRPr="00AF47ED" w:rsidRDefault="00232240" w:rsidP="00232240">
      <w:pPr>
        <w:spacing w:line="360" w:lineRule="auto"/>
        <w:rPr>
          <w:bCs/>
          <w:iCs/>
        </w:rPr>
      </w:pPr>
      <w:r w:rsidRPr="00AF47ED">
        <w:rPr>
          <w:bCs/>
          <w:iCs/>
        </w:rPr>
        <w:t>Figure 4 – Sub-cluster from Bolsonaro cluster</w:t>
      </w:r>
    </w:p>
    <w:p w14:paraId="74899BF8" w14:textId="77777777" w:rsidR="00232240" w:rsidRDefault="00232240" w:rsidP="00AF47ED">
      <w:pPr>
        <w:spacing w:line="360" w:lineRule="auto"/>
        <w:jc w:val="both"/>
        <w:rPr>
          <w:b/>
          <w:bCs/>
          <w:i/>
          <w:iCs/>
        </w:rPr>
      </w:pPr>
    </w:p>
    <w:p w14:paraId="2A43B327" w14:textId="77777777" w:rsidR="00232240" w:rsidRDefault="00232240" w:rsidP="00AF47ED">
      <w:pPr>
        <w:spacing w:line="360" w:lineRule="auto"/>
        <w:jc w:val="both"/>
        <w:rPr>
          <w:b/>
          <w:bCs/>
          <w:i/>
          <w:iCs/>
        </w:rPr>
      </w:pPr>
    </w:p>
    <w:p w14:paraId="6E2237D1" w14:textId="16C6EC67" w:rsidR="00BC4708" w:rsidRPr="003423AA" w:rsidRDefault="00BC4708" w:rsidP="00AF47ED">
      <w:pPr>
        <w:spacing w:line="360" w:lineRule="auto"/>
        <w:jc w:val="both"/>
        <w:rPr>
          <w:b/>
          <w:bCs/>
        </w:rPr>
      </w:pPr>
      <w:r w:rsidRPr="003423AA">
        <w:rPr>
          <w:b/>
          <w:bCs/>
        </w:rPr>
        <w:t xml:space="preserve">Discussion </w:t>
      </w:r>
    </w:p>
    <w:p w14:paraId="6867F2E6" w14:textId="77777777" w:rsidR="003423AA" w:rsidRPr="00AF47ED" w:rsidRDefault="003423AA" w:rsidP="00AF47ED">
      <w:pPr>
        <w:spacing w:line="360" w:lineRule="auto"/>
        <w:jc w:val="both"/>
        <w:rPr>
          <w:b/>
          <w:bCs/>
          <w:i/>
          <w:iCs/>
        </w:rPr>
      </w:pPr>
    </w:p>
    <w:p w14:paraId="31C42F15" w14:textId="77777777" w:rsidR="00FC4C9E" w:rsidRPr="00AF47ED" w:rsidRDefault="00FC4C9E" w:rsidP="00AF47ED">
      <w:pPr>
        <w:spacing w:line="360" w:lineRule="auto"/>
        <w:jc w:val="both"/>
        <w:rPr>
          <w:b/>
          <w:bCs/>
          <w:i/>
          <w:iCs/>
        </w:rPr>
      </w:pPr>
      <w:r w:rsidRPr="00AF47ED">
        <w:rPr>
          <w:b/>
          <w:bCs/>
          <w:i/>
          <w:iCs/>
        </w:rPr>
        <w:t>Bolsonaro and the</w:t>
      </w:r>
      <w:r w:rsidR="00743675" w:rsidRPr="00AF47ED">
        <w:rPr>
          <w:b/>
          <w:bCs/>
          <w:i/>
          <w:iCs/>
        </w:rPr>
        <w:t xml:space="preserve"> false</w:t>
      </w:r>
      <w:r w:rsidRPr="00AF47ED">
        <w:rPr>
          <w:b/>
          <w:bCs/>
          <w:i/>
          <w:iCs/>
        </w:rPr>
        <w:t xml:space="preserve"> economy</w:t>
      </w:r>
      <w:r w:rsidR="00743675" w:rsidRPr="00AF47ED">
        <w:rPr>
          <w:b/>
          <w:bCs/>
          <w:i/>
          <w:iCs/>
        </w:rPr>
        <w:t xml:space="preserve"> dilemma</w:t>
      </w:r>
    </w:p>
    <w:p w14:paraId="4E4F10AB" w14:textId="474C5AFE" w:rsidR="002919DD" w:rsidRPr="00AF47ED" w:rsidRDefault="004C595D" w:rsidP="00AF47ED">
      <w:pPr>
        <w:spacing w:line="360" w:lineRule="auto"/>
        <w:jc w:val="both"/>
      </w:pPr>
      <w:r w:rsidRPr="00AF47ED">
        <w:t>P</w:t>
      </w:r>
      <w:r w:rsidR="002919DD" w:rsidRPr="00AF47ED">
        <w:t xml:space="preserve">resident Bolsonaro’s response to COVID-19 was associated with consistent prioritization of the economy and the interests of capitalists. Like the other American populist president at the time, Donald Trump, Bolsonaro was keen not to ‘stop’ the national economy. Like Trump, he had also gained notoriety for supporting </w:t>
      </w:r>
      <w:proofErr w:type="gramStart"/>
      <w:r w:rsidR="002919DD" w:rsidRPr="00AF47ED">
        <w:t>protests against</w:t>
      </w:r>
      <w:proofErr w:type="gramEnd"/>
      <w:r w:rsidR="002919DD" w:rsidRPr="00AF47ED">
        <w:t xml:space="preserve"> government lockdowns, for touting unproven medicines (notably </w:t>
      </w:r>
      <w:r w:rsidR="002919DD" w:rsidRPr="00AF47ED">
        <w:rPr>
          <w:spacing w:val="-3"/>
          <w:lang w:bidi="en-US"/>
        </w:rPr>
        <w:t xml:space="preserve">hydroxychloroquine) </w:t>
      </w:r>
      <w:r w:rsidR="002919DD" w:rsidRPr="00AF47ED">
        <w:t xml:space="preserve">and for downplaying the seriousness of </w:t>
      </w:r>
      <w:r w:rsidR="002D5BCF">
        <w:lastRenderedPageBreak/>
        <w:t>COVID=19</w:t>
      </w:r>
      <w:r w:rsidR="002919DD" w:rsidRPr="00AF47ED">
        <w:t>, even vocally opposing state governors’ decisions to impose social distance measures.</w:t>
      </w:r>
      <w:r w:rsidR="005D6F2E">
        <w:t xml:space="preserve"> </w:t>
      </w:r>
    </w:p>
    <w:p w14:paraId="4A3F5A5E" w14:textId="2CF48D29" w:rsidR="004B1F8B" w:rsidRPr="00AF47ED" w:rsidRDefault="002919DD" w:rsidP="00AF47ED">
      <w:pPr>
        <w:spacing w:line="360" w:lineRule="auto"/>
        <w:ind w:firstLine="720"/>
        <w:jc w:val="both"/>
      </w:pPr>
      <w:r w:rsidRPr="00AF47ED">
        <w:t xml:space="preserve">Since 2015 economic crises and austerity policies in Brazil had severely constrained public expenditure </w:t>
      </w:r>
      <w:r w:rsidR="00E64490" w:rsidRPr="00AF47ED">
        <w:fldChar w:fldCharType="begin"/>
      </w:r>
      <w:r w:rsidR="000924EF" w:rsidRPr="00AF47ED">
        <w:instrText xml:space="preserve"> ADDIN EN.CITE &lt;EndNote&gt;&lt;Cite&gt;&lt;Author&gt;Deweck&lt;/Author&gt;&lt;Year&gt;2018&lt;/Year&gt;&lt;RecNum&gt;2698&lt;/RecNum&gt;&lt;DisplayText&gt;(Deweck, Oliveira, &amp;amp; Rossi, 2018)&lt;/DisplayText&gt;&lt;record&gt;&lt;rec-number&gt;2698&lt;/rec-number&gt;&lt;foreign-keys&gt;&lt;key app="EN" db-id="sar2tfwdm5e9whe025uxtfs0dssp25wzx2dz" timestamp="1590331280"&gt;2698&lt;/key&gt;&lt;/foreign-keys&gt;&lt;ref-type name="Book"&gt;6&lt;/ref-type&gt;&lt;contributors&gt;&lt;authors&gt;&lt;author&gt;Deweck, E&lt;/author&gt;&lt;author&gt;Oliveira, A&lt;/author&gt;&lt;author&gt;Rossi, P&lt;/author&gt;&lt;/authors&gt;&lt;/contributors&gt;&lt;titles&gt;&lt;title&gt;Austeridade e Retrocesso: Impactos Sociais da Política Fiscal No Brasil&lt;/title&gt;&lt;/titles&gt;&lt;dates&gt;&lt;year&gt;2018&lt;/year&gt;&lt;/dates&gt;&lt;pub-location&gt;São Paulo&lt;/pub-location&gt;&lt;publisher&gt;Brasil Debate e Fundação Friedrich Ebert&lt;/publisher&gt;&lt;urls&gt;&lt;/urls&gt;&lt;/record&gt;&lt;/Cite&gt;&lt;/EndNote&gt;</w:instrText>
      </w:r>
      <w:r w:rsidR="00E64490" w:rsidRPr="00AF47ED">
        <w:fldChar w:fldCharType="separate"/>
      </w:r>
      <w:r w:rsidR="000924EF" w:rsidRPr="00AF47ED">
        <w:rPr>
          <w:noProof/>
        </w:rPr>
        <w:t>(Deweck, Oliveira, &amp; Rossi, 2018)</w:t>
      </w:r>
      <w:r w:rsidR="00E64490" w:rsidRPr="00AF47ED">
        <w:fldChar w:fldCharType="end"/>
      </w:r>
      <w:r w:rsidRPr="00AF47ED">
        <w:t>.</w:t>
      </w:r>
      <w:r w:rsidR="00DD1E07">
        <w:t xml:space="preserve"> </w:t>
      </w:r>
      <w:r w:rsidR="005F2E86" w:rsidRPr="00AF47ED">
        <w:t>Paulo Guedes, an investment banker and minister of economy since 2019, was important politically for Bolsonaro</w:t>
      </w:r>
      <w:r w:rsidR="005F2E86">
        <w:t xml:space="preserve"> by providing  a ‘seal of approval’ for his pro-market policies as well as helping removing “</w:t>
      </w:r>
      <w:r w:rsidR="005F2E86" w:rsidRPr="00AF47ED">
        <w:t xml:space="preserve">the stain of a possible affinity for ‘statism’ created by Bolsonaro’s career in the military” </w:t>
      </w:r>
      <w:r w:rsidR="005F2E86" w:rsidRPr="00AF47ED">
        <w:fldChar w:fldCharType="begin"/>
      </w:r>
      <w:r w:rsidR="005F2E86" w:rsidRPr="00AF47ED">
        <w:instrText xml:space="preserve"> ADDIN EN.CITE &lt;EndNote&gt;&lt;Cite&gt;&lt;Author&gt;Evans&lt;/Author&gt;&lt;Year&gt;2018&lt;/Year&gt;&lt;RecNum&gt;2676&lt;/RecNum&gt;&lt;Pages&gt;50&lt;/Pages&gt;&lt;DisplayText&gt;(Evans, 2018, p. 50)&lt;/DisplayText&gt;&lt;record&gt;&lt;rec-number&gt;2676&lt;/rec-number&gt;&lt;foreign-keys&gt;&lt;key app="EN" db-id="sar2tfwdm5e9whe025uxtfs0dssp25wzx2dz" timestamp="1590204090"&gt;2676&lt;/key&gt;&lt;/foreign-keys&gt;&lt;ref-type name="Journal Article"&gt;17&lt;/ref-type&gt;&lt;contributors&gt;&lt;authors&gt;&lt;author&gt;Evans, P&lt;/author&gt;&lt;/authors&gt;&lt;/contributors&gt;&lt;titles&gt;&lt;title&gt;An Unfolding Tragedy&lt;/title&gt;&lt;secondary-title&gt;Berkeley Review of Latin American Studies&lt;/secondary-title&gt;&lt;/titles&gt;&lt;periodical&gt;&lt;full-title&gt;Berkeley Review of Latin American Studies&lt;/full-title&gt;&lt;/periodical&gt;&lt;volume&gt;Fall&lt;/volume&gt;&lt;number&gt;9-13 and 49-53&lt;/number&gt;&lt;dates&gt;&lt;year&gt;2018&lt;/year&gt;&lt;/dates&gt;&lt;urls&gt;&lt;/urls&gt;&lt;/record&gt;&lt;/Cite&gt;&lt;/EndNote&gt;</w:instrText>
      </w:r>
      <w:r w:rsidR="005F2E86" w:rsidRPr="00AF47ED">
        <w:fldChar w:fldCharType="separate"/>
      </w:r>
      <w:r w:rsidR="005F2E86" w:rsidRPr="00AF47ED">
        <w:rPr>
          <w:noProof/>
        </w:rPr>
        <w:t>(Evans, 2018, p. 50)</w:t>
      </w:r>
      <w:r w:rsidR="005F2E86" w:rsidRPr="00AF47ED">
        <w:fldChar w:fldCharType="end"/>
      </w:r>
      <w:r w:rsidR="005F2E86" w:rsidRPr="00AF47ED">
        <w:t xml:space="preserve">.  </w:t>
      </w:r>
      <w:r w:rsidR="005F2E86">
        <w:t xml:space="preserve">Austerity has been </w:t>
      </w:r>
      <w:r w:rsidR="00DD1E07">
        <w:t xml:space="preserve">justified in political terms </w:t>
      </w:r>
      <w:r w:rsidR="005F2E86">
        <w:t xml:space="preserve">since 2015 </w:t>
      </w:r>
      <w:r w:rsidR="00DD1E07">
        <w:t>as necessary to avoid hyper-inflation and to promote private investment. Bolsonaro</w:t>
      </w:r>
      <w:r w:rsidR="005F2E86">
        <w:t xml:space="preserve">’s political discourses reflected similar sentiments and during 2020 he used them as a weapon against COVID-19 measures that restricted economic activity in the short term. </w:t>
      </w:r>
    </w:p>
    <w:p w14:paraId="7B7AB7B7" w14:textId="7A45156F" w:rsidR="00435757" w:rsidRPr="001C04A3" w:rsidRDefault="00435757" w:rsidP="00AF47ED">
      <w:pPr>
        <w:spacing w:line="360" w:lineRule="auto"/>
        <w:ind w:firstLine="720"/>
        <w:jc w:val="both"/>
      </w:pPr>
      <w:r w:rsidRPr="00435757">
        <w:t>From our results we extracted Bolsonaro’s discourse</w:t>
      </w:r>
      <w:r w:rsidR="002D5BCF">
        <w:t>s reflecting</w:t>
      </w:r>
      <w:r w:rsidRPr="00435757">
        <w:t xml:space="preserve"> concern for the economy </w:t>
      </w:r>
      <w:r w:rsidRPr="001C04A3">
        <w:t>rather than health</w:t>
      </w:r>
      <w:r w:rsidR="00C07B8F" w:rsidRPr="001C04A3">
        <w:t xml:space="preserve">, and opposition </w:t>
      </w:r>
      <w:r w:rsidR="002D5BCF">
        <w:t>to</w:t>
      </w:r>
      <w:r w:rsidR="00C07B8F" w:rsidRPr="001C04A3">
        <w:t xml:space="preserve"> governors </w:t>
      </w:r>
      <w:r w:rsidR="005F2E86" w:rsidRPr="001C04A3">
        <w:t>who</w:t>
      </w:r>
      <w:r w:rsidR="00C07B8F" w:rsidRPr="001C04A3">
        <w:t xml:space="preserve"> adopted lockdown measures</w:t>
      </w:r>
      <w:r w:rsidRPr="001C04A3">
        <w:t>:</w:t>
      </w:r>
    </w:p>
    <w:p w14:paraId="2DE6D314" w14:textId="77777777" w:rsidR="00435757" w:rsidRPr="001C04A3" w:rsidRDefault="00435757" w:rsidP="00AF47ED">
      <w:pPr>
        <w:spacing w:line="360" w:lineRule="auto"/>
        <w:ind w:left="851"/>
        <w:jc w:val="both"/>
        <w:rPr>
          <w:i/>
        </w:rPr>
      </w:pPr>
    </w:p>
    <w:p w14:paraId="0B3C79D0" w14:textId="6EFBDC08" w:rsidR="000B0038" w:rsidRPr="000D2D54" w:rsidRDefault="00435757" w:rsidP="00AF47ED">
      <w:pPr>
        <w:spacing w:line="360" w:lineRule="auto"/>
        <w:ind w:left="851"/>
        <w:jc w:val="both"/>
        <w:rPr>
          <w:b/>
          <w:bCs/>
          <w:iCs/>
        </w:rPr>
      </w:pPr>
      <w:r w:rsidRPr="000D2D54">
        <w:rPr>
          <w:i/>
        </w:rPr>
        <w:t xml:space="preserve"> </w:t>
      </w:r>
      <w:r w:rsidR="000B0038" w:rsidRPr="000D2D54">
        <w:rPr>
          <w:i/>
        </w:rPr>
        <w:t>“People are being hysterical,” he said. “If the economy sinks, Brazil sinks with it. And what interests do these political leaders have? If the economy ends, any government whatsoever comes to an end.</w:t>
      </w:r>
      <w:r w:rsidR="005D3C74" w:rsidRPr="000D2D54">
        <w:rPr>
          <w:i/>
        </w:rPr>
        <w:t xml:space="preserve"> (</w:t>
      </w:r>
      <w:r w:rsidR="00EE3585" w:rsidRPr="000D2D54">
        <w:rPr>
          <w:i/>
        </w:rPr>
        <w:t>Estado de Sao Paulo</w:t>
      </w:r>
      <w:r w:rsidR="005D3C74" w:rsidRPr="000D2D54">
        <w:rPr>
          <w:i/>
        </w:rPr>
        <w:t xml:space="preserve"> – </w:t>
      </w:r>
      <w:r w:rsidR="00EE3585" w:rsidRPr="000D2D54">
        <w:rPr>
          <w:i/>
        </w:rPr>
        <w:t>1</w:t>
      </w:r>
      <w:r w:rsidR="009B365A" w:rsidRPr="000D2D54">
        <w:rPr>
          <w:i/>
        </w:rPr>
        <w:t>7</w:t>
      </w:r>
      <w:r w:rsidR="005D3C74" w:rsidRPr="000D2D54">
        <w:rPr>
          <w:i/>
        </w:rPr>
        <w:t>/</w:t>
      </w:r>
      <w:r w:rsidR="009B365A" w:rsidRPr="000D2D54">
        <w:rPr>
          <w:i/>
        </w:rPr>
        <w:t>March</w:t>
      </w:r>
      <w:r w:rsidR="005D3C74" w:rsidRPr="000D2D54">
        <w:rPr>
          <w:i/>
        </w:rPr>
        <w:t>/2020)</w:t>
      </w:r>
    </w:p>
    <w:p w14:paraId="5E3E6DDC" w14:textId="77777777" w:rsidR="000004A2" w:rsidRPr="001C04A3" w:rsidRDefault="000004A2" w:rsidP="00AF47ED">
      <w:pPr>
        <w:spacing w:line="360" w:lineRule="auto"/>
        <w:ind w:left="851"/>
        <w:jc w:val="both"/>
        <w:rPr>
          <w:i/>
        </w:rPr>
      </w:pPr>
    </w:p>
    <w:p w14:paraId="1C096DE9" w14:textId="580827D5" w:rsidR="000004A2" w:rsidRPr="001C04A3" w:rsidRDefault="000004A2" w:rsidP="00AF47ED">
      <w:pPr>
        <w:spacing w:line="360" w:lineRule="auto"/>
        <w:ind w:left="851"/>
        <w:jc w:val="both"/>
        <w:rPr>
          <w:i/>
        </w:rPr>
      </w:pPr>
      <w:r w:rsidRPr="001C04A3">
        <w:rPr>
          <w:i/>
        </w:rPr>
        <w:t>“In my opinion, there was too much concern with only one issue [health] and I couldn’t not worry about the other [economy]”.</w:t>
      </w:r>
      <w:r w:rsidR="005D3C74" w:rsidRPr="001C04A3">
        <w:rPr>
          <w:i/>
        </w:rPr>
        <w:t xml:space="preserve"> (Folha de Sao Paulo 25/</w:t>
      </w:r>
      <w:r w:rsidR="009B3016" w:rsidRPr="001C04A3">
        <w:rPr>
          <w:i/>
        </w:rPr>
        <w:t>June/2020)</w:t>
      </w:r>
    </w:p>
    <w:p w14:paraId="30CA4715" w14:textId="77777777" w:rsidR="000B0038" w:rsidRPr="001C04A3" w:rsidRDefault="000B0038" w:rsidP="00AF47ED">
      <w:pPr>
        <w:spacing w:line="360" w:lineRule="auto"/>
        <w:ind w:left="851"/>
        <w:jc w:val="both"/>
      </w:pPr>
    </w:p>
    <w:p w14:paraId="5B15B663" w14:textId="263B136C" w:rsidR="000B0038" w:rsidRPr="001C04A3" w:rsidRDefault="000B0038" w:rsidP="00AF47ED">
      <w:pPr>
        <w:spacing w:line="360" w:lineRule="auto"/>
        <w:ind w:left="851"/>
        <w:jc w:val="both"/>
        <w:rPr>
          <w:i/>
        </w:rPr>
      </w:pPr>
      <w:r w:rsidRPr="001C04A3">
        <w:rPr>
          <w:i/>
        </w:rPr>
        <w:t>“</w:t>
      </w:r>
      <w:r w:rsidR="009B3016" w:rsidRPr="001C04A3">
        <w:rPr>
          <w:i/>
        </w:rPr>
        <w:t xml:space="preserve">We regret that, sooner or later, this [social distancing] is going to have an influence what we import, even on the bread [we eat], the wheat. It’s going to have an </w:t>
      </w:r>
      <w:r w:rsidR="009B3016" w:rsidRPr="00401F6D">
        <w:rPr>
          <w:i/>
        </w:rPr>
        <w:t>influence”. (</w:t>
      </w:r>
      <w:r w:rsidR="007D79E3" w:rsidRPr="00401F6D">
        <w:rPr>
          <w:i/>
        </w:rPr>
        <w:t>O Globo</w:t>
      </w:r>
      <w:r w:rsidR="009B3016" w:rsidRPr="00401F6D">
        <w:rPr>
          <w:i/>
        </w:rPr>
        <w:t xml:space="preserve"> </w:t>
      </w:r>
      <w:r w:rsidR="007D79E3" w:rsidRPr="00401F6D">
        <w:rPr>
          <w:i/>
        </w:rPr>
        <w:t>27</w:t>
      </w:r>
      <w:r w:rsidR="009B3016" w:rsidRPr="00401F6D">
        <w:rPr>
          <w:i/>
        </w:rPr>
        <w:t>/</w:t>
      </w:r>
      <w:r w:rsidR="007D79E3" w:rsidRPr="00401F6D">
        <w:rPr>
          <w:i/>
        </w:rPr>
        <w:t>February</w:t>
      </w:r>
      <w:r w:rsidR="009B3016" w:rsidRPr="00401F6D">
        <w:rPr>
          <w:i/>
        </w:rPr>
        <w:t>/2020)</w:t>
      </w:r>
    </w:p>
    <w:p w14:paraId="6B02D1EC" w14:textId="77777777" w:rsidR="00BA27D2" w:rsidRPr="00AF47ED" w:rsidRDefault="00BA27D2" w:rsidP="00AF47ED">
      <w:pPr>
        <w:spacing w:line="360" w:lineRule="auto"/>
        <w:jc w:val="both"/>
      </w:pPr>
    </w:p>
    <w:p w14:paraId="30CBF9AE" w14:textId="7362C058" w:rsidR="002919DD" w:rsidRPr="00AF47ED" w:rsidRDefault="002919DD" w:rsidP="00AF47ED">
      <w:pPr>
        <w:spacing w:line="360" w:lineRule="auto"/>
        <w:ind w:firstLine="720"/>
        <w:jc w:val="both"/>
        <w:rPr>
          <w:rFonts w:eastAsia="Cambria"/>
        </w:rPr>
      </w:pPr>
      <w:r w:rsidRPr="00AF47ED">
        <w:rPr>
          <w:rFonts w:eastAsia="Cambria"/>
        </w:rPr>
        <w:t>It is important to note that the COVID-19 pandemic struck Brazil during an economic crisis that was already demanding increased social expenditure.</w:t>
      </w:r>
      <w:r w:rsidR="002D5BCF">
        <w:rPr>
          <w:rFonts w:eastAsia="Cambria"/>
        </w:rPr>
        <w:t xml:space="preserve"> </w:t>
      </w:r>
      <w:r w:rsidRPr="00AF47ED">
        <w:rPr>
          <w:rFonts w:eastAsia="Cambria"/>
        </w:rPr>
        <w:t>President Bolsonaro persistently implied that there was a trade-off between measures to contain the epidemic</w:t>
      </w:r>
      <w:r w:rsidR="00745BFA">
        <w:rPr>
          <w:rFonts w:eastAsia="Cambria"/>
        </w:rPr>
        <w:t xml:space="preserve"> (that would either restrict economic activities through social distancing and lockdowns</w:t>
      </w:r>
      <w:r w:rsidR="005F2E86">
        <w:rPr>
          <w:rFonts w:eastAsia="Cambria"/>
        </w:rPr>
        <w:t xml:space="preserve"> or </w:t>
      </w:r>
      <w:r w:rsidR="00745BFA">
        <w:rPr>
          <w:rFonts w:eastAsia="Cambria"/>
        </w:rPr>
        <w:t>threaten his austerity approach by requiring increased government spending)</w:t>
      </w:r>
      <w:r w:rsidRPr="00AF47ED">
        <w:rPr>
          <w:rFonts w:eastAsia="Cambria"/>
        </w:rPr>
        <w:t xml:space="preserve"> and economic growth</w:t>
      </w:r>
      <w:r w:rsidR="005F2E86">
        <w:rPr>
          <w:rFonts w:eastAsia="Cambria"/>
        </w:rPr>
        <w:t>. There were clear echoes between this and his claims that there is a</w:t>
      </w:r>
      <w:r w:rsidRPr="00AF47ED">
        <w:rPr>
          <w:rFonts w:eastAsia="Cambria"/>
        </w:rPr>
        <w:t xml:space="preserve"> trade-off between environmental regulation and economic growth. </w:t>
      </w:r>
      <w:r w:rsidR="005F2E86">
        <w:rPr>
          <w:rFonts w:eastAsia="Cambria"/>
        </w:rPr>
        <w:t>Bolsonaro</w:t>
      </w:r>
      <w:r w:rsidRPr="00AF47ED">
        <w:rPr>
          <w:rFonts w:eastAsia="Cambria"/>
        </w:rPr>
        <w:t xml:space="preserve"> </w:t>
      </w:r>
      <w:r w:rsidR="00745BFA">
        <w:rPr>
          <w:rFonts w:eastAsia="Cambria"/>
        </w:rPr>
        <w:t xml:space="preserve">had previously </w:t>
      </w:r>
      <w:r w:rsidRPr="00AF47ED">
        <w:rPr>
          <w:rFonts w:eastAsia="Cambria"/>
        </w:rPr>
        <w:t xml:space="preserve">argued that environmental regulations should be relaxed to stimulate economic growth and that, because </w:t>
      </w:r>
      <w:r w:rsidR="002D5BCF">
        <w:rPr>
          <w:rFonts w:eastAsia="Cambria"/>
        </w:rPr>
        <w:t>nature</w:t>
      </w:r>
      <w:r w:rsidRPr="00AF47ED">
        <w:rPr>
          <w:rFonts w:eastAsia="Cambria"/>
        </w:rPr>
        <w:t xml:space="preserve"> reserves “hinder development,” it would be better for Brazil to have fewer national parks </w:t>
      </w:r>
      <w:r w:rsidR="00E64490" w:rsidRPr="00AF47ED">
        <w:rPr>
          <w:rFonts w:eastAsia="Cambria"/>
        </w:rPr>
        <w:lastRenderedPageBreak/>
        <w:fldChar w:fldCharType="begin"/>
      </w:r>
      <w:r w:rsidRPr="00AF47ED">
        <w:rPr>
          <w:rFonts w:eastAsia="Cambria"/>
        </w:rPr>
        <w:instrText xml:space="preserve"> ADDIN EN.CITE &lt;EndNote&gt;&lt;Cite&gt;&lt;Author&gt;Simões&lt;/Author&gt;&lt;Year&gt;2020&lt;/Year&gt;&lt;RecNum&gt;2969&lt;/RecNum&gt;&lt;DisplayText&gt;(Simões, 2020)&lt;/DisplayText&gt;&lt;record&gt;&lt;rec-number&gt;2969&lt;/rec-number&gt;&lt;foreign-keys&gt;&lt;key app="EN" db-id="sar2tfwdm5e9whe025uxtfs0dssp25wzx2dz" timestamp="1610326897"&gt;2969&lt;/key&gt;&lt;/foreign-keys&gt;&lt;ref-type name="Newspaper Article"&gt;23&lt;/ref-type&gt;&lt;contributors&gt;&lt;authors&gt;&lt;author&gt;Simões, M&lt;/author&gt;&lt;/authors&gt;&lt;/contributors&gt;&lt;titles&gt;&lt;title&gt;Brazil’s Bolsonaro on the Environment, in His Own Words&lt;/title&gt;&lt;secondary-title&gt;New York Times&lt;/secondary-title&gt;&lt;/titles&gt;&lt;dates&gt;&lt;year&gt;2020&lt;/year&gt;&lt;pub-dates&gt;&lt;date&gt;Aug 27, 2020&lt;/date&gt;&lt;/pub-dates&gt;&lt;/dates&gt;&lt;urls&gt;&lt;related-urls&gt;&lt;url&gt;https://www.nytimes.com/2019/08/27/world/americas/bolsonaro-brazil-environment.html&lt;/url&gt;&lt;/related-urls&gt;&lt;/urls&gt;&lt;/record&gt;&lt;/Cite&gt;&lt;/EndNote&gt;</w:instrText>
      </w:r>
      <w:r w:rsidR="00E64490" w:rsidRPr="00AF47ED">
        <w:rPr>
          <w:rFonts w:eastAsia="Cambria"/>
        </w:rPr>
        <w:fldChar w:fldCharType="separate"/>
      </w:r>
      <w:r w:rsidRPr="00AF47ED">
        <w:rPr>
          <w:rFonts w:eastAsia="Cambria"/>
          <w:noProof/>
        </w:rPr>
        <w:t>(Simões, 2020)</w:t>
      </w:r>
      <w:r w:rsidR="00E64490" w:rsidRPr="00AF47ED">
        <w:rPr>
          <w:rFonts w:eastAsia="Cambria"/>
        </w:rPr>
        <w:fldChar w:fldCharType="end"/>
      </w:r>
      <w:r w:rsidRPr="00AF47ED">
        <w:rPr>
          <w:rFonts w:eastAsia="Cambria"/>
        </w:rPr>
        <w:t>. For example, in 2019, in addition to his austerity policies, Bolsonaro</w:t>
      </w:r>
      <w:r w:rsidR="00745BFA">
        <w:rPr>
          <w:rFonts w:eastAsia="Cambria"/>
        </w:rPr>
        <w:t xml:space="preserve"> </w:t>
      </w:r>
      <w:r w:rsidRPr="00AF47ED">
        <w:rPr>
          <w:rFonts w:eastAsia="Cambria"/>
        </w:rPr>
        <w:t xml:space="preserve"> </w:t>
      </w:r>
      <w:r w:rsidRPr="00AF47ED">
        <w:t xml:space="preserve">cut USD 46.36 million from the Ministry of the Environment and other relevant conservation programs, threatening the monitoring and supervision initiatives necessary for preserving the Amazon forest </w:t>
      </w:r>
      <w:r w:rsidR="00E64490" w:rsidRPr="00AF47ED">
        <w:fldChar w:fldCharType="begin"/>
      </w:r>
      <w:r w:rsidR="000924EF" w:rsidRPr="00AF47ED">
        <w:instrText xml:space="preserve"> ADDIN EN.CITE &lt;EndNote&gt;&lt;Cite&gt;&lt;Author&gt;de Area Leão Pereira&lt;/Author&gt;&lt;Year&gt;2019&lt;/Year&gt;&lt;RecNum&gt;2970&lt;/RecNum&gt;&lt;DisplayText&gt;(de Area Leão Pereira, Silveira Ferreira, de Santana Ribeiro, Sabadini Carvalho, &amp;amp; de Barros Pereira, 2019)&lt;/DisplayText&gt;&lt;record&gt;&lt;rec-number&gt;2970&lt;/rec-number&gt;&lt;foreign-keys&gt;&lt;key app="EN" db-id="sar2tfwdm5e9whe025uxtfs0dssp25wzx2dz" timestamp="1610327794"&gt;2970&lt;/key&gt;&lt;/foreign-keys&gt;&lt;ref-type name="Journal Article"&gt;17&lt;/ref-type&gt;&lt;contributors&gt;&lt;authors&gt;&lt;author&gt;de Area Leão Pereira, Eder&lt;/author&gt;&lt;author&gt;Silveira Ferreira, Paulo&lt;/author&gt;&lt;author&gt;de Santana Ribeiro, Luiz&lt;/author&gt;&lt;author&gt;Sabadini Carvalho, Terciane&lt;/author&gt;&lt;author&gt;de Barros Pereira, Hernane&lt;/author&gt;&lt;/authors&gt;&lt;/contributors&gt;&lt;titles&gt;&lt;title&gt;Policy in Brazil (2016–2019) threaten conservation of the Amazon rainforest&lt;/title&gt;&lt;secondary-title&gt;Environmental Science &amp;amp; Policy&lt;/secondary-title&gt;&lt;/titles&gt;&lt;periodical&gt;&lt;full-title&gt;Environmental Science &amp;amp; Policy&lt;/full-title&gt;&lt;/periodical&gt;&lt;pages&gt;8-12&lt;/pages&gt;&lt;volume&gt;100&lt;/volume&gt;&lt;dates&gt;&lt;year&gt;2019&lt;/year&gt;&lt;/dates&gt;&lt;isbn&gt;1462-9011&lt;/isbn&gt;&lt;urls&gt;&lt;/urls&gt;&lt;/record&gt;&lt;/Cite&gt;&lt;/EndNote&gt;</w:instrText>
      </w:r>
      <w:r w:rsidR="00E64490" w:rsidRPr="00AF47ED">
        <w:fldChar w:fldCharType="separate"/>
      </w:r>
      <w:r w:rsidR="000924EF" w:rsidRPr="00AF47ED">
        <w:rPr>
          <w:noProof/>
        </w:rPr>
        <w:t>(de Area Leão Pereira, Silveira Ferreira, de Santana Ribeiro, Sabadini Carvalho, &amp; de Barros Pereira, 2019)</w:t>
      </w:r>
      <w:r w:rsidR="00E64490" w:rsidRPr="00AF47ED">
        <w:fldChar w:fldCharType="end"/>
      </w:r>
      <w:r w:rsidRPr="00AF47ED">
        <w:t>. Critics countered that Bolsonaro was promoting a false dilemma</w:t>
      </w:r>
      <w:r w:rsidR="00745BFA">
        <w:t xml:space="preserve"> on the grounds that sustained</w:t>
      </w:r>
      <w:r w:rsidRPr="00AF47ED">
        <w:t xml:space="preserve"> economic growth require</w:t>
      </w:r>
      <w:r w:rsidR="00745BFA">
        <w:t>s</w:t>
      </w:r>
      <w:r w:rsidRPr="00AF47ED">
        <w:t xml:space="preserve"> a sustainable environment</w:t>
      </w:r>
      <w:r w:rsidR="00745BFA">
        <w:t xml:space="preserve">, </w:t>
      </w:r>
      <w:r w:rsidRPr="00AF47ED">
        <w:t>a healthy population</w:t>
      </w:r>
      <w:r w:rsidR="00745BFA">
        <w:t xml:space="preserve"> and government-financed social infrastructure including welfare and education</w:t>
      </w:r>
      <w:r w:rsidRPr="00AF47ED">
        <w:t xml:space="preserve">. </w:t>
      </w:r>
    </w:p>
    <w:p w14:paraId="1C364BA6" w14:textId="77777777" w:rsidR="00344982" w:rsidRPr="00AF47ED" w:rsidRDefault="00344982" w:rsidP="00AF47ED">
      <w:pPr>
        <w:spacing w:line="360" w:lineRule="auto"/>
        <w:ind w:firstLine="720"/>
        <w:jc w:val="both"/>
        <w:rPr>
          <w:rFonts w:eastAsia="Cambria"/>
        </w:rPr>
      </w:pPr>
    </w:p>
    <w:p w14:paraId="6A00E510" w14:textId="77777777" w:rsidR="00B24DDF" w:rsidRPr="00AF47ED" w:rsidRDefault="00FA1DFF" w:rsidP="00AF47ED">
      <w:pPr>
        <w:spacing w:line="360" w:lineRule="auto"/>
        <w:jc w:val="both"/>
        <w:rPr>
          <w:b/>
          <w:bCs/>
          <w:i/>
          <w:iCs/>
        </w:rPr>
      </w:pPr>
      <w:r w:rsidRPr="00AF47ED">
        <w:rPr>
          <w:b/>
          <w:bCs/>
          <w:i/>
          <w:iCs/>
        </w:rPr>
        <w:t>Diminishing the importance of s</w:t>
      </w:r>
      <w:r w:rsidR="00B24DDF" w:rsidRPr="00AF47ED">
        <w:rPr>
          <w:b/>
          <w:bCs/>
          <w:i/>
          <w:iCs/>
        </w:rPr>
        <w:t>ocial distancing</w:t>
      </w:r>
    </w:p>
    <w:p w14:paraId="3F6074C6" w14:textId="3CD819EA" w:rsidR="004A2FE4" w:rsidRDefault="000004A2" w:rsidP="00AF47ED">
      <w:pPr>
        <w:spacing w:line="360" w:lineRule="auto"/>
        <w:jc w:val="both"/>
      </w:pPr>
      <w:r w:rsidRPr="00AF47ED">
        <w:t>The relation</w:t>
      </w:r>
      <w:r w:rsidR="002D5BCF">
        <w:t>ship between the</w:t>
      </w:r>
      <w:r w:rsidRPr="00AF47ED">
        <w:t xml:space="preserve"> topics “Bolsonaro” and “Social distancing”</w:t>
      </w:r>
      <w:r w:rsidR="001F6328" w:rsidRPr="00AF47ED">
        <w:t xml:space="preserve"> </w:t>
      </w:r>
      <w:r w:rsidR="004A2FE4" w:rsidRPr="00AF47ED">
        <w:t xml:space="preserve">reflects the </w:t>
      </w:r>
      <w:r w:rsidR="006130C8">
        <w:t xml:space="preserve">Brazilian president’s </w:t>
      </w:r>
      <w:r w:rsidR="004A2FE4" w:rsidRPr="00AF47ED">
        <w:t>discourses against this measure.</w:t>
      </w:r>
      <w:r w:rsidR="001F6328" w:rsidRPr="00AF47ED">
        <w:t xml:space="preserve"> </w:t>
      </w:r>
      <w:r w:rsidR="004A2FE4" w:rsidRPr="00AF47ED">
        <w:t xml:space="preserve">We extracted some of these discourses: </w:t>
      </w:r>
    </w:p>
    <w:p w14:paraId="56F31109" w14:textId="77777777" w:rsidR="008515FC" w:rsidRPr="001C04A3" w:rsidRDefault="008515FC" w:rsidP="00AF47ED">
      <w:pPr>
        <w:spacing w:line="360" w:lineRule="auto"/>
        <w:jc w:val="both"/>
      </w:pPr>
    </w:p>
    <w:p w14:paraId="726CA139" w14:textId="4A70A0B7" w:rsidR="004A2FE4" w:rsidRPr="001C04A3" w:rsidRDefault="004A2FE4" w:rsidP="00AF47ED">
      <w:pPr>
        <w:spacing w:line="360" w:lineRule="auto"/>
        <w:ind w:left="720"/>
        <w:jc w:val="both"/>
        <w:rPr>
          <w:i/>
        </w:rPr>
      </w:pPr>
      <w:r w:rsidRPr="001C04A3">
        <w:rPr>
          <w:i/>
        </w:rPr>
        <w:t xml:space="preserve">“If I decided to shake hands with people, I’m sorry. I </w:t>
      </w:r>
      <w:proofErr w:type="gramStart"/>
      <w:r w:rsidRPr="001C04A3">
        <w:rPr>
          <w:i/>
        </w:rPr>
        <w:t>didn’t</w:t>
      </w:r>
      <w:proofErr w:type="gramEnd"/>
      <w:r w:rsidRPr="001C04A3">
        <w:rPr>
          <w:i/>
        </w:rPr>
        <w:t xml:space="preserve"> summon the people out onto the streets. I have every right [to shake their hands]”.</w:t>
      </w:r>
      <w:r w:rsidR="00BD7354" w:rsidRPr="001C04A3">
        <w:rPr>
          <w:i/>
        </w:rPr>
        <w:t xml:space="preserve"> (Valor </w:t>
      </w:r>
      <w:proofErr w:type="spellStart"/>
      <w:r w:rsidR="00BD7354" w:rsidRPr="001C04A3">
        <w:rPr>
          <w:i/>
        </w:rPr>
        <w:t>Econ</w:t>
      </w:r>
      <w:r w:rsidR="00DB2925">
        <w:rPr>
          <w:i/>
        </w:rPr>
        <w:t>ô</w:t>
      </w:r>
      <w:r w:rsidR="00BD7354" w:rsidRPr="001C04A3">
        <w:rPr>
          <w:i/>
        </w:rPr>
        <w:t>mico</w:t>
      </w:r>
      <w:proofErr w:type="spellEnd"/>
      <w:r w:rsidR="00BD7354" w:rsidRPr="001C04A3">
        <w:rPr>
          <w:i/>
        </w:rPr>
        <w:t xml:space="preserve"> 16/March/2020)</w:t>
      </w:r>
    </w:p>
    <w:p w14:paraId="4C720AFB" w14:textId="77777777" w:rsidR="004A2FE4" w:rsidRPr="001C04A3" w:rsidRDefault="004A2FE4" w:rsidP="00AF47ED">
      <w:pPr>
        <w:spacing w:line="360" w:lineRule="auto"/>
        <w:ind w:left="720"/>
        <w:jc w:val="both"/>
        <w:rPr>
          <w:i/>
        </w:rPr>
      </w:pPr>
    </w:p>
    <w:p w14:paraId="43FE010D" w14:textId="63AF5DFC" w:rsidR="004A2FE4" w:rsidRPr="001C04A3" w:rsidRDefault="00C07B8F" w:rsidP="000D2D54">
      <w:pPr>
        <w:spacing w:line="360" w:lineRule="auto"/>
        <w:ind w:left="720"/>
        <w:jc w:val="both"/>
        <w:rPr>
          <w:i/>
        </w:rPr>
      </w:pPr>
      <w:r w:rsidRPr="001C04A3">
        <w:rPr>
          <w:i/>
        </w:rPr>
        <w:t>“</w:t>
      </w:r>
      <w:r w:rsidR="004A2FE4" w:rsidRPr="001C04A3">
        <w:rPr>
          <w:i/>
        </w:rPr>
        <w:t>In recent days we’ve had a governor who wanted to prevent people from going to the beach. Not only did it fail, but the number of people on the beaches increased.</w:t>
      </w:r>
      <w:r w:rsidRPr="001C04A3">
        <w:rPr>
          <w:i/>
        </w:rPr>
        <w:t>”</w:t>
      </w:r>
      <w:r w:rsidR="00991FC8" w:rsidRPr="001C04A3">
        <w:rPr>
          <w:i/>
        </w:rPr>
        <w:t xml:space="preserve"> (Folha de S</w:t>
      </w:r>
      <w:r w:rsidR="00DB2925">
        <w:rPr>
          <w:i/>
        </w:rPr>
        <w:t>ã</w:t>
      </w:r>
      <w:r w:rsidR="00991FC8" w:rsidRPr="001C04A3">
        <w:rPr>
          <w:i/>
        </w:rPr>
        <w:t>o Paulo 18/March/2020)</w:t>
      </w:r>
    </w:p>
    <w:p w14:paraId="027B1AE1" w14:textId="053ED6B9" w:rsidR="004A2FE4" w:rsidRPr="001C04A3" w:rsidRDefault="00C07B8F" w:rsidP="00AF47ED">
      <w:pPr>
        <w:spacing w:line="360" w:lineRule="auto"/>
        <w:ind w:left="720"/>
        <w:jc w:val="both"/>
        <w:rPr>
          <w:i/>
        </w:rPr>
      </w:pPr>
      <w:r w:rsidRPr="001C04A3">
        <w:rPr>
          <w:i/>
        </w:rPr>
        <w:t>“</w:t>
      </w:r>
      <w:r w:rsidR="004A2FE4" w:rsidRPr="001C04A3">
        <w:rPr>
          <w:i/>
        </w:rPr>
        <w:t>A few state and local authorities have to abandon this ‘scorched earth’ concept; banning public transport, closing down trade and mass confinement</w:t>
      </w:r>
      <w:r w:rsidRPr="001C04A3">
        <w:rPr>
          <w:i/>
        </w:rPr>
        <w:t>”</w:t>
      </w:r>
      <w:r w:rsidR="00991FC8" w:rsidRPr="001C04A3">
        <w:rPr>
          <w:i/>
        </w:rPr>
        <w:t xml:space="preserve"> (O Globo – 24/March/2020)</w:t>
      </w:r>
    </w:p>
    <w:p w14:paraId="47C2E455" w14:textId="77777777" w:rsidR="004A2FE4" w:rsidRPr="001C04A3" w:rsidRDefault="004A2FE4" w:rsidP="00AF47ED">
      <w:pPr>
        <w:spacing w:line="360" w:lineRule="auto"/>
        <w:ind w:left="720"/>
        <w:jc w:val="both"/>
        <w:rPr>
          <w:i/>
        </w:rPr>
      </w:pPr>
    </w:p>
    <w:p w14:paraId="1ABE6C5F" w14:textId="21D356DF" w:rsidR="004A2FE4" w:rsidRPr="001C04A3" w:rsidRDefault="00230E62" w:rsidP="00AF47ED">
      <w:pPr>
        <w:spacing w:line="360" w:lineRule="auto"/>
        <w:ind w:left="720"/>
        <w:jc w:val="both"/>
        <w:rPr>
          <w:i/>
        </w:rPr>
      </w:pPr>
      <w:r w:rsidRPr="001C04A3">
        <w:rPr>
          <w:i/>
        </w:rPr>
        <w:t>“</w:t>
      </w:r>
      <w:r w:rsidR="004A2FE4" w:rsidRPr="001C04A3">
        <w:rPr>
          <w:i/>
        </w:rPr>
        <w:t>I’ve got the constitutional right to come and go [as I please]. No one’s going to hinder my freedom to come and go.</w:t>
      </w:r>
      <w:r w:rsidRPr="001C04A3">
        <w:rPr>
          <w:i/>
        </w:rPr>
        <w:t>”</w:t>
      </w:r>
      <w:r w:rsidR="004529BC" w:rsidRPr="001C04A3">
        <w:rPr>
          <w:i/>
        </w:rPr>
        <w:t xml:space="preserve"> </w:t>
      </w:r>
      <w:r w:rsidR="00C23650">
        <w:rPr>
          <w:i/>
        </w:rPr>
        <w:t>(</w:t>
      </w:r>
      <w:r w:rsidR="004529BC" w:rsidRPr="001C04A3">
        <w:rPr>
          <w:i/>
        </w:rPr>
        <w:t xml:space="preserve">Valor </w:t>
      </w:r>
      <w:proofErr w:type="spellStart"/>
      <w:r w:rsidR="00DB2925" w:rsidRPr="001C04A3">
        <w:rPr>
          <w:i/>
        </w:rPr>
        <w:t>Econ</w:t>
      </w:r>
      <w:r w:rsidR="00DB2925">
        <w:rPr>
          <w:i/>
        </w:rPr>
        <w:t>ô</w:t>
      </w:r>
      <w:r w:rsidR="00DB2925" w:rsidRPr="001C04A3">
        <w:rPr>
          <w:i/>
        </w:rPr>
        <w:t>mico</w:t>
      </w:r>
      <w:proofErr w:type="spellEnd"/>
      <w:r w:rsidR="00DB2925" w:rsidRPr="001C04A3">
        <w:rPr>
          <w:i/>
        </w:rPr>
        <w:t xml:space="preserve"> </w:t>
      </w:r>
      <w:r w:rsidR="004529BC" w:rsidRPr="001C04A3">
        <w:rPr>
          <w:i/>
        </w:rPr>
        <w:t>10/April/2020)</w:t>
      </w:r>
    </w:p>
    <w:p w14:paraId="16503AAD" w14:textId="77777777" w:rsidR="00FA1DFF" w:rsidRPr="00AF47ED" w:rsidRDefault="00FA1DFF" w:rsidP="00AF47ED">
      <w:pPr>
        <w:spacing w:line="360" w:lineRule="auto"/>
        <w:jc w:val="both"/>
      </w:pPr>
    </w:p>
    <w:p w14:paraId="1EE7C13D" w14:textId="6514C7D5" w:rsidR="002919DD" w:rsidRPr="00AF47ED" w:rsidRDefault="002919DD" w:rsidP="00AF47ED">
      <w:pPr>
        <w:spacing w:line="360" w:lineRule="auto"/>
        <w:ind w:firstLine="720"/>
        <w:jc w:val="both"/>
      </w:pPr>
      <w:r w:rsidRPr="00AF47ED">
        <w:t>Despite the president’s</w:t>
      </w:r>
      <w:r w:rsidR="003632FF" w:rsidRPr="00AF47ED">
        <w:t xml:space="preserve"> </w:t>
      </w:r>
      <w:r w:rsidRPr="00AF47ED">
        <w:t xml:space="preserve">preferences, the </w:t>
      </w:r>
      <w:proofErr w:type="spellStart"/>
      <w:r w:rsidR="008515FC">
        <w:t>MoH</w:t>
      </w:r>
      <w:proofErr w:type="spellEnd"/>
      <w:r w:rsidR="008515FC">
        <w:t xml:space="preserve"> </w:t>
      </w:r>
      <w:r w:rsidRPr="00AF47ED">
        <w:t xml:space="preserve">and most </w:t>
      </w:r>
      <w:r w:rsidR="00C07B8F">
        <w:t>subnational</w:t>
      </w:r>
      <w:r w:rsidRPr="00AF47ED">
        <w:t xml:space="preserve"> govern</w:t>
      </w:r>
      <w:r w:rsidR="0000661B">
        <w:t>ors</w:t>
      </w:r>
      <w:r w:rsidR="00C07B8F">
        <w:t xml:space="preserve"> </w:t>
      </w:r>
      <w:r w:rsidRPr="00AF47ED">
        <w:t>initially remained firm in support of social distancing, business closures, and warning</w:t>
      </w:r>
      <w:r w:rsidR="001F6328" w:rsidRPr="00AF47ED">
        <w:t xml:space="preserve"> </w:t>
      </w:r>
      <w:r w:rsidRPr="00AF47ED">
        <w:t xml:space="preserve">against </w:t>
      </w:r>
      <w:r w:rsidR="005F2E86">
        <w:t>untested treatments</w:t>
      </w:r>
      <w:r w:rsidRPr="00AF47ED">
        <w:t>. Between March and May</w:t>
      </w:r>
      <w:r w:rsidR="005F2E86">
        <w:t xml:space="preserve"> 2020</w:t>
      </w:r>
      <w:r w:rsidRPr="00AF47ED">
        <w:t>, officials</w:t>
      </w:r>
      <w:r w:rsidR="001F6328" w:rsidRPr="00AF47ED">
        <w:t xml:space="preserve"> </w:t>
      </w:r>
      <w:r w:rsidRPr="00AF47ED">
        <w:t xml:space="preserve">from the </w:t>
      </w:r>
      <w:proofErr w:type="spellStart"/>
      <w:r w:rsidR="008515FC">
        <w:t>MoH</w:t>
      </w:r>
      <w:proofErr w:type="spellEnd"/>
      <w:r w:rsidRPr="00AF47ED">
        <w:t xml:space="preserve"> held daily press conferences to provide updates on</w:t>
      </w:r>
      <w:r w:rsidR="001F6328" w:rsidRPr="00AF47ED">
        <w:t xml:space="preserve"> </w:t>
      </w:r>
      <w:r w:rsidRPr="00AF47ED">
        <w:t xml:space="preserve">pandemic-related statistics and the decisions taken at the federal level. This </w:t>
      </w:r>
      <w:r w:rsidR="005F2E86">
        <w:t xml:space="preserve">was intended as a means of </w:t>
      </w:r>
      <w:r w:rsidRPr="00AF47ED">
        <w:t>inform</w:t>
      </w:r>
      <w:r w:rsidR="005F2E86">
        <w:t>ing</w:t>
      </w:r>
      <w:r w:rsidRPr="00AF47ED">
        <w:t xml:space="preserve"> the population and</w:t>
      </w:r>
      <w:r w:rsidR="005F2E86">
        <w:t xml:space="preserve"> to </w:t>
      </w:r>
      <w:r w:rsidRPr="00AF47ED">
        <w:t>build compliance with the initiatives taken in response to COVID-19.</w:t>
      </w:r>
    </w:p>
    <w:p w14:paraId="0C10274A" w14:textId="499834E8" w:rsidR="00EF3D58" w:rsidRPr="00AF47ED" w:rsidRDefault="002919DD" w:rsidP="005D6F2E">
      <w:pPr>
        <w:spacing w:line="360" w:lineRule="auto"/>
        <w:ind w:firstLine="720"/>
        <w:jc w:val="both"/>
        <w:rPr>
          <w:color w:val="000000" w:themeColor="text1"/>
        </w:rPr>
      </w:pPr>
      <w:r w:rsidRPr="00AF47ED">
        <w:t xml:space="preserve">President Bolsonaro's skeptical position on COVID-19 led to an unprecedented degree of </w:t>
      </w:r>
      <w:r w:rsidRPr="00AF47ED">
        <w:rPr>
          <w:color w:val="000000" w:themeColor="text1"/>
        </w:rPr>
        <w:t xml:space="preserve">pressure on the </w:t>
      </w:r>
      <w:proofErr w:type="spellStart"/>
      <w:r w:rsidR="008515FC">
        <w:rPr>
          <w:color w:val="000000" w:themeColor="text1"/>
        </w:rPr>
        <w:t>MoH</w:t>
      </w:r>
      <w:proofErr w:type="spellEnd"/>
      <w:r w:rsidRPr="00AF47ED">
        <w:rPr>
          <w:color w:val="000000" w:themeColor="text1"/>
        </w:rPr>
        <w:t xml:space="preserve"> to avoid supporting social distancing measures and </w:t>
      </w:r>
      <w:r w:rsidR="00A14417">
        <w:rPr>
          <w:color w:val="000000" w:themeColor="text1"/>
        </w:rPr>
        <w:t xml:space="preserve">to </w:t>
      </w:r>
      <w:r w:rsidRPr="00AF47ED">
        <w:rPr>
          <w:color w:val="000000" w:themeColor="text1"/>
        </w:rPr>
        <w:t xml:space="preserve">advocate for the </w:t>
      </w:r>
      <w:r w:rsidRPr="00AF47ED">
        <w:rPr>
          <w:color w:val="000000" w:themeColor="text1"/>
        </w:rPr>
        <w:lastRenderedPageBreak/>
        <w:t xml:space="preserve">use of experimental (and controversial) treatments such as chloroquine. The </w:t>
      </w:r>
      <w:proofErr w:type="spellStart"/>
      <w:r w:rsidRPr="00AF47ED">
        <w:rPr>
          <w:color w:val="000000" w:themeColor="text1"/>
        </w:rPr>
        <w:t>M</w:t>
      </w:r>
      <w:r w:rsidR="005F2E86">
        <w:rPr>
          <w:color w:val="000000" w:themeColor="text1"/>
        </w:rPr>
        <w:t>oH</w:t>
      </w:r>
      <w:proofErr w:type="spellEnd"/>
      <w:r w:rsidRPr="00AF47ED">
        <w:rPr>
          <w:color w:val="000000" w:themeColor="text1"/>
        </w:rPr>
        <w:t xml:space="preserve"> did not issue any national lockdown, social-distancing, or stay-at-home orders. Given the president’s approach to the pandemic, it was difficult for the </w:t>
      </w:r>
      <w:proofErr w:type="spellStart"/>
      <w:r w:rsidR="008515FC">
        <w:rPr>
          <w:color w:val="000000" w:themeColor="text1"/>
        </w:rPr>
        <w:t>MoH</w:t>
      </w:r>
      <w:proofErr w:type="spellEnd"/>
      <w:r w:rsidRPr="00AF47ED">
        <w:rPr>
          <w:color w:val="000000" w:themeColor="text1"/>
        </w:rPr>
        <w:t xml:space="preserve"> to coordinate a response with state governments that were willing to follow WHO pandemic guidelines. Conflict between the President and the </w:t>
      </w:r>
      <w:proofErr w:type="spellStart"/>
      <w:r w:rsidR="008515FC">
        <w:rPr>
          <w:color w:val="000000" w:themeColor="text1"/>
        </w:rPr>
        <w:t>MoH</w:t>
      </w:r>
      <w:proofErr w:type="spellEnd"/>
      <w:r w:rsidRPr="00AF47ED">
        <w:rPr>
          <w:color w:val="000000" w:themeColor="text1"/>
        </w:rPr>
        <w:t>, particularly</w:t>
      </w:r>
      <w:r w:rsidR="001F6328" w:rsidRPr="00AF47ED">
        <w:rPr>
          <w:color w:val="000000" w:themeColor="text1"/>
        </w:rPr>
        <w:t>,</w:t>
      </w:r>
      <w:r w:rsidRPr="00AF47ED">
        <w:rPr>
          <w:color w:val="000000" w:themeColor="text1"/>
        </w:rPr>
        <w:t xml:space="preserve"> related to social distancing measures and other scientific recommendations, led to the replacement of two health ministers </w:t>
      </w:r>
      <w:r w:rsidR="009071E6">
        <w:rPr>
          <w:color w:val="000000" w:themeColor="text1"/>
        </w:rPr>
        <w:t xml:space="preserve">during this period, </w:t>
      </w:r>
      <w:r w:rsidRPr="00AF47ED">
        <w:rPr>
          <w:color w:val="000000" w:themeColor="text1"/>
        </w:rPr>
        <w:t>and thus instability in this institution.</w:t>
      </w:r>
    </w:p>
    <w:p w14:paraId="7723B3E3" w14:textId="72B79E52" w:rsidR="002919DD" w:rsidRPr="00AF47ED" w:rsidRDefault="002B6636" w:rsidP="00AF47ED">
      <w:pPr>
        <w:spacing w:line="360" w:lineRule="auto"/>
        <w:ind w:firstLine="720"/>
        <w:jc w:val="both"/>
      </w:pPr>
      <w:r w:rsidRPr="00AF47ED">
        <w:t xml:space="preserve">Bolsonaro dismissed the health minister, Henrique </w:t>
      </w:r>
      <w:proofErr w:type="spellStart"/>
      <w:r w:rsidRPr="00AF47ED">
        <w:t>Mandetta</w:t>
      </w:r>
      <w:proofErr w:type="spellEnd"/>
      <w:r w:rsidRPr="00AF47ED">
        <w:t xml:space="preserve">, after </w:t>
      </w:r>
      <w:proofErr w:type="spellStart"/>
      <w:r w:rsidRPr="00AF47ED">
        <w:t>Mandetta</w:t>
      </w:r>
      <w:proofErr w:type="spellEnd"/>
      <w:r w:rsidRPr="00AF47ED">
        <w:t xml:space="preserve"> called for the government to speak with one voice about social distancing—an implicit criticism of Bolsonaro </w:t>
      </w:r>
      <w:r w:rsidR="00E64490" w:rsidRPr="00AF47ED">
        <w:fldChar w:fldCharType="begin"/>
      </w:r>
      <w:r w:rsidR="000924EF" w:rsidRPr="00AF47ED">
        <w:instrText xml:space="preserve"> ADDIN EN.CITE &lt;EndNote&gt;&lt;Cite&gt;&lt;Author&gt;Coletta&lt;/Author&gt;&lt;Year&gt;2020&lt;/Year&gt;&lt;RecNum&gt;2961&lt;/RecNum&gt;&lt;DisplayText&gt;(Coletta, Fabrini, Passos, &amp;amp; Linhares, 2020)&lt;/DisplayText&gt;&lt;record&gt;&lt;rec-number&gt;2961&lt;/rec-number&gt;&lt;foreign-keys&gt;&lt;key app="EN" db-id="sar2tfwdm5e9whe025uxtfs0dssp25wzx2dz" timestamp="1610222293"&gt;2961&lt;/key&gt;&lt;/foreign-keys&gt;&lt;ref-type name="Newspaper Article"&gt;23&lt;/ref-type&gt;&lt;contributors&gt;&lt;authors&gt;&lt;author&gt;Coletta, R&lt;/author&gt;&lt;author&gt;Fabrini, F&lt;/author&gt;&lt;author&gt;Passos, U&lt;/author&gt;&lt;author&gt;Linhares, C&lt;/author&gt;&lt;/authors&gt;&lt;/contributors&gt;&lt;titles&gt;&lt;title&gt;Bolsonaro ignora crise do coronavírus, estimula e participa de ato pró-governo e contra Congresso e STF&lt;/title&gt;&lt;secondary-title&gt;Folha de Sao Paulo&lt;/secondary-title&gt;&lt;/titles&gt;&lt;dates&gt;&lt;year&gt;2020&lt;/year&gt;&lt;pub-dates&gt;&lt;date&gt;Mar 15, 2020&lt;/date&gt;&lt;/pub-dates&gt;&lt;/dates&gt;&lt;urls&gt;&lt;related-urls&gt;&lt;url&gt;https://www1.folha.uol.com.br/poder/2020/03/bolsonaro-deixa-isolamento-do-coronavirus-e-de-carro-participa-de-ato-pro-governo-na-esplanada.shtml&lt;/url&gt;&lt;/related-urls&gt;&lt;/urls&gt;&lt;/record&gt;&lt;/Cite&gt;&lt;/EndNote&gt;</w:instrText>
      </w:r>
      <w:r w:rsidR="00E64490" w:rsidRPr="00AF47ED">
        <w:fldChar w:fldCharType="separate"/>
      </w:r>
      <w:r w:rsidR="000924EF" w:rsidRPr="00AF47ED">
        <w:rPr>
          <w:noProof/>
        </w:rPr>
        <w:t>(Coletta, Fabrini, Passos, &amp; Linhares, 2020)</w:t>
      </w:r>
      <w:r w:rsidR="00E64490" w:rsidRPr="00AF47ED">
        <w:fldChar w:fldCharType="end"/>
      </w:r>
      <w:r w:rsidRPr="00AF47ED">
        <w:t xml:space="preserve">. </w:t>
      </w:r>
      <w:r w:rsidR="002919DD" w:rsidRPr="00AF47ED">
        <w:t xml:space="preserve">In April 2020, Bolsonaro’s supporters comprised the governors of four states, part of the military forces, and some government officials such as the Ministry of International Relations and some extreme-right wing groups. It also included local businessmen from different sectors such as large retailers, </w:t>
      </w:r>
      <w:r w:rsidR="006130C8">
        <w:t xml:space="preserve">the </w:t>
      </w:r>
      <w:r w:rsidR="002919DD" w:rsidRPr="00AF47ED">
        <w:t>food industry</w:t>
      </w:r>
      <w:r w:rsidR="006130C8">
        <w:t xml:space="preserve">, the </w:t>
      </w:r>
      <w:r w:rsidR="002919DD" w:rsidRPr="00AF47ED">
        <w:t>fitness industry</w:t>
      </w:r>
      <w:r w:rsidR="006130C8">
        <w:t xml:space="preserve"> and </w:t>
      </w:r>
      <w:r w:rsidR="002919DD" w:rsidRPr="00AF47ED">
        <w:t xml:space="preserve"> agr</w:t>
      </w:r>
      <w:r w:rsidR="006130C8">
        <w:t>i</w:t>
      </w:r>
      <w:r w:rsidR="002919DD" w:rsidRPr="00AF47ED">
        <w:t xml:space="preserve">business; which later on became less supportive of the president, as we shall see  </w:t>
      </w:r>
      <w:r w:rsidR="00E64490" w:rsidRPr="00AF47ED">
        <w:fldChar w:fldCharType="begin"/>
      </w:r>
      <w:r w:rsidR="000924EF" w:rsidRPr="00AF47ED">
        <w:instrText xml:space="preserve"> ADDIN EN.CITE &lt;EndNote&gt;&lt;Cite&gt;&lt;Author&gt;Wanzeller&lt;/Author&gt;&lt;Year&gt;2020&lt;/Year&gt;&lt;RecNum&gt;2672&lt;/RecNum&gt;&lt;DisplayText&gt;(Wanzeller &amp;amp; Rios, 2020)&lt;/DisplayText&gt;&lt;record&gt;&lt;rec-number&gt;2672&lt;/rec-number&gt;&lt;foreign-keys&gt;&lt;key app="EN" db-id="sar2tfwdm5e9whe025uxtfs0dssp25wzx2dz" timestamp="1590199464"&gt;2672&lt;/key&gt;&lt;/foreign-keys&gt;&lt;ref-type name="Newspaper Article"&gt;23&lt;/ref-type&gt;&lt;contributors&gt;&lt;authors&gt;&lt;author&gt;Wanzeller, M&lt;/author&gt;&lt;author&gt;Rios, R&lt;/author&gt;&lt;/authors&gt;&lt;/contributors&gt;&lt;titles&gt;&lt;title&gt;Empresários apoiadores de Bolsonaro lamentam saída de Moro do governo&lt;/title&gt;&lt;secondary-title&gt;Correio Brasiliense&lt;/secondary-title&gt;&lt;/titles&gt;&lt;dates&gt;&lt;year&gt;2020&lt;/year&gt;&lt;pub-dates&gt;&lt;date&gt;April 4&lt;/date&gt;&lt;/pub-dates&gt;&lt;/dates&gt;&lt;pub-location&gt;Brasilia&lt;/pub-location&gt;&lt;urls&gt;&lt;/urls&gt;&lt;/record&gt;&lt;/Cite&gt;&lt;/EndNote&gt;</w:instrText>
      </w:r>
      <w:r w:rsidR="00E64490" w:rsidRPr="00AF47ED">
        <w:fldChar w:fldCharType="separate"/>
      </w:r>
      <w:r w:rsidR="000924EF" w:rsidRPr="00AF47ED">
        <w:rPr>
          <w:noProof/>
        </w:rPr>
        <w:t>(Wanzeller &amp; Rios, 2020)</w:t>
      </w:r>
      <w:r w:rsidR="00E64490" w:rsidRPr="00AF47ED">
        <w:fldChar w:fldCharType="end"/>
      </w:r>
      <w:r w:rsidR="002919DD" w:rsidRPr="00AF47ED">
        <w:t xml:space="preserve">. </w:t>
      </w:r>
    </w:p>
    <w:p w14:paraId="2FB9023A" w14:textId="7081B8A9" w:rsidR="006719AA" w:rsidRDefault="002919DD" w:rsidP="00C0731B">
      <w:pPr>
        <w:spacing w:line="360" w:lineRule="auto"/>
        <w:ind w:firstLine="720"/>
        <w:jc w:val="both"/>
      </w:pPr>
      <w:r w:rsidRPr="00AF47ED">
        <w:t>Bolsonaro’s attempts to open the econom</w:t>
      </w:r>
      <w:r w:rsidR="006719AA">
        <w:t xml:space="preserve">y in the interests of business were </w:t>
      </w:r>
      <w:r w:rsidRPr="00AF47ED">
        <w:t>contested. Notably, the Supreme Court banned a social media campaign prepared by presidential staff</w:t>
      </w:r>
      <w:r w:rsidR="006130C8">
        <w:t xml:space="preserve"> voicing </w:t>
      </w:r>
      <w:r w:rsidRPr="00AF47ED">
        <w:t>opposition to the states’ social distancing initiatives with the slogan “Brazil cannot stop.”</w:t>
      </w:r>
      <w:r w:rsidRPr="00AF47ED">
        <w:rPr>
          <w:rStyle w:val="FootnoteReference"/>
        </w:rPr>
        <w:footnoteReference w:id="1"/>
      </w:r>
      <w:r w:rsidR="006719AA">
        <w:t xml:space="preserve">Figure 4 shows </w:t>
      </w:r>
      <w:r w:rsidR="00C0731B">
        <w:t>the words</w:t>
      </w:r>
      <w:r w:rsidR="006719AA" w:rsidRPr="006719AA">
        <w:t xml:space="preserve"> </w:t>
      </w:r>
      <w:r w:rsidR="00C0731B">
        <w:t>“injunction” (</w:t>
      </w:r>
      <w:r w:rsidR="00C0731B" w:rsidRPr="00C0731B">
        <w:t>su</w:t>
      </w:r>
      <w:r w:rsidR="00C0731B">
        <w:t>preme court's preliminary order),</w:t>
      </w:r>
      <w:r w:rsidR="006719AA" w:rsidRPr="006719AA">
        <w:t xml:space="preserve"> </w:t>
      </w:r>
      <w:r w:rsidR="00C0731B">
        <w:t>“</w:t>
      </w:r>
      <w:r w:rsidR="006719AA" w:rsidRPr="006719AA">
        <w:t>justice,</w:t>
      </w:r>
      <w:r w:rsidR="00C0731B">
        <w:t>”</w:t>
      </w:r>
      <w:r w:rsidR="006719AA" w:rsidRPr="006719AA">
        <w:t xml:space="preserve"> </w:t>
      </w:r>
      <w:r w:rsidR="00C0731B">
        <w:t>“</w:t>
      </w:r>
      <w:r w:rsidR="006719AA" w:rsidRPr="006719AA">
        <w:t>court,</w:t>
      </w:r>
      <w:r w:rsidR="00C0731B">
        <w:t>”</w:t>
      </w:r>
      <w:r w:rsidR="006719AA" w:rsidRPr="006719AA">
        <w:t xml:space="preserve"> </w:t>
      </w:r>
      <w:r w:rsidR="00C0731B">
        <w:t>“</w:t>
      </w:r>
      <w:r w:rsidR="006719AA" w:rsidRPr="006719AA">
        <w:t>supreme,</w:t>
      </w:r>
      <w:r w:rsidR="00C0731B">
        <w:t>”</w:t>
      </w:r>
      <w:r w:rsidR="006719AA" w:rsidRPr="006719AA">
        <w:t xml:space="preserve"> </w:t>
      </w:r>
      <w:r w:rsidR="00C0731B">
        <w:t>“</w:t>
      </w:r>
      <w:r w:rsidR="00C0731B" w:rsidRPr="006719AA">
        <w:t>STJ</w:t>
      </w:r>
      <w:r w:rsidR="00C0731B">
        <w:t>”</w:t>
      </w:r>
      <w:r w:rsidR="006130C8">
        <w:t xml:space="preserve">. All of these refer to the Supreme Court’s </w:t>
      </w:r>
      <w:r w:rsidR="006719AA" w:rsidRPr="006719AA">
        <w:t>role in forbidding Bolsonaro</w:t>
      </w:r>
      <w:r w:rsidR="00A53182">
        <w:t xml:space="preserve"> from interfering </w:t>
      </w:r>
      <w:r w:rsidR="006719AA" w:rsidRPr="006719AA">
        <w:t xml:space="preserve">in decisions by states and municipalities regarding </w:t>
      </w:r>
      <w:r w:rsidR="00A53182">
        <w:t xml:space="preserve">the </w:t>
      </w:r>
      <w:r w:rsidR="006719AA" w:rsidRPr="006719AA">
        <w:t xml:space="preserve">restriction of services and </w:t>
      </w:r>
      <w:r w:rsidR="00A53182">
        <w:t xml:space="preserve">the </w:t>
      </w:r>
      <w:r w:rsidR="006719AA" w:rsidRPr="006719AA">
        <w:t>movement of people during the coronavirus pandemic.</w:t>
      </w:r>
    </w:p>
    <w:p w14:paraId="67974129" w14:textId="77777777" w:rsidR="00B24DDF" w:rsidRPr="00AF47ED" w:rsidRDefault="00B24DDF" w:rsidP="00AF47ED">
      <w:pPr>
        <w:spacing w:line="360" w:lineRule="auto"/>
        <w:jc w:val="both"/>
      </w:pPr>
    </w:p>
    <w:p w14:paraId="30ABB6C9" w14:textId="77777777" w:rsidR="00B24DDF" w:rsidRPr="00AF47ED" w:rsidRDefault="00B24DDF" w:rsidP="00AF47ED">
      <w:pPr>
        <w:spacing w:line="360" w:lineRule="auto"/>
        <w:jc w:val="both"/>
        <w:rPr>
          <w:b/>
          <w:bCs/>
          <w:i/>
          <w:iCs/>
        </w:rPr>
      </w:pPr>
      <w:r w:rsidRPr="00AF47ED">
        <w:rPr>
          <w:b/>
          <w:bCs/>
          <w:i/>
          <w:iCs/>
        </w:rPr>
        <w:t>Denialism and simplification of the pandemic</w:t>
      </w:r>
    </w:p>
    <w:p w14:paraId="468FFE48" w14:textId="0C2F4AA9" w:rsidR="002919DD" w:rsidRPr="00AF47ED" w:rsidRDefault="002919DD" w:rsidP="00AF47ED">
      <w:pPr>
        <w:spacing w:line="360" w:lineRule="auto"/>
        <w:jc w:val="both"/>
      </w:pPr>
      <w:r w:rsidRPr="00AF47ED">
        <w:t xml:space="preserve">From the topic “Bolsonaro”, we extracted key discourses about denial and </w:t>
      </w:r>
      <w:r w:rsidR="00A53182">
        <w:t xml:space="preserve">the underplaying of the seriousness </w:t>
      </w:r>
      <w:r w:rsidRPr="00AF47ED">
        <w:t>of the pandemic</w:t>
      </w:r>
      <w:r w:rsidR="00A53182">
        <w:t xml:space="preserve"> such as </w:t>
      </w:r>
      <w:r w:rsidRPr="00AF47ED">
        <w:t xml:space="preserve">discrediting epidemiological findings </w:t>
      </w:r>
      <w:r w:rsidR="00A53182">
        <w:t xml:space="preserve">and expressing </w:t>
      </w:r>
      <w:r w:rsidR="00A14417">
        <w:t xml:space="preserve">disbelief over </w:t>
      </w:r>
      <w:r w:rsidR="00A53182">
        <w:t xml:space="preserve">reported COVID-19 </w:t>
      </w:r>
      <w:r w:rsidRPr="00AF47ED">
        <w:t>deaths. Here are some examples:</w:t>
      </w:r>
    </w:p>
    <w:p w14:paraId="1D1AF204" w14:textId="77777777" w:rsidR="004A2FE4" w:rsidRPr="00AF47ED" w:rsidRDefault="004A2FE4" w:rsidP="00AF47ED">
      <w:pPr>
        <w:spacing w:line="360" w:lineRule="auto"/>
        <w:jc w:val="both"/>
        <w:rPr>
          <w:i/>
        </w:rPr>
      </w:pPr>
    </w:p>
    <w:p w14:paraId="2DC33F79" w14:textId="0993F180" w:rsidR="0035266D" w:rsidRPr="001C04A3" w:rsidRDefault="00EB1BD7" w:rsidP="004529BC">
      <w:pPr>
        <w:spacing w:line="360" w:lineRule="auto"/>
        <w:ind w:left="720"/>
        <w:jc w:val="both"/>
        <w:rPr>
          <w:i/>
        </w:rPr>
      </w:pPr>
      <w:r w:rsidRPr="001C04A3">
        <w:rPr>
          <w:i/>
        </w:rPr>
        <w:t>“</w:t>
      </w:r>
      <w:r w:rsidR="0035266D" w:rsidRPr="001C04A3">
        <w:rPr>
          <w:i/>
        </w:rPr>
        <w:t>I don’t believe those numbers</w:t>
      </w:r>
      <w:r w:rsidRPr="001C04A3">
        <w:rPr>
          <w:i/>
        </w:rPr>
        <w:t>”</w:t>
      </w:r>
      <w:r w:rsidR="004529BC" w:rsidRPr="001C04A3">
        <w:rPr>
          <w:i/>
        </w:rPr>
        <w:t xml:space="preserve"> (O Globo – 27/March/2020)</w:t>
      </w:r>
    </w:p>
    <w:p w14:paraId="0BA45E92" w14:textId="3BCCBAD1" w:rsidR="007B0D58" w:rsidRPr="001C04A3" w:rsidRDefault="007B0D58" w:rsidP="004529BC">
      <w:pPr>
        <w:spacing w:line="360" w:lineRule="auto"/>
        <w:ind w:left="720"/>
        <w:jc w:val="both"/>
        <w:rPr>
          <w:i/>
        </w:rPr>
      </w:pPr>
    </w:p>
    <w:p w14:paraId="3827AB1C" w14:textId="3F14BFEC" w:rsidR="007B0D58" w:rsidRPr="001C04A3" w:rsidRDefault="007B0D58" w:rsidP="004529BC">
      <w:pPr>
        <w:spacing w:line="360" w:lineRule="auto"/>
        <w:ind w:left="720"/>
        <w:jc w:val="both"/>
        <w:rPr>
          <w:i/>
        </w:rPr>
      </w:pPr>
      <w:r w:rsidRPr="001C04A3">
        <w:rPr>
          <w:i/>
        </w:rPr>
        <w:lastRenderedPageBreak/>
        <w:t xml:space="preserve">Brazilians </w:t>
      </w:r>
      <w:proofErr w:type="gramStart"/>
      <w:r w:rsidRPr="001C04A3">
        <w:rPr>
          <w:i/>
        </w:rPr>
        <w:t>have to</w:t>
      </w:r>
      <w:proofErr w:type="gramEnd"/>
      <w:r w:rsidRPr="001C04A3">
        <w:rPr>
          <w:i/>
        </w:rPr>
        <w:t xml:space="preserve"> be studied. They </w:t>
      </w:r>
      <w:proofErr w:type="gramStart"/>
      <w:r w:rsidRPr="001C04A3">
        <w:rPr>
          <w:i/>
        </w:rPr>
        <w:t>don’t</w:t>
      </w:r>
      <w:proofErr w:type="gramEnd"/>
      <w:r w:rsidRPr="001C04A3">
        <w:rPr>
          <w:i/>
        </w:rPr>
        <w:t xml:space="preserve"> catch anything. You see that guy jumping in sewage over there. He comes out, he dives back </w:t>
      </w:r>
      <w:proofErr w:type="gramStart"/>
      <w:r w:rsidRPr="001C04A3">
        <w:rPr>
          <w:i/>
        </w:rPr>
        <w:t>in</w:t>
      </w:r>
      <w:proofErr w:type="gramEnd"/>
      <w:r w:rsidRPr="001C04A3">
        <w:rPr>
          <w:i/>
        </w:rPr>
        <w:t xml:space="preserve"> and nothing happens to him. (Folha de S</w:t>
      </w:r>
      <w:r w:rsidR="00DB2925">
        <w:rPr>
          <w:i/>
        </w:rPr>
        <w:t>ã</w:t>
      </w:r>
      <w:r w:rsidRPr="001C04A3">
        <w:rPr>
          <w:i/>
        </w:rPr>
        <w:t>o Paulo 26/March/2020)</w:t>
      </w:r>
    </w:p>
    <w:p w14:paraId="240CF55E" w14:textId="77777777" w:rsidR="0035266D" w:rsidRPr="001C04A3" w:rsidRDefault="0035266D" w:rsidP="00AF47ED">
      <w:pPr>
        <w:spacing w:line="360" w:lineRule="auto"/>
        <w:jc w:val="both"/>
        <w:rPr>
          <w:i/>
        </w:rPr>
      </w:pPr>
    </w:p>
    <w:p w14:paraId="202DD112" w14:textId="39895F67" w:rsidR="0035266D" w:rsidRPr="001C04A3" w:rsidRDefault="001757FD" w:rsidP="00AF47ED">
      <w:pPr>
        <w:spacing w:line="360" w:lineRule="auto"/>
        <w:ind w:left="720"/>
        <w:jc w:val="both"/>
        <w:rPr>
          <w:i/>
        </w:rPr>
      </w:pPr>
      <w:r w:rsidRPr="001C04A3">
        <w:rPr>
          <w:i/>
        </w:rPr>
        <w:t>“</w:t>
      </w:r>
      <w:r w:rsidR="0035266D" w:rsidRPr="001C04A3">
        <w:rPr>
          <w:i/>
        </w:rPr>
        <w:t>Even though the new coronavirus crisis may get worse, there’s no reason to panic</w:t>
      </w:r>
      <w:r w:rsidRPr="001C04A3">
        <w:rPr>
          <w:i/>
        </w:rPr>
        <w:t>”</w:t>
      </w:r>
      <w:r w:rsidR="0035266D" w:rsidRPr="001C04A3">
        <w:rPr>
          <w:i/>
        </w:rPr>
        <w:t>.</w:t>
      </w:r>
      <w:r w:rsidR="004529BC" w:rsidRPr="001C04A3">
        <w:rPr>
          <w:i/>
        </w:rPr>
        <w:t xml:space="preserve"> </w:t>
      </w:r>
      <w:r w:rsidR="004529BC" w:rsidRPr="00401F6D">
        <w:rPr>
          <w:i/>
        </w:rPr>
        <w:t>(Estado de S</w:t>
      </w:r>
      <w:r w:rsidR="00DB2925">
        <w:rPr>
          <w:i/>
        </w:rPr>
        <w:t>ã</w:t>
      </w:r>
      <w:r w:rsidR="004529BC" w:rsidRPr="00401F6D">
        <w:rPr>
          <w:i/>
        </w:rPr>
        <w:t xml:space="preserve">o Paulo </w:t>
      </w:r>
      <w:r w:rsidR="001B434D" w:rsidRPr="00401F6D">
        <w:rPr>
          <w:i/>
        </w:rPr>
        <w:t>06</w:t>
      </w:r>
      <w:r w:rsidR="004529BC" w:rsidRPr="00401F6D">
        <w:rPr>
          <w:i/>
        </w:rPr>
        <w:t>/</w:t>
      </w:r>
      <w:r w:rsidR="001B434D" w:rsidRPr="00401F6D">
        <w:rPr>
          <w:i/>
        </w:rPr>
        <w:t>Mar</w:t>
      </w:r>
      <w:r w:rsidR="004529BC" w:rsidRPr="00401F6D">
        <w:rPr>
          <w:i/>
        </w:rPr>
        <w:t>/2020)</w:t>
      </w:r>
    </w:p>
    <w:p w14:paraId="18BA62AD" w14:textId="77777777" w:rsidR="0035266D" w:rsidRPr="001C04A3" w:rsidRDefault="0035266D" w:rsidP="00AF47ED">
      <w:pPr>
        <w:spacing w:line="360" w:lineRule="auto"/>
        <w:jc w:val="both"/>
        <w:rPr>
          <w:i/>
        </w:rPr>
      </w:pPr>
    </w:p>
    <w:p w14:paraId="41685719" w14:textId="19E12951" w:rsidR="004963AA" w:rsidRPr="001C04A3" w:rsidRDefault="001757FD" w:rsidP="004529BC">
      <w:pPr>
        <w:spacing w:line="360" w:lineRule="auto"/>
        <w:ind w:left="720"/>
        <w:jc w:val="both"/>
        <w:rPr>
          <w:i/>
        </w:rPr>
      </w:pPr>
      <w:r w:rsidRPr="001C04A3">
        <w:rPr>
          <w:i/>
        </w:rPr>
        <w:t>“</w:t>
      </w:r>
      <w:r w:rsidR="0035266D" w:rsidRPr="001C04A3">
        <w:rPr>
          <w:i/>
        </w:rPr>
        <w:t>Much of what we have here is a lot of fantasy</w:t>
      </w:r>
      <w:proofErr w:type="gramStart"/>
      <w:r w:rsidR="0035266D" w:rsidRPr="001C04A3">
        <w:rPr>
          <w:i/>
        </w:rPr>
        <w:t>….this</w:t>
      </w:r>
      <w:proofErr w:type="gramEnd"/>
      <w:r w:rsidR="0035266D" w:rsidRPr="001C04A3">
        <w:rPr>
          <w:i/>
        </w:rPr>
        <w:t xml:space="preserve"> question of the coronavirus. It’s not all that the mainstream media are saying about it</w:t>
      </w:r>
      <w:r w:rsidRPr="001C04A3">
        <w:rPr>
          <w:i/>
        </w:rPr>
        <w:t>”</w:t>
      </w:r>
      <w:r w:rsidR="0035266D" w:rsidRPr="001C04A3">
        <w:rPr>
          <w:i/>
        </w:rPr>
        <w:t>.</w:t>
      </w:r>
      <w:r w:rsidR="004529BC" w:rsidRPr="001C04A3">
        <w:rPr>
          <w:i/>
        </w:rPr>
        <w:t xml:space="preserve"> (Folha de S</w:t>
      </w:r>
      <w:r w:rsidR="00DB2925">
        <w:rPr>
          <w:i/>
        </w:rPr>
        <w:t>ã</w:t>
      </w:r>
      <w:r w:rsidR="004529BC" w:rsidRPr="001C04A3">
        <w:rPr>
          <w:i/>
        </w:rPr>
        <w:t>o Paulo 10/March/2020)</w:t>
      </w:r>
    </w:p>
    <w:p w14:paraId="5AE22229" w14:textId="77777777" w:rsidR="002B6636" w:rsidRPr="00AF47ED" w:rsidRDefault="002B6636" w:rsidP="00AF47ED">
      <w:pPr>
        <w:spacing w:line="360" w:lineRule="auto"/>
        <w:jc w:val="both"/>
      </w:pPr>
    </w:p>
    <w:p w14:paraId="3045750F" w14:textId="1907FF06" w:rsidR="002919DD" w:rsidRPr="00AF47ED" w:rsidRDefault="002919DD" w:rsidP="00AF47ED">
      <w:pPr>
        <w:spacing w:line="360" w:lineRule="auto"/>
        <w:ind w:firstLine="720"/>
        <w:jc w:val="both"/>
      </w:pPr>
      <w:r w:rsidRPr="00AF47ED">
        <w:rPr>
          <w:rFonts w:eastAsia="Cambria"/>
        </w:rPr>
        <w:t xml:space="preserve">To gain more control over the </w:t>
      </w:r>
      <w:proofErr w:type="spellStart"/>
      <w:r w:rsidR="00906325">
        <w:rPr>
          <w:rFonts w:eastAsia="Cambria"/>
        </w:rPr>
        <w:t>MoH</w:t>
      </w:r>
      <w:proofErr w:type="spellEnd"/>
      <w:r w:rsidRPr="00AF47ED">
        <w:rPr>
          <w:rFonts w:eastAsia="Cambria"/>
        </w:rPr>
        <w:t xml:space="preserve">, Bolsonaro appointed the active-duty army general Eduardo </w:t>
      </w:r>
      <w:proofErr w:type="spellStart"/>
      <w:r w:rsidRPr="00AF47ED">
        <w:rPr>
          <w:rFonts w:eastAsia="Cambria"/>
        </w:rPr>
        <w:t>Pazuello</w:t>
      </w:r>
      <w:proofErr w:type="spellEnd"/>
      <w:r w:rsidRPr="00AF47ED">
        <w:rPr>
          <w:rFonts w:eastAsia="Cambria"/>
        </w:rPr>
        <w:t xml:space="preserve"> as health minister. </w:t>
      </w:r>
      <w:proofErr w:type="spellStart"/>
      <w:r w:rsidRPr="00AF47ED">
        <w:rPr>
          <w:rFonts w:eastAsia="Cambria"/>
        </w:rPr>
        <w:t>Pazuello</w:t>
      </w:r>
      <w:proofErr w:type="spellEnd"/>
      <w:r w:rsidRPr="00AF47ED">
        <w:rPr>
          <w:rFonts w:eastAsia="Cambria"/>
        </w:rPr>
        <w:t xml:space="preserve"> took steps to disguise the reality of what was happening and was silent about social distancing measures.</w:t>
      </w:r>
      <w:r w:rsidRPr="00AF47ED">
        <w:t xml:space="preserve"> In June 2020, </w:t>
      </w:r>
      <w:proofErr w:type="spellStart"/>
      <w:r w:rsidRPr="00AF47ED">
        <w:t>Pazuello</w:t>
      </w:r>
      <w:proofErr w:type="spellEnd"/>
      <w:r w:rsidRPr="00AF47ED">
        <w:t xml:space="preserve"> made the controversial decision to reformulate the disclosure of epidemiological data, releasing only information about the number of deaths and confirmed cases in the previous 24 hours rather than the number of accumulated deaths and infections </w:t>
      </w:r>
      <w:r w:rsidR="00E64490" w:rsidRPr="00AF47ED">
        <w:fldChar w:fldCharType="begin"/>
      </w:r>
      <w:r w:rsidR="000924EF" w:rsidRPr="00AF47ED">
        <w:instrText xml:space="preserve"> ADDIN EN.CITE &lt;EndNote&gt;&lt;Cite&gt;&lt;Author&gt;Machado&lt;/Author&gt;&lt;Year&gt;2020&lt;/Year&gt;&lt;RecNum&gt;2741&lt;/RecNum&gt;&lt;DisplayText&gt;(Machado &amp;amp; Fernandes, 2020)&lt;/DisplayText&gt;&lt;record&gt;&lt;rec-number&gt;2741&lt;/rec-number&gt;&lt;foreign-keys&gt;&lt;key app="EN" db-id="sar2tfwdm5e9whe025uxtfs0dssp25wzx2dz" timestamp="1595560086"&gt;2741&lt;/key&gt;&lt;/foreign-keys&gt;&lt;ref-type name="Newspaper Article"&gt;23&lt;/ref-type&gt;&lt;contributors&gt;&lt;authors&gt;&lt;author&gt;Machado, R&lt;/author&gt;&lt;author&gt;Fernandes, T&lt;/author&gt;&lt;/authors&gt;&lt;/contributors&gt;&lt;titles&gt;&lt;title&gt;Brazilian Ministry of Health Backs Down and Resumes Full Disclosure of Covid-19 Data after Supreme Court Decision&lt;/title&gt;&lt;secondary-title&gt;Folha de Sao Paulo&lt;/secondary-title&gt;&lt;/titles&gt;&lt;dates&gt;&lt;year&gt;2020&lt;/year&gt;&lt;pub-dates&gt;&lt;date&gt;June 10&lt;/date&gt;&lt;/pub-dates&gt;&lt;/dates&gt;&lt;pub-location&gt;Sao Paulo&lt;/pub-location&gt;&lt;urls&gt;&lt;/urls&gt;&lt;/record&gt;&lt;/Cite&gt;&lt;/EndNote&gt;</w:instrText>
      </w:r>
      <w:r w:rsidR="00E64490" w:rsidRPr="00AF47ED">
        <w:fldChar w:fldCharType="separate"/>
      </w:r>
      <w:r w:rsidR="000924EF" w:rsidRPr="00AF47ED">
        <w:rPr>
          <w:noProof/>
        </w:rPr>
        <w:t>(Machado &amp; Fernandes, 2020)</w:t>
      </w:r>
      <w:r w:rsidR="00E64490" w:rsidRPr="00AF47ED">
        <w:fldChar w:fldCharType="end"/>
      </w:r>
      <w:r w:rsidRPr="00AF47ED">
        <w:t xml:space="preserve">. In response, a consortium of State Health Secretariats and a pool of media organizations established an online e-panel that was updated every day to monitor and compare the official data provided by the </w:t>
      </w:r>
      <w:proofErr w:type="spellStart"/>
      <w:r w:rsidR="008515FC">
        <w:t>MoH</w:t>
      </w:r>
      <w:proofErr w:type="spellEnd"/>
      <w:r w:rsidRPr="00AF47ED">
        <w:t xml:space="preserve"> with those provided by regional governments </w:t>
      </w:r>
      <w:r w:rsidR="00E64490" w:rsidRPr="00AF47ED">
        <w:fldChar w:fldCharType="begin"/>
      </w:r>
      <w:r w:rsidR="00AB18C4">
        <w:instrText xml:space="preserve"> ADDIN EN.CITE &lt;EndNote&gt;&lt;Cite&gt;&lt;Author&gt;G1&lt;/Author&gt;&lt;Year&gt;2020&lt;/Year&gt;&lt;RecNum&gt;2760&lt;/RecNum&gt;&lt;DisplayText&gt;(G1, 2020a)&lt;/DisplayText&gt;&lt;record&gt;&lt;rec-number&gt;2760&lt;/rec-number&gt;&lt;foreign-keys&gt;&lt;key app="EN" db-id="sar2tfwdm5e9whe025uxtfs0dssp25wzx2dz" timestamp="1595965194"&gt;2760&lt;/key&gt;&lt;/foreign-keys&gt;&lt;ref-type name="Newspaper Article"&gt;23&lt;/ref-type&gt;&lt;contributors&gt;&lt;authors&gt;&lt;author&gt;G1&lt;/author&gt;&lt;/authors&gt;&lt;/contributors&gt;&lt;titles&gt;&lt;title&gt;Brasil tem média de 1.069 mortes por dia na última semana; 10 estados e o DF têm alta de mortes&lt;/title&gt;&lt;secondary-title&gt;G1&lt;/secondary-title&gt;&lt;/titles&gt;&lt;dates&gt;&lt;year&gt;2020&lt;/year&gt;&lt;pub-dates&gt;&lt;date&gt;July 27&lt;/date&gt;&lt;/pub-dates&gt;&lt;/dates&gt;&lt;pub-location&gt;Rio de Janeiro&lt;/pub-location&gt;&lt;urls&gt;&lt;/urls&gt;&lt;/record&gt;&lt;/Cite&gt;&lt;/EndNote&gt;</w:instrText>
      </w:r>
      <w:r w:rsidR="00E64490" w:rsidRPr="00AF47ED">
        <w:fldChar w:fldCharType="separate"/>
      </w:r>
      <w:r w:rsidR="00AB18C4">
        <w:rPr>
          <w:noProof/>
        </w:rPr>
        <w:t>(G1, 2020a)</w:t>
      </w:r>
      <w:r w:rsidR="00E64490" w:rsidRPr="00AF47ED">
        <w:fldChar w:fldCharType="end"/>
      </w:r>
      <w:r w:rsidRPr="00AF47ED">
        <w:t xml:space="preserve">. </w:t>
      </w:r>
      <w:proofErr w:type="spellStart"/>
      <w:r w:rsidRPr="00AF47ED">
        <w:t>Pazuello’s</w:t>
      </w:r>
      <w:proofErr w:type="spellEnd"/>
      <w:r w:rsidRPr="00AF47ED">
        <w:t xml:space="preserve"> decision was subsequently repealed by Brazil’s Supreme Court.</w:t>
      </w:r>
    </w:p>
    <w:p w14:paraId="73A88515" w14:textId="51EC93C5" w:rsidR="00B0487A" w:rsidRPr="00AF47ED" w:rsidRDefault="002919DD" w:rsidP="005404A1">
      <w:pPr>
        <w:spacing w:line="360" w:lineRule="auto"/>
        <w:ind w:firstLine="720"/>
        <w:jc w:val="both"/>
      </w:pPr>
      <w:r w:rsidRPr="00AF47ED">
        <w:t>It is worth noting that</w:t>
      </w:r>
      <w:r w:rsidR="002D5BCF">
        <w:t xml:space="preserve"> attempts </w:t>
      </w:r>
      <w:r w:rsidRPr="00AF47ED">
        <w:t xml:space="preserve">to disguise reality </w:t>
      </w:r>
      <w:r w:rsidR="002D5BCF">
        <w:t>were already evident in</w:t>
      </w:r>
      <w:r w:rsidRPr="00AF47ED">
        <w:t xml:space="preserve"> Brazil’s environmental policies. In 2019, the environment minister, Ricardo Salles, dismissed the head of the National Institute of Space Research, Ricardo </w:t>
      </w:r>
      <w:proofErr w:type="spellStart"/>
      <w:r w:rsidR="00DB2925">
        <w:t>Ga</w:t>
      </w:r>
      <w:r w:rsidRPr="00AF47ED">
        <w:t>lv</w:t>
      </w:r>
      <w:r w:rsidR="00DB2925">
        <w:t>ã</w:t>
      </w:r>
      <w:r w:rsidRPr="00AF47ED">
        <w:t>o</w:t>
      </w:r>
      <w:proofErr w:type="spellEnd"/>
      <w:r w:rsidRPr="00AF47ED">
        <w:t xml:space="preserve">, because </w:t>
      </w:r>
      <w:proofErr w:type="spellStart"/>
      <w:r w:rsidRPr="00AF47ED">
        <w:t>Galvão</w:t>
      </w:r>
      <w:proofErr w:type="spellEnd"/>
      <w:r w:rsidRPr="00AF47ED">
        <w:t xml:space="preserve"> had warned about increases in deforestation </w:t>
      </w:r>
      <w:r w:rsidR="00E64490" w:rsidRPr="00AF47ED">
        <w:fldChar w:fldCharType="begin"/>
      </w:r>
      <w:r w:rsidRPr="00AF47ED">
        <w:instrText xml:space="preserve"> ADDIN EN.CITE &lt;EndNote&gt;&lt;Cite&gt;&lt;Author&gt;Monteiro&lt;/Author&gt;&lt;Year&gt;2020&lt;/Year&gt;&lt;RecNum&gt;2960&lt;/RecNum&gt;&lt;DisplayText&gt;(Monteiro, 2020)&lt;/DisplayText&gt;&lt;record&gt;&lt;rec-number&gt;2960&lt;/rec-number&gt;&lt;foreign-keys&gt;&lt;key app="EN" db-id="sar2tfwdm5e9whe025uxtfs0dssp25wzx2dz" timestamp="1610219340"&gt;2960&lt;/key&gt;&lt;/foreign-keys&gt;&lt;ref-type name="Journal Article"&gt;17&lt;/ref-type&gt;&lt;contributors&gt;&lt;authors&gt;&lt;author&gt;Monteiro, Marko&lt;/author&gt;&lt;/authors&gt;&lt;/contributors&gt;&lt;titles&gt;&lt;title&gt;Science is a war zone: some comments on Brazil&lt;/title&gt;&lt;secondary-title&gt;Tapuya: Latin American Science, Technology and Society&lt;/secondary-title&gt;&lt;/titles&gt;&lt;periodical&gt;&lt;full-title&gt;Tapuya: Latin American Science, Technology and Society&lt;/full-title&gt;&lt;/periodical&gt;&lt;pages&gt;4-8&lt;/pages&gt;&lt;volume&gt;3&lt;/volume&gt;&lt;number&gt;1&lt;/number&gt;&lt;dates&gt;&lt;year&gt;2020&lt;/year&gt;&lt;/dates&gt;&lt;publisher&gt;Routledge&lt;/publisher&gt;&lt;urls&gt;&lt;/urls&gt;&lt;/record&gt;&lt;/Cite&gt;&lt;/EndNote&gt;</w:instrText>
      </w:r>
      <w:r w:rsidR="00E64490" w:rsidRPr="00AF47ED">
        <w:fldChar w:fldCharType="separate"/>
      </w:r>
      <w:r w:rsidRPr="00AF47ED">
        <w:rPr>
          <w:noProof/>
        </w:rPr>
        <w:t>(Monteiro, 2020)</w:t>
      </w:r>
      <w:r w:rsidR="00E64490" w:rsidRPr="00AF47ED">
        <w:fldChar w:fldCharType="end"/>
      </w:r>
      <w:r w:rsidRPr="00AF47ED">
        <w:t>.</w:t>
      </w:r>
      <w:r w:rsidR="00A14417">
        <w:t xml:space="preserve"> </w:t>
      </w:r>
      <w:r w:rsidRPr="00AF47ED">
        <w:t xml:space="preserve">A well-known scientist, later </w:t>
      </w:r>
      <w:r w:rsidR="002D5BCF">
        <w:t xml:space="preserve">recognized </w:t>
      </w:r>
      <w:r w:rsidRPr="00AF47ED">
        <w:t xml:space="preserve">by </w:t>
      </w:r>
      <w:r w:rsidR="005E13E5">
        <w:t xml:space="preserve">the journal </w:t>
      </w:r>
      <w:r w:rsidRPr="00AF47ED">
        <w:t>Nature in its</w:t>
      </w:r>
      <w:r w:rsidR="002D5BCF">
        <w:t xml:space="preserve"> list of</w:t>
      </w:r>
      <w:r w:rsidRPr="00AF47ED">
        <w:t xml:space="preserve"> top scientists </w:t>
      </w:r>
      <w:r w:rsidR="002D5BCF">
        <w:t xml:space="preserve">in </w:t>
      </w:r>
      <w:r w:rsidRPr="00AF47ED">
        <w:t xml:space="preserve">2019 </w:t>
      </w:r>
      <w:r w:rsidR="00E64490" w:rsidRPr="00AF47ED">
        <w:fldChar w:fldCharType="begin"/>
      </w:r>
      <w:r w:rsidRPr="00AF47ED">
        <w:instrText xml:space="preserve"> ADDIN EN.CITE &lt;EndNote&gt;&lt;Cite&gt;&lt;Author&gt;Tollefson&lt;/Author&gt;&lt;Year&gt;2019&lt;/Year&gt;&lt;RecNum&gt;3007&lt;/RecNum&gt;&lt;DisplayText&gt;(Tollefson, 2019)&lt;/DisplayText&gt;&lt;record&gt;&lt;rec-number&gt;3007&lt;/rec-number&gt;&lt;foreign-keys&gt;&lt;key app="EN" db-id="sar2tfwdm5e9whe025uxtfs0dssp25wzx2dz" timestamp="1611795646"&gt;3007&lt;/key&gt;&lt;/foreign-keys&gt;&lt;ref-type name="Journal Article"&gt;17&lt;/ref-type&gt;&lt;contributors&gt;&lt;authors&gt;&lt;author&gt;Tollefson, J&lt;/author&gt;&lt;/authors&gt;&lt;/contributors&gt;&lt;titles&gt;&lt;title&gt;RICARDO GALVÃO: Science defender&lt;/title&gt;&lt;secondary-title&gt;Nature&lt;/secondary-title&gt;&lt;/titles&gt;&lt;periodical&gt;&lt;full-title&gt;Nature&lt;/full-title&gt;&lt;/periodical&gt;&lt;pages&gt;361-363&lt;/pages&gt;&lt;volume&gt;576&lt;/volume&gt;&lt;dates&gt;&lt;year&gt;2019&lt;/year&gt;&lt;/dates&gt;&lt;urls&gt;&lt;/urls&gt;&lt;/record&gt;&lt;/Cite&gt;&lt;/EndNote&gt;</w:instrText>
      </w:r>
      <w:r w:rsidR="00E64490" w:rsidRPr="00AF47ED">
        <w:fldChar w:fldCharType="separate"/>
      </w:r>
      <w:r w:rsidRPr="00AF47ED">
        <w:rPr>
          <w:noProof/>
        </w:rPr>
        <w:t>(Tollefson, 2019)</w:t>
      </w:r>
      <w:r w:rsidR="00E64490" w:rsidRPr="00AF47ED">
        <w:fldChar w:fldCharType="end"/>
      </w:r>
      <w:r w:rsidRPr="00AF47ED">
        <w:t xml:space="preserve">, </w:t>
      </w:r>
      <w:proofErr w:type="spellStart"/>
      <w:r w:rsidRPr="00AF47ED">
        <w:t>Galvão</w:t>
      </w:r>
      <w:proofErr w:type="spellEnd"/>
      <w:r w:rsidRPr="00AF47ED">
        <w:t xml:space="preserve"> had complained about the federal government’s policies and made visible the way scientific advice on environmental policy and deforestation data were being pushed aside for political and ideological reasons. </w:t>
      </w:r>
      <w:r w:rsidR="002D5BCF">
        <w:t xml:space="preserve">Reflecting the populist play-book, </w:t>
      </w:r>
      <w:r w:rsidR="00EC5B02">
        <w:t>Bolsonaro</w:t>
      </w:r>
      <w:r w:rsidR="002D5BCF">
        <w:t xml:space="preserve"> in turn</w:t>
      </w:r>
      <w:r w:rsidR="00EC5B02">
        <w:t xml:space="preserve"> declared that </w:t>
      </w:r>
      <w:proofErr w:type="spellStart"/>
      <w:r w:rsidR="00A14417">
        <w:t>Galvão</w:t>
      </w:r>
      <w:proofErr w:type="spellEnd"/>
      <w:r w:rsidR="00A14417">
        <w:t xml:space="preserve"> had released </w:t>
      </w:r>
      <w:r w:rsidR="00EC5B02">
        <w:t xml:space="preserve">data </w:t>
      </w:r>
      <w:r w:rsidR="00A14417">
        <w:t xml:space="preserve">with </w:t>
      </w:r>
      <w:r w:rsidR="00EC5B02">
        <w:t xml:space="preserve">the </w:t>
      </w:r>
      <w:r w:rsidR="00906325">
        <w:t>intention</w:t>
      </w:r>
      <w:r w:rsidR="00EC5B02">
        <w:t xml:space="preserve"> of h</w:t>
      </w:r>
      <w:r w:rsidR="00EC5B02" w:rsidRPr="00EC5B02">
        <w:t>arming the name of Brazil and its governmen</w:t>
      </w:r>
      <w:r w:rsidR="00EC5B02">
        <w:t xml:space="preserve">t </w:t>
      </w:r>
      <w:r w:rsidR="00EC5B02">
        <w:fldChar w:fldCharType="begin"/>
      </w:r>
      <w:r w:rsidR="00EC5B02">
        <w:instrText xml:space="preserve"> ADDIN EN.CITE &lt;EndNote&gt;&lt;Cite&gt;&lt;Author&gt;Londoño&lt;/Author&gt;&lt;Year&gt;2019&lt;/Year&gt;&lt;RecNum&gt;3092&lt;/RecNum&gt;&lt;DisplayText&gt;(Londoño, 2019)&lt;/DisplayText&gt;&lt;record&gt;&lt;rec-number&gt;3092&lt;/rec-number&gt;&lt;foreign-keys&gt;&lt;key app="EN" db-id="sar2tfwdm5e9whe025uxtfs0dssp25wzx2dz" timestamp="1619713630"&gt;3092&lt;/key&gt;&lt;/foreign-keys&gt;&lt;ref-type name="Newspaper Article"&gt;23&lt;/ref-type&gt;&lt;contributors&gt;&lt;authors&gt;&lt;author&gt;Londoño, E&lt;/author&gt;&lt;/authors&gt;&lt;/contributors&gt;&lt;titles&gt;&lt;title&gt;Bolsonaro Fires Head of Agency Tracking Amazon Deforestation in Brazil&lt;/title&gt;&lt;secondary-title&gt;New York Times&lt;/secondary-title&gt;&lt;/titles&gt;&lt;dates&gt;&lt;year&gt;2019&lt;/year&gt;&lt;pub-dates&gt;&lt;date&gt;Aug 2&lt;/date&gt;&lt;/pub-dates&gt;&lt;/dates&gt;&lt;urls&gt;&lt;/urls&gt;&lt;/record&gt;&lt;/Cite&gt;&lt;/EndNote&gt;</w:instrText>
      </w:r>
      <w:r w:rsidR="00EC5B02">
        <w:fldChar w:fldCharType="separate"/>
      </w:r>
      <w:r w:rsidR="00EC5B02">
        <w:rPr>
          <w:noProof/>
        </w:rPr>
        <w:t>(Londoño, 2019)</w:t>
      </w:r>
      <w:r w:rsidR="00EC5B02">
        <w:fldChar w:fldCharType="end"/>
      </w:r>
      <w:r w:rsidR="00EC5B02">
        <w:t xml:space="preserve">. </w:t>
      </w:r>
    </w:p>
    <w:p w14:paraId="23065F28" w14:textId="77777777" w:rsidR="003313E1" w:rsidRDefault="003313E1" w:rsidP="00AF47ED">
      <w:pPr>
        <w:spacing w:line="360" w:lineRule="auto"/>
        <w:jc w:val="both"/>
        <w:rPr>
          <w:b/>
          <w:bCs/>
          <w:i/>
          <w:iCs/>
        </w:rPr>
      </w:pPr>
    </w:p>
    <w:p w14:paraId="737B73F8" w14:textId="77777777" w:rsidR="0025764F" w:rsidRDefault="0025764F" w:rsidP="00AF47ED">
      <w:pPr>
        <w:spacing w:line="360" w:lineRule="auto"/>
        <w:jc w:val="both"/>
        <w:rPr>
          <w:b/>
          <w:bCs/>
          <w:i/>
          <w:iCs/>
        </w:rPr>
      </w:pPr>
    </w:p>
    <w:p w14:paraId="0B87209A" w14:textId="77777777" w:rsidR="0025764F" w:rsidRDefault="0025764F" w:rsidP="00AF47ED">
      <w:pPr>
        <w:spacing w:line="360" w:lineRule="auto"/>
        <w:jc w:val="both"/>
        <w:rPr>
          <w:b/>
          <w:bCs/>
          <w:i/>
          <w:iCs/>
        </w:rPr>
      </w:pPr>
    </w:p>
    <w:p w14:paraId="467D43FE" w14:textId="621CF245" w:rsidR="00B24DDF" w:rsidRPr="00AF47ED" w:rsidRDefault="00B24DDF" w:rsidP="00AF47ED">
      <w:pPr>
        <w:spacing w:line="360" w:lineRule="auto"/>
        <w:jc w:val="both"/>
        <w:rPr>
          <w:b/>
          <w:bCs/>
          <w:i/>
          <w:iCs/>
        </w:rPr>
      </w:pPr>
      <w:r w:rsidRPr="00AF47ED">
        <w:rPr>
          <w:b/>
          <w:bCs/>
          <w:i/>
          <w:iCs/>
        </w:rPr>
        <w:lastRenderedPageBreak/>
        <w:t xml:space="preserve">Misuse of science </w:t>
      </w:r>
    </w:p>
    <w:p w14:paraId="74749465" w14:textId="0F32FED3" w:rsidR="00A14417" w:rsidRDefault="002919DD" w:rsidP="00AF47ED">
      <w:pPr>
        <w:spacing w:line="360" w:lineRule="auto"/>
        <w:ind w:firstLine="720"/>
        <w:jc w:val="both"/>
      </w:pPr>
      <w:r w:rsidRPr="00AF47ED">
        <w:t>There are other</w:t>
      </w:r>
      <w:r w:rsidR="001F6328" w:rsidRPr="00AF47ED">
        <w:t xml:space="preserve"> </w:t>
      </w:r>
      <w:r w:rsidRPr="00AF47ED">
        <w:t xml:space="preserve">dimensions to </w:t>
      </w:r>
      <w:r w:rsidRPr="00AF47ED">
        <w:rPr>
          <w:iCs/>
        </w:rPr>
        <w:t xml:space="preserve">Bolsonaro’s political rhetoric and strategy including “misusing scientific evidence” and “blame avoidance”. He has a track record of using </w:t>
      </w:r>
      <w:r w:rsidR="006C7AFF">
        <w:rPr>
          <w:iCs/>
        </w:rPr>
        <w:t xml:space="preserve">both </w:t>
      </w:r>
      <w:r w:rsidRPr="00AF47ED">
        <w:rPr>
          <w:iCs/>
        </w:rPr>
        <w:t xml:space="preserve">misinformation </w:t>
      </w:r>
      <w:r w:rsidR="006C7AFF">
        <w:rPr>
          <w:iCs/>
        </w:rPr>
        <w:t xml:space="preserve">and denialism </w:t>
      </w:r>
      <w:r w:rsidRPr="00AF47ED">
        <w:rPr>
          <w:iCs/>
        </w:rPr>
        <w:t xml:space="preserve">as a political weapon to mobilize fear and prejudice through social media and </w:t>
      </w:r>
      <w:r w:rsidR="00A53182">
        <w:rPr>
          <w:iCs/>
        </w:rPr>
        <w:t xml:space="preserve">to </w:t>
      </w:r>
      <w:r w:rsidRPr="00AF47ED">
        <w:rPr>
          <w:iCs/>
        </w:rPr>
        <w:t xml:space="preserve">leverage support from conservative and anti-democratic groupings </w:t>
      </w:r>
      <w:r w:rsidR="0094363C">
        <w:rPr>
          <w:iCs/>
        </w:rPr>
        <w:fldChar w:fldCharType="begin"/>
      </w:r>
      <w:r w:rsidR="0094363C">
        <w:rPr>
          <w:iCs/>
        </w:rPr>
        <w:instrText xml:space="preserve"> ADDIN EN.CITE &lt;EndNote&gt;&lt;Cite&gt;&lt;Author&gt;Richard&lt;/Author&gt;&lt;Year&gt;2020&lt;/Year&gt;&lt;RecNum&gt;2678&lt;/RecNum&gt;&lt;DisplayText&gt;(Richard &amp;amp; Medeiros, 2020)&lt;/DisplayText&gt;&lt;record&gt;&lt;rec-number&gt;2678&lt;/rec-number&gt;&lt;foreign-keys&gt;&lt;key app="EN" db-id="sar2tfwdm5e9whe025uxtfs0dssp25wzx2dz" timestamp="1590207322"&gt;2678&lt;/key&gt;&lt;/foreign-keys&gt;&lt;ref-type name="Journal Article"&gt;17&lt;/ref-type&gt;&lt;contributors&gt;&lt;authors&gt;&lt;author&gt;Richard, J&lt;/author&gt;&lt;author&gt;Medeiros, J&lt;/author&gt;&lt;/authors&gt;&lt;/contributors&gt;&lt;titles&gt;&lt;title&gt;Using misinformation as a political weapon: COVID-19 and Bolsonaro in Brazil&lt;/title&gt;&lt;secondary-title&gt;The Harvard Kennedy School (HKS) Misinformation Review,&lt;/secondary-title&gt;&lt;/titles&gt;&lt;periodical&gt;&lt;full-title&gt;The Harvard Kennedy School (HKS) Misinformation Review,&lt;/full-title&gt;&lt;/periodical&gt;&lt;pages&gt;1-6&lt;/pages&gt;&lt;volume&gt;1&lt;/volume&gt;&lt;number&gt;2&lt;/number&gt;&lt;dates&gt;&lt;year&gt;2020&lt;/year&gt;&lt;/dates&gt;&lt;urls&gt;&lt;/urls&gt;&lt;/record&gt;&lt;/Cite&gt;&lt;/EndNote&gt;</w:instrText>
      </w:r>
      <w:r w:rsidR="0094363C">
        <w:rPr>
          <w:iCs/>
        </w:rPr>
        <w:fldChar w:fldCharType="separate"/>
      </w:r>
      <w:r w:rsidR="0094363C">
        <w:rPr>
          <w:iCs/>
          <w:noProof/>
        </w:rPr>
        <w:t>(Richard &amp; Medeiros, 2020)</w:t>
      </w:r>
      <w:r w:rsidR="0094363C">
        <w:rPr>
          <w:iCs/>
        </w:rPr>
        <w:fldChar w:fldCharType="end"/>
      </w:r>
      <w:r w:rsidRPr="00AF47ED">
        <w:rPr>
          <w:iCs/>
        </w:rPr>
        <w:t xml:space="preserve">. </w:t>
      </w:r>
      <w:r w:rsidR="006C7AFF" w:rsidRPr="00BE3682">
        <w:rPr>
          <w:spacing w:val="-3"/>
          <w:lang w:bidi="en-US"/>
        </w:rPr>
        <w:t>Denialism can be understood as an attempt to keep ‘uncomfortable knowledge’ at bay</w:t>
      </w:r>
      <w:r w:rsidR="0094363C">
        <w:rPr>
          <w:spacing w:val="-3"/>
          <w:lang w:bidi="en-US"/>
        </w:rPr>
        <w:t xml:space="preserve"> </w:t>
      </w:r>
      <w:r w:rsidR="0094363C">
        <w:rPr>
          <w:spacing w:val="-3"/>
          <w:lang w:bidi="en-US"/>
        </w:rPr>
        <w:fldChar w:fldCharType="begin"/>
      </w:r>
      <w:r w:rsidR="0094363C">
        <w:rPr>
          <w:spacing w:val="-3"/>
          <w:lang w:bidi="en-US"/>
        </w:rPr>
        <w:instrText xml:space="preserve"> ADDIN EN.CITE &lt;EndNote&gt;&lt;Cite&gt;&lt;Author&gt;Rayner&lt;/Author&gt;&lt;Year&gt;2012&lt;/Year&gt;&lt;RecNum&gt;3096&lt;/RecNum&gt;&lt;DisplayText&gt;(Rayner, 2012)&lt;/DisplayText&gt;&lt;record&gt;&lt;rec-number&gt;3096&lt;/rec-number&gt;&lt;foreign-keys&gt;&lt;key app="EN" db-id="sar2tfwdm5e9whe025uxtfs0dssp25wzx2dz" timestamp="1619992887"&gt;3096&lt;/key&gt;&lt;/foreign-keys&gt;&lt;ref-type name="Journal Article"&gt;17&lt;/ref-type&gt;&lt;contributors&gt;&lt;authors&gt;&lt;author&gt;Rayner, Steve&lt;/author&gt;&lt;/authors&gt;&lt;/contributors&gt;&lt;titles&gt;&lt;title&gt;Uncomfortable knowledge: the social construction of ignorance in science and environmental policy discourses&lt;/title&gt;&lt;secondary-title&gt;Economy and Society&lt;/secondary-title&gt;&lt;/titles&gt;&lt;periodical&gt;&lt;full-title&gt;Economy and Society&lt;/full-title&gt;&lt;/periodical&gt;&lt;pages&gt;107-125&lt;/pages&gt;&lt;volume&gt;41&lt;/volume&gt;&lt;number&gt;1&lt;/number&gt;&lt;dates&gt;&lt;year&gt;2012&lt;/year&gt;&lt;/dates&gt;&lt;publisher&gt;Routledge&lt;/publisher&gt;&lt;urls&gt;&lt;/urls&gt;&lt;/record&gt;&lt;/Cite&gt;&lt;/EndNote&gt;</w:instrText>
      </w:r>
      <w:r w:rsidR="0094363C">
        <w:rPr>
          <w:spacing w:val="-3"/>
          <w:lang w:bidi="en-US"/>
        </w:rPr>
        <w:fldChar w:fldCharType="separate"/>
      </w:r>
      <w:r w:rsidR="0094363C">
        <w:rPr>
          <w:noProof/>
          <w:spacing w:val="-3"/>
          <w:lang w:bidi="en-US"/>
        </w:rPr>
        <w:t>(Rayner, 2012)</w:t>
      </w:r>
      <w:r w:rsidR="0094363C">
        <w:rPr>
          <w:spacing w:val="-3"/>
          <w:lang w:bidi="en-US"/>
        </w:rPr>
        <w:fldChar w:fldCharType="end"/>
      </w:r>
      <w:r w:rsidR="006C7AFF" w:rsidRPr="00BE3682">
        <w:rPr>
          <w:spacing w:val="-3"/>
          <w:lang w:bidi="en-US"/>
        </w:rPr>
        <w:t xml:space="preserve">. This was certainly applicable to Bolsonaro who clearly perceived COVID-19 as a threat to his prioritization of economic growth.  </w:t>
      </w:r>
      <w:r w:rsidR="0054612D">
        <w:rPr>
          <w:spacing w:val="-3"/>
          <w:lang w:bidi="en-US"/>
        </w:rPr>
        <w:t xml:space="preserve">Denialism has also been associated with ‘fake’ experts and pseudoscience </w:t>
      </w:r>
      <w:r w:rsidR="0094363C">
        <w:rPr>
          <w:spacing w:val="-3"/>
          <w:lang w:bidi="en-US"/>
        </w:rPr>
        <w:fldChar w:fldCharType="begin"/>
      </w:r>
      <w:r w:rsidR="0094363C">
        <w:rPr>
          <w:spacing w:val="-3"/>
          <w:lang w:bidi="en-US"/>
        </w:rPr>
        <w:instrText xml:space="preserve"> ADDIN EN.CITE &lt;EndNote&gt;&lt;Cite&gt;&lt;Author&gt;Diethelm&lt;/Author&gt;&lt;Year&gt;2009&lt;/Year&gt;&lt;RecNum&gt;2965&lt;/RecNum&gt;&lt;DisplayText&gt;(Diethelm &amp;amp; McKee, 2009; Nattrass, 2012)&lt;/DisplayText&gt;&lt;record&gt;&lt;rec-number&gt;2965&lt;/rec-number&gt;&lt;foreign-keys&gt;&lt;key app="EN" db-id="sar2tfwdm5e9whe025uxtfs0dssp25wzx2dz" timestamp="1610222945"&gt;2965&lt;/key&gt;&lt;/foreign-keys&gt;&lt;ref-type name="Journal Article"&gt;17&lt;/ref-type&gt;&lt;contributors&gt;&lt;authors&gt;&lt;author&gt;Diethelm, Pascal&lt;/author&gt;&lt;author&gt;McKee, Martin&lt;/author&gt;&lt;/authors&gt;&lt;/contributors&gt;&lt;titles&gt;&lt;title&gt;Denialism: what is it and how should scientists respond?&lt;/title&gt;&lt;secondary-title&gt;European Journal of Public Health&lt;/secondary-title&gt;&lt;/titles&gt;&lt;periodical&gt;&lt;full-title&gt;European Journal of Public Health&lt;/full-title&gt;&lt;/periodical&gt;&lt;pages&gt;2-4&lt;/pages&gt;&lt;volume&gt;19&lt;/volume&gt;&lt;number&gt;1&lt;/number&gt;&lt;dates&gt;&lt;year&gt;2009&lt;/year&gt;&lt;/dates&gt;&lt;urls&gt;&lt;/urls&gt;&lt;/record&gt;&lt;/Cite&gt;&lt;Cite&gt;&lt;Author&gt;Nattrass&lt;/Author&gt;&lt;Year&gt;2012&lt;/Year&gt;&lt;RecNum&gt;2706&lt;/RecNum&gt;&lt;record&gt;&lt;rec-number&gt;2706&lt;/rec-number&gt;&lt;foreign-keys&gt;&lt;key app="EN" db-id="sar2tfwdm5e9whe025uxtfs0dssp25wzx2dz" timestamp="1590418403"&gt;2706&lt;/key&gt;&lt;/foreign-keys&gt;&lt;ref-type name="Book"&gt;6&lt;/ref-type&gt;&lt;contributors&gt;&lt;authors&gt;&lt;author&gt;Nattrass, N&lt;/author&gt;&lt;/authors&gt;&lt;/contributors&gt;&lt;titles&gt;&lt;title&gt;The AIDS Conspiracy: Science Fights Back&lt;/title&gt;&lt;/titles&gt;&lt;dates&gt;&lt;year&gt;2012&lt;/year&gt;&lt;/dates&gt;&lt;pub-location&gt;New York&lt;/pub-location&gt;&lt;publisher&gt;Columbia University Press&lt;/publisher&gt;&lt;urls&gt;&lt;/urls&gt;&lt;/record&gt;&lt;/Cite&gt;&lt;/EndNote&gt;</w:instrText>
      </w:r>
      <w:r w:rsidR="0094363C">
        <w:rPr>
          <w:spacing w:val="-3"/>
          <w:lang w:bidi="en-US"/>
        </w:rPr>
        <w:fldChar w:fldCharType="separate"/>
      </w:r>
      <w:r w:rsidR="0094363C">
        <w:rPr>
          <w:noProof/>
          <w:spacing w:val="-3"/>
          <w:lang w:bidi="en-US"/>
        </w:rPr>
        <w:t>(Diethelm &amp; McKee, 2009; Nattrass, 2012)</w:t>
      </w:r>
      <w:r w:rsidR="0094363C">
        <w:rPr>
          <w:spacing w:val="-3"/>
          <w:lang w:bidi="en-US"/>
        </w:rPr>
        <w:fldChar w:fldCharType="end"/>
      </w:r>
      <w:r w:rsidR="0094363C">
        <w:rPr>
          <w:spacing w:val="-3"/>
          <w:lang w:bidi="en-US"/>
        </w:rPr>
        <w:t xml:space="preserve">. </w:t>
      </w:r>
      <w:r w:rsidR="0094363C">
        <w:rPr>
          <w:spacing w:val="-3"/>
          <w:lang w:bidi="en-US"/>
        </w:rPr>
        <w:fldChar w:fldCharType="begin"/>
      </w:r>
      <w:r w:rsidR="007A614F">
        <w:rPr>
          <w:spacing w:val="-3"/>
          <w:lang w:bidi="en-US"/>
        </w:rPr>
        <w:instrText xml:space="preserve"> ADDIN EN.CITE &lt;EndNote&gt;&lt;Cite AuthorYear="1"&gt;&lt;Author&gt;Nattrass&lt;/Author&gt;&lt;Year&gt;2012&lt;/Year&gt;&lt;RecNum&gt;2706&lt;/RecNum&gt;&lt;DisplayText&gt;Nattrass (2012)&lt;/DisplayText&gt;&lt;record&gt;&lt;rec-number&gt;2706&lt;/rec-number&gt;&lt;foreign-keys&gt;&lt;key app="EN" db-id="sar2tfwdm5e9whe025uxtfs0dssp25wzx2dz" timestamp="1590418403"&gt;2706&lt;/key&gt;&lt;/foreign-keys&gt;&lt;ref-type name="Book"&gt;6&lt;/ref-type&gt;&lt;contributors&gt;&lt;authors&gt;&lt;author&gt;Nattrass, N&lt;/author&gt;&lt;/authors&gt;&lt;/contributors&gt;&lt;titles&gt;&lt;title&gt;The AIDS Conspiracy: Science Fights Back&lt;/title&gt;&lt;/titles&gt;&lt;dates&gt;&lt;year&gt;2012&lt;/year&gt;&lt;/dates&gt;&lt;pub-location&gt;New York&lt;/pub-location&gt;&lt;publisher&gt;Columbia University Press&lt;/publisher&gt;&lt;urls&gt;&lt;/urls&gt;&lt;/record&gt;&lt;/Cite&gt;&lt;/EndNote&gt;</w:instrText>
      </w:r>
      <w:r w:rsidR="0094363C">
        <w:rPr>
          <w:spacing w:val="-3"/>
          <w:lang w:bidi="en-US"/>
        </w:rPr>
        <w:fldChar w:fldCharType="separate"/>
      </w:r>
      <w:r w:rsidR="007A614F">
        <w:rPr>
          <w:noProof/>
          <w:spacing w:val="-3"/>
          <w:lang w:bidi="en-US"/>
        </w:rPr>
        <w:t>Nattrass (2012)</w:t>
      </w:r>
      <w:r w:rsidR="0094363C">
        <w:rPr>
          <w:spacing w:val="-3"/>
          <w:lang w:bidi="en-US"/>
        </w:rPr>
        <w:fldChar w:fldCharType="end"/>
      </w:r>
      <w:r w:rsidR="0054612D">
        <w:rPr>
          <w:iCs/>
        </w:rPr>
        <w:t xml:space="preserve"> </w:t>
      </w:r>
      <w:r w:rsidR="00A14417">
        <w:rPr>
          <w:iCs/>
        </w:rPr>
        <w:t xml:space="preserve">has argued that AIDS denialists </w:t>
      </w:r>
      <w:r w:rsidR="0054612D">
        <w:rPr>
          <w:iCs/>
        </w:rPr>
        <w:t xml:space="preserve">often </w:t>
      </w:r>
      <w:r w:rsidR="00A14417">
        <w:rPr>
          <w:iCs/>
        </w:rPr>
        <w:t>engage</w:t>
      </w:r>
      <w:r w:rsidR="00A53182">
        <w:rPr>
          <w:iCs/>
        </w:rPr>
        <w:t>d</w:t>
      </w:r>
      <w:r w:rsidR="00A14417">
        <w:rPr>
          <w:iCs/>
        </w:rPr>
        <w:t xml:space="preserve"> in a twin strategy of undermining the science of HIV/AIDS </w:t>
      </w:r>
      <w:r w:rsidR="0054612D">
        <w:rPr>
          <w:iCs/>
        </w:rPr>
        <w:t xml:space="preserve">whilst promoting </w:t>
      </w:r>
      <w:r w:rsidR="00A14417">
        <w:rPr>
          <w:iCs/>
        </w:rPr>
        <w:t>untested pseudo-scientific treatments</w:t>
      </w:r>
      <w:r w:rsidR="0054612D">
        <w:rPr>
          <w:iCs/>
        </w:rPr>
        <w:t xml:space="preserve"> – </w:t>
      </w:r>
      <w:r w:rsidR="002D5BCF">
        <w:rPr>
          <w:iCs/>
        </w:rPr>
        <w:t>and that this was</w:t>
      </w:r>
      <w:r w:rsidR="00A53182">
        <w:rPr>
          <w:iCs/>
        </w:rPr>
        <w:t xml:space="preserve"> evident </w:t>
      </w:r>
      <w:r w:rsidR="0054612D">
        <w:rPr>
          <w:iCs/>
        </w:rPr>
        <w:t>in South Africa under President Mbeki</w:t>
      </w:r>
      <w:r w:rsidR="006C7AFF" w:rsidRPr="00BE3682">
        <w:rPr>
          <w:iCs/>
          <w:color w:val="222222"/>
          <w:lang w:eastAsia="pt-BR"/>
        </w:rPr>
        <w:t>.</w:t>
      </w:r>
      <w:r w:rsidR="006C7AFF">
        <w:rPr>
          <w:i/>
          <w:color w:val="222222"/>
          <w:lang w:eastAsia="pt-BR"/>
        </w:rPr>
        <w:t xml:space="preserve"> </w:t>
      </w:r>
      <w:r w:rsidR="00A14417">
        <w:rPr>
          <w:iCs/>
        </w:rPr>
        <w:t xml:space="preserve">A similar pattern was evident in Brazil </w:t>
      </w:r>
      <w:r w:rsidR="0054612D">
        <w:rPr>
          <w:iCs/>
        </w:rPr>
        <w:t>through B</w:t>
      </w:r>
      <w:r w:rsidR="00A14417">
        <w:rPr>
          <w:iCs/>
        </w:rPr>
        <w:t xml:space="preserve">olsonaro’s </w:t>
      </w:r>
      <w:r w:rsidR="0054612D">
        <w:rPr>
          <w:iCs/>
        </w:rPr>
        <w:t xml:space="preserve">promotion of </w:t>
      </w:r>
      <w:r w:rsidRPr="00AF47ED">
        <w:t>pseudoscience in touting easy solutions or treatments</w:t>
      </w:r>
      <w:r w:rsidR="0054612D">
        <w:t xml:space="preserve">. This </w:t>
      </w:r>
      <w:r w:rsidR="005E13E5">
        <w:t xml:space="preserve">allowed him to </w:t>
      </w:r>
      <w:r w:rsidR="0054612D">
        <w:t xml:space="preserve">keep pushing his </w:t>
      </w:r>
      <w:r w:rsidR="005E13E5">
        <w:t xml:space="preserve">keep-the-economy open agenda whilst portraying him also as a </w:t>
      </w:r>
      <w:r w:rsidRPr="00AF47ED">
        <w:rPr>
          <w:spacing w:val="-3"/>
          <w:lang w:bidi="en-US"/>
        </w:rPr>
        <w:t>fixer</w:t>
      </w:r>
      <w:r w:rsidRPr="00AF47ED">
        <w:t>.</w:t>
      </w:r>
    </w:p>
    <w:p w14:paraId="4EA64588" w14:textId="772B3049" w:rsidR="002919DD" w:rsidRPr="00AF47ED" w:rsidRDefault="002919DD" w:rsidP="00AF47ED">
      <w:pPr>
        <w:spacing w:line="360" w:lineRule="auto"/>
        <w:ind w:firstLine="720"/>
        <w:jc w:val="both"/>
      </w:pPr>
      <w:r w:rsidRPr="00AF47ED">
        <w:t xml:space="preserve"> </w:t>
      </w:r>
      <w:r w:rsidR="00A14417">
        <w:t>Bolsonaro’s initial response was</w:t>
      </w:r>
      <w:r w:rsidRPr="00AF47ED">
        <w:t xml:space="preserve"> </w:t>
      </w:r>
      <w:r w:rsidR="00A14417">
        <w:t xml:space="preserve">to </w:t>
      </w:r>
      <w:r w:rsidRPr="00AF47ED">
        <w:t xml:space="preserve">describe COVID-19 as a </w:t>
      </w:r>
      <w:r w:rsidR="00A3355B">
        <w:t>“</w:t>
      </w:r>
      <w:r w:rsidRPr="00AF47ED">
        <w:t>small flu</w:t>
      </w:r>
      <w:r w:rsidR="00A3355B">
        <w:t>”</w:t>
      </w:r>
      <w:r w:rsidRPr="00AF47ED">
        <w:t xml:space="preserve"> and a fantasy, and </w:t>
      </w:r>
      <w:r w:rsidR="00A14417">
        <w:t>to draw</w:t>
      </w:r>
      <w:r w:rsidRPr="00AF47ED">
        <w:t xml:space="preserve"> on discredited or incomplete ‘science’ to justify limited government intervention. Some examples </w:t>
      </w:r>
      <w:r w:rsidR="00A3355B">
        <w:t xml:space="preserve">of these discourse </w:t>
      </w:r>
      <w:r w:rsidRPr="00AF47ED">
        <w:t>are:</w:t>
      </w:r>
    </w:p>
    <w:p w14:paraId="5BC65F93" w14:textId="77777777" w:rsidR="001757FD" w:rsidRPr="00AF47ED" w:rsidRDefault="001757FD" w:rsidP="00AF47ED">
      <w:pPr>
        <w:spacing w:line="360" w:lineRule="auto"/>
        <w:jc w:val="both"/>
      </w:pPr>
    </w:p>
    <w:p w14:paraId="644D7D31" w14:textId="4AFDC173" w:rsidR="004963AA" w:rsidRPr="001C04A3" w:rsidRDefault="001757FD" w:rsidP="00AF47ED">
      <w:pPr>
        <w:spacing w:line="360" w:lineRule="auto"/>
        <w:ind w:left="851"/>
        <w:jc w:val="both"/>
        <w:rPr>
          <w:i/>
        </w:rPr>
      </w:pPr>
      <w:r w:rsidRPr="001C04A3">
        <w:rPr>
          <w:i/>
        </w:rPr>
        <w:t>“And all countries are going to be free of the pandemic when 70% [of the people] have been infected and get the antibodies</w:t>
      </w:r>
      <w:proofErr w:type="gramStart"/>
      <w:r w:rsidRPr="001C04A3">
        <w:rPr>
          <w:i/>
        </w:rPr>
        <w:t>.”</w:t>
      </w:r>
      <w:r w:rsidR="004529BC" w:rsidRPr="001C04A3">
        <w:rPr>
          <w:i/>
        </w:rPr>
        <w:t>(</w:t>
      </w:r>
      <w:proofErr w:type="gramEnd"/>
      <w:r w:rsidR="004529BC" w:rsidRPr="001C04A3">
        <w:rPr>
          <w:i/>
        </w:rPr>
        <w:t>O Globo – 03/April/2020)</w:t>
      </w:r>
    </w:p>
    <w:p w14:paraId="135EF456" w14:textId="77777777" w:rsidR="004963AA" w:rsidRPr="001C04A3" w:rsidRDefault="004963AA" w:rsidP="007B0D58">
      <w:pPr>
        <w:spacing w:line="360" w:lineRule="auto"/>
        <w:jc w:val="both"/>
        <w:rPr>
          <w:i/>
        </w:rPr>
      </w:pPr>
    </w:p>
    <w:p w14:paraId="3CD03D31" w14:textId="504DA8D0" w:rsidR="001757FD" w:rsidRPr="001C04A3" w:rsidRDefault="001757FD" w:rsidP="00AF47ED">
      <w:pPr>
        <w:spacing w:line="360" w:lineRule="auto"/>
        <w:ind w:left="851"/>
        <w:jc w:val="both"/>
        <w:rPr>
          <w:i/>
        </w:rPr>
      </w:pPr>
      <w:r w:rsidRPr="001C04A3">
        <w:rPr>
          <w:i/>
        </w:rPr>
        <w:t xml:space="preserve">“As [the virus] is coming, it has to be diluted. Instead of part of the population being infected over a period of two or three months, </w:t>
      </w:r>
      <w:proofErr w:type="gramStart"/>
      <w:r w:rsidRPr="001C04A3">
        <w:rPr>
          <w:i/>
        </w:rPr>
        <w:t>let’s</w:t>
      </w:r>
      <w:proofErr w:type="gramEnd"/>
      <w:r w:rsidRPr="001C04A3">
        <w:rPr>
          <w:i/>
        </w:rPr>
        <w:t xml:space="preserve"> [make sure] it’s over six, seven, or eight months”</w:t>
      </w:r>
      <w:r w:rsidR="007B0D58" w:rsidRPr="001C04A3">
        <w:rPr>
          <w:i/>
        </w:rPr>
        <w:t xml:space="preserve"> (O Globo – 17/March/2020)</w:t>
      </w:r>
    </w:p>
    <w:p w14:paraId="4E522036" w14:textId="3FAA8518" w:rsidR="00160086" w:rsidRPr="001C04A3" w:rsidRDefault="00160086" w:rsidP="00AF47ED">
      <w:pPr>
        <w:spacing w:line="360" w:lineRule="auto"/>
        <w:ind w:left="851"/>
        <w:jc w:val="both"/>
        <w:rPr>
          <w:i/>
        </w:rPr>
      </w:pPr>
    </w:p>
    <w:p w14:paraId="0BC0BC85" w14:textId="502E72FD" w:rsidR="00160086" w:rsidRPr="001C04A3" w:rsidRDefault="00160086" w:rsidP="00AF47ED">
      <w:pPr>
        <w:spacing w:line="360" w:lineRule="auto"/>
        <w:ind w:left="851"/>
        <w:jc w:val="both"/>
        <w:rPr>
          <w:i/>
        </w:rPr>
      </w:pPr>
      <w:r w:rsidRPr="001C04A3">
        <w:rPr>
          <w:i/>
        </w:rPr>
        <w:t>“According to the people we’ve been talking to, this treatment (with hydroxychloroquine), which started here in Brazil, has to be administered up until day four or five of the first symptoms appearing”. (O Globo – 08/April/2020)</w:t>
      </w:r>
    </w:p>
    <w:p w14:paraId="1BC85240" w14:textId="77777777" w:rsidR="001757FD" w:rsidRPr="001C04A3" w:rsidRDefault="001757FD" w:rsidP="00AF47ED">
      <w:pPr>
        <w:spacing w:line="360" w:lineRule="auto"/>
        <w:jc w:val="both"/>
        <w:rPr>
          <w:i/>
        </w:rPr>
      </w:pPr>
    </w:p>
    <w:p w14:paraId="6F0825BB" w14:textId="16486D97" w:rsidR="001757FD" w:rsidRPr="001C04A3" w:rsidRDefault="001757FD" w:rsidP="00AF47ED">
      <w:pPr>
        <w:spacing w:line="360" w:lineRule="auto"/>
        <w:ind w:left="851"/>
        <w:jc w:val="both"/>
        <w:rPr>
          <w:i/>
        </w:rPr>
      </w:pPr>
      <w:r w:rsidRPr="001C04A3">
        <w:rPr>
          <w:i/>
        </w:rPr>
        <w:t xml:space="preserve">“When young people up to 40 contract the virus, </w:t>
      </w:r>
      <w:proofErr w:type="gramStart"/>
      <w:r w:rsidRPr="001C04A3">
        <w:rPr>
          <w:i/>
        </w:rPr>
        <w:t>In</w:t>
      </w:r>
      <w:proofErr w:type="gramEnd"/>
      <w:r w:rsidRPr="001C04A3">
        <w:rPr>
          <w:i/>
        </w:rPr>
        <w:t xml:space="preserve"> principle they’re not going to have a problem. Now </w:t>
      </w:r>
      <w:proofErr w:type="gramStart"/>
      <w:r w:rsidRPr="001C04A3">
        <w:rPr>
          <w:i/>
        </w:rPr>
        <w:t>let’s</w:t>
      </w:r>
      <w:proofErr w:type="gramEnd"/>
      <w:r w:rsidRPr="001C04A3">
        <w:rPr>
          <w:i/>
        </w:rPr>
        <w:t xml:space="preserve"> suppose these young people get infected now, it would be a barrier in the future for not transmitting the virus to the elderly.”</w:t>
      </w:r>
      <w:r w:rsidR="007B0D58" w:rsidRPr="001C04A3">
        <w:rPr>
          <w:i/>
        </w:rPr>
        <w:t xml:space="preserve"> (O Globo – 01/April/2020)</w:t>
      </w:r>
    </w:p>
    <w:p w14:paraId="269C77E3" w14:textId="77777777" w:rsidR="002919DD" w:rsidRPr="00AF47ED" w:rsidRDefault="002919DD" w:rsidP="005632BD">
      <w:pPr>
        <w:tabs>
          <w:tab w:val="left" w:pos="1895"/>
        </w:tabs>
        <w:spacing w:line="360" w:lineRule="auto"/>
        <w:jc w:val="both"/>
      </w:pPr>
    </w:p>
    <w:p w14:paraId="5BB00A2B" w14:textId="374AD65E" w:rsidR="002919DD" w:rsidRPr="00AF47ED" w:rsidRDefault="002919DD" w:rsidP="00AF47ED">
      <w:pPr>
        <w:spacing w:line="360" w:lineRule="auto"/>
        <w:ind w:firstLine="720"/>
        <w:jc w:val="both"/>
      </w:pPr>
      <w:r w:rsidRPr="00AF47ED">
        <w:t xml:space="preserve">Bolsonaro also supported initiatives such as “vertical isolation”, which means quarantine only for the elderly, in a misinterpretation of some models and other studies that were available only as pre-prints </w:t>
      </w:r>
      <w:r w:rsidR="00E64490" w:rsidRPr="00AF47ED">
        <w:fldChar w:fldCharType="begin"/>
      </w:r>
      <w:r w:rsidR="000924EF" w:rsidRPr="00AF47ED">
        <w:instrText xml:space="preserve"> ADDIN EN.CITE &lt;EndNote&gt;&lt;Cite&gt;&lt;Author&gt;Chikina&lt;/Author&gt;&lt;Year&gt;2020&lt;/Year&gt;&lt;RecNum&gt;2940&lt;/RecNum&gt;&lt;DisplayText&gt;(Chikina &amp;amp; Pegden, 2020)&lt;/DisplayText&gt;&lt;record&gt;&lt;rec-number&gt;2940&lt;/rec-number&gt;&lt;foreign-keys&gt;&lt;key app="EN" db-id="sar2tfwdm5e9whe025uxtfs0dssp25wzx2dz" timestamp="1608150100"&gt;2940&lt;/key&gt;&lt;/foreign-keys&gt;&lt;ref-type name="Journal Article"&gt;17&lt;/ref-type&gt;&lt;contributors&gt;&lt;authors&gt;&lt;author&gt;Chikina, Maria&lt;/author&gt;&lt;author&gt;Pegden, Wesley&lt;/author&gt;&lt;/authors&gt;&lt;/contributors&gt;&lt;titles&gt;&lt;title&gt;Modeling strict age-targeted mitigation strategies for COVID-19&lt;/title&gt;&lt;secondary-title&gt;PLOS ONE&lt;/secondary-title&gt;&lt;/titles&gt;&lt;periodical&gt;&lt;full-title&gt;Plos One&lt;/full-title&gt;&lt;/periodical&gt;&lt;pages&gt;e0236237&lt;/pages&gt;&lt;volume&gt;15&lt;/volume&gt;&lt;number&gt;7&lt;/number&gt;&lt;dates&gt;&lt;year&gt;2020&lt;/year&gt;&lt;/dates&gt;&lt;publisher&gt;Public Library of Science&lt;/publisher&gt;&lt;urls&gt;&lt;/urls&gt;&lt;/record&gt;&lt;/Cite&gt;&lt;/EndNote&gt;</w:instrText>
      </w:r>
      <w:r w:rsidR="00E64490" w:rsidRPr="00AF47ED">
        <w:fldChar w:fldCharType="separate"/>
      </w:r>
      <w:r w:rsidR="000924EF" w:rsidRPr="00AF47ED">
        <w:rPr>
          <w:noProof/>
        </w:rPr>
        <w:t>(Chikina &amp; Pegden, 2020)</w:t>
      </w:r>
      <w:r w:rsidR="00E64490" w:rsidRPr="00AF47ED">
        <w:fldChar w:fldCharType="end"/>
      </w:r>
      <w:r w:rsidRPr="00AF47ED">
        <w:t>. By using non-peer reviewed papers and making strong statements without empirical evidence, Bolsonaro and his associates g</w:t>
      </w:r>
      <w:r w:rsidR="00A14417">
        <w:t>a</w:t>
      </w:r>
      <w:r w:rsidRPr="00AF47ED">
        <w:t>ve a patina of scientific respectability to their construction of a moral economy narrative framed around the right to earn a living: “Measures taken by some governors and some mayors were excessive because they hit the wheels of the economy”.</w:t>
      </w:r>
    </w:p>
    <w:p w14:paraId="0B82F123" w14:textId="51F88FC5" w:rsidR="002919DD" w:rsidRPr="00AF47ED" w:rsidRDefault="002919DD" w:rsidP="00AF47ED">
      <w:pPr>
        <w:spacing w:line="360" w:lineRule="auto"/>
        <w:ind w:firstLine="720"/>
        <w:jc w:val="both"/>
      </w:pPr>
      <w:r w:rsidRPr="00AF47ED">
        <w:t xml:space="preserve">In April 2020 Bolsonaro began an aggressive campaign in support of the use of chloroquine and hydroxychloroquine to treat COVID-19 patients. Such strong advocacy was against the advice of Minister </w:t>
      </w:r>
      <w:proofErr w:type="spellStart"/>
      <w:r w:rsidRPr="00AF47ED">
        <w:t>Mandetta</w:t>
      </w:r>
      <w:proofErr w:type="spellEnd"/>
      <w:r w:rsidRPr="00AF47ED">
        <w:t xml:space="preserve">, who was subsequently fired and replaced by a respected physician, Nelson </w:t>
      </w:r>
      <w:proofErr w:type="spellStart"/>
      <w:r w:rsidRPr="00AF47ED">
        <w:t>Teich</w:t>
      </w:r>
      <w:proofErr w:type="spellEnd"/>
      <w:r w:rsidRPr="00AF47ED">
        <w:t xml:space="preserve"> </w:t>
      </w:r>
      <w:r w:rsidR="00E64490" w:rsidRPr="00AF47ED">
        <w:fldChar w:fldCharType="begin"/>
      </w:r>
      <w:r w:rsidRPr="00AF47ED">
        <w:instrText xml:space="preserve"> ADDIN EN.CITE &lt;EndNote&gt;&lt;Cite&gt;&lt;Author&gt;Mazui&lt;/Author&gt;&lt;Year&gt;2020&lt;/Year&gt;&lt;RecNum&gt;2737&lt;/RecNum&gt;&lt;DisplayText&gt;(Mazui, 2020)&lt;/DisplayText&gt;&lt;record&gt;&lt;rec-number&gt;2737&lt;/rec-number&gt;&lt;foreign-keys&gt;&lt;key app="EN" db-id="sar2tfwdm5e9whe025uxtfs0dssp25wzx2dz" timestamp="1595559677"&gt;2737&lt;/key&gt;&lt;/foreign-keys&gt;&lt;ref-type name="Newspaper Article"&gt;23&lt;/ref-type&gt;&lt;contributors&gt;&lt;authors&gt;&lt;author&gt;Mazui, G&lt;/author&gt;&lt;/authors&gt;&lt;/contributors&gt;&lt;titles&gt;&lt;title&gt;Mandetta anuncia em rede social que foi demitido por Bolsonaro do Ministério da Saúde&lt;/title&gt;&lt;secondary-title&gt;G1&lt;/secondary-title&gt;&lt;/titles&gt;&lt;dates&gt;&lt;year&gt;2020&lt;/year&gt;&lt;pub-dates&gt;&lt;date&gt;Abril 16&lt;/date&gt;&lt;/pub-dates&gt;&lt;/dates&gt;&lt;pub-location&gt;Rio de Janeiro&lt;/pub-location&gt;&lt;urls&gt;&lt;/urls&gt;&lt;/record&gt;&lt;/Cite&gt;&lt;/EndNote&gt;</w:instrText>
      </w:r>
      <w:r w:rsidR="00E64490" w:rsidRPr="00AF47ED">
        <w:fldChar w:fldCharType="separate"/>
      </w:r>
      <w:r w:rsidRPr="00AF47ED">
        <w:rPr>
          <w:noProof/>
        </w:rPr>
        <w:t>(Mazui, 2020)</w:t>
      </w:r>
      <w:r w:rsidR="00E64490" w:rsidRPr="00AF47ED">
        <w:fldChar w:fldCharType="end"/>
      </w:r>
      <w:r w:rsidRPr="00AF47ED">
        <w:t xml:space="preserve">. </w:t>
      </w:r>
      <w:proofErr w:type="spellStart"/>
      <w:r w:rsidRPr="00AF47ED">
        <w:t>Teich</w:t>
      </w:r>
      <w:proofErr w:type="spellEnd"/>
      <w:r w:rsidRPr="00AF47ED">
        <w:t xml:space="preserve"> </w:t>
      </w:r>
      <w:r w:rsidR="00A14417">
        <w:t xml:space="preserve">also resisted </w:t>
      </w:r>
      <w:r w:rsidRPr="00AF47ED">
        <w:t xml:space="preserve">President Bolsonaro’s plans to adjust the clinical protocols for COVID-19 treatment and resigned less than a month after taking the position </w:t>
      </w:r>
      <w:r w:rsidR="00E64490" w:rsidRPr="00AF47ED">
        <w:fldChar w:fldCharType="begin"/>
      </w:r>
      <w:r w:rsidRPr="00AF47ED">
        <w:instrText xml:space="preserve"> ADDIN EN.CITE &lt;EndNote&gt;&lt;Cite&gt;&lt;Author&gt;Verdélio&lt;/Author&gt;&lt;Year&gt;2020&lt;/Year&gt;&lt;RecNum&gt;2738&lt;/RecNum&gt;&lt;DisplayText&gt;(Verdélio, 2020)&lt;/DisplayText&gt;&lt;record&gt;&lt;rec-number&gt;2738&lt;/rec-number&gt;&lt;foreign-keys&gt;&lt;key app="EN" db-id="sar2tfwdm5e9whe025uxtfs0dssp25wzx2dz" timestamp="1595559791"&gt;2738&lt;/key&gt;&lt;/foreign-keys&gt;&lt;ref-type name="Newspaper Article"&gt;23&lt;/ref-type&gt;&lt;contributors&gt;&lt;authors&gt;&lt;author&gt;Verdélio, A&lt;/author&gt;&lt;/authors&gt;&lt;/contributors&gt;&lt;titles&gt;&lt;title&gt;Nelson Teich pede demissão do Ministério da Saúde&lt;/title&gt;&lt;secondary-title&gt;Agencia Brasil&lt;/secondary-title&gt;&lt;/titles&gt;&lt;dates&gt;&lt;year&gt;2020&lt;/year&gt;&lt;pub-dates&gt;&lt;date&gt;May 15&lt;/date&gt;&lt;/pub-dates&gt;&lt;/dates&gt;&lt;urls&gt;&lt;/urls&gt;&lt;/record&gt;&lt;/Cite&gt;&lt;/EndNote&gt;</w:instrText>
      </w:r>
      <w:r w:rsidR="00E64490" w:rsidRPr="00AF47ED">
        <w:fldChar w:fldCharType="separate"/>
      </w:r>
      <w:r w:rsidRPr="00AF47ED">
        <w:rPr>
          <w:noProof/>
        </w:rPr>
        <w:t>(Verdélio, 2020)</w:t>
      </w:r>
      <w:r w:rsidR="00E64490" w:rsidRPr="00AF47ED">
        <w:fldChar w:fldCharType="end"/>
      </w:r>
      <w:r w:rsidRPr="00AF47ED">
        <w:t>.</w:t>
      </w:r>
      <w:r w:rsidR="003A6DA0">
        <w:t xml:space="preserve"> </w:t>
      </w:r>
      <w:r w:rsidRPr="00AF47ED">
        <w:t>Such disputes spread confusion and contradictory recommendations on how to deal with the COVID-19.</w:t>
      </w:r>
    </w:p>
    <w:p w14:paraId="39697334" w14:textId="11AB1509" w:rsidR="002B21E7" w:rsidRPr="00AF47ED" w:rsidRDefault="002919DD" w:rsidP="00AF47ED">
      <w:pPr>
        <w:spacing w:line="360" w:lineRule="auto"/>
        <w:ind w:firstLine="720"/>
        <w:jc w:val="both"/>
      </w:pPr>
      <w:r w:rsidRPr="00AF47ED">
        <w:t xml:space="preserve">Conventional scientific advice, especially where this was seen as </w:t>
      </w:r>
      <w:r w:rsidR="00352768">
        <w:t>eroding</w:t>
      </w:r>
      <w:r w:rsidRPr="00AF47ED">
        <w:t xml:space="preserve"> the short-term ability of business to earn a profit, was </w:t>
      </w:r>
      <w:proofErr w:type="gramStart"/>
      <w:r w:rsidRPr="00AF47ED">
        <w:t>undermined</w:t>
      </w:r>
      <w:proofErr w:type="gramEnd"/>
      <w:r w:rsidRPr="00AF47ED">
        <w:t xml:space="preserve"> or ignored. In this regard, there were strong echoes, once again, with Bolsonaro’s </w:t>
      </w:r>
      <w:r w:rsidR="00D70116">
        <w:t xml:space="preserve">discursive framing of </w:t>
      </w:r>
      <w:r w:rsidRPr="00AF47ED">
        <w:t>environmental policies. His Environmental Minister</w:t>
      </w:r>
      <w:r w:rsidR="00906325">
        <w:t>,</w:t>
      </w:r>
      <w:r w:rsidR="005E13E5">
        <w:t xml:space="preserve"> </w:t>
      </w:r>
      <w:r w:rsidR="00906325">
        <w:t xml:space="preserve">Ricardo </w:t>
      </w:r>
      <w:r w:rsidRPr="00AF47ED">
        <w:t>Salles</w:t>
      </w:r>
      <w:r w:rsidR="00906325">
        <w:t>,</w:t>
      </w:r>
      <w:r w:rsidRPr="00AF47ED">
        <w:t xml:space="preserve"> </w:t>
      </w:r>
      <w:r w:rsidR="00D70116">
        <w:t xml:space="preserve">who </w:t>
      </w:r>
      <w:r w:rsidR="00D70116" w:rsidRPr="00AF47ED">
        <w:t>is a strong supporter of commercial farming and mining on protected indigenous reserves</w:t>
      </w:r>
      <w:r w:rsidR="00D70116">
        <w:t>,</w:t>
      </w:r>
      <w:r w:rsidR="00D70116" w:rsidRPr="00AF47ED">
        <w:t xml:space="preserve"> </w:t>
      </w:r>
      <w:r w:rsidRPr="00AF47ED">
        <w:t xml:space="preserve">argued that global warming </w:t>
      </w:r>
      <w:r w:rsidR="00D70116">
        <w:t>is</w:t>
      </w:r>
      <w:r w:rsidRPr="00AF47ED">
        <w:t xml:space="preserve"> a ‘secondary issue’, that environmental fines </w:t>
      </w:r>
      <w:r w:rsidR="00D70116">
        <w:t>are</w:t>
      </w:r>
      <w:r w:rsidRPr="00AF47ED">
        <w:t xml:space="preserve"> ‘ideological’ and </w:t>
      </w:r>
      <w:r w:rsidR="00E64490" w:rsidRPr="00AF47ED">
        <w:fldChar w:fldCharType="begin"/>
      </w:r>
      <w:r w:rsidRPr="00AF47ED">
        <w:instrText xml:space="preserve"> ADDIN EN.CITE &lt;EndNote&gt;&lt;Cite&gt;&lt;Author&gt;Phillips&lt;/Author&gt;&lt;Year&gt;2018&lt;/Year&gt;&lt;RecNum&gt;2680&lt;/RecNum&gt;&lt;DisplayText&gt;(Phillips, 2018)&lt;/DisplayText&gt;&lt;record&gt;&lt;rec-number&gt;2680&lt;/rec-number&gt;&lt;foreign-keys&gt;&lt;key app="EN" db-id="sar2tfwdm5e9whe025uxtfs0dssp25wzx2dz" timestamp="1590284772"&gt;2680&lt;/key&gt;&lt;/foreign-keys&gt;&lt;ref-type name="Newspaper Article"&gt;23&lt;/ref-type&gt;&lt;contributors&gt;&lt;authors&gt;&lt;author&gt;Phillips, D&lt;/author&gt;&lt;/authors&gt;&lt;/contributors&gt;&lt;titles&gt;&lt;title&gt;Climate change a &amp;apos;secondary&amp;apos; issue, says Brazil&amp;apos;s environment minister&lt;/title&gt;&lt;secondary-title&gt;The Guardian&lt;/secondary-title&gt;&lt;/titles&gt;&lt;dates&gt;&lt;year&gt;2018&lt;/year&gt;&lt;pub-dates&gt;&lt;date&gt;Dec 10&lt;/date&gt;&lt;/pub-dates&gt;&lt;/dates&gt;&lt;pub-location&gt;London&lt;/pub-location&gt;&lt;urls&gt;&lt;/urls&gt;&lt;/record&gt;&lt;/Cite&gt;&lt;/EndNote&gt;</w:instrText>
      </w:r>
      <w:r w:rsidR="00E64490" w:rsidRPr="00AF47ED">
        <w:fldChar w:fldCharType="separate"/>
      </w:r>
      <w:r w:rsidRPr="00AF47ED">
        <w:rPr>
          <w:noProof/>
        </w:rPr>
        <w:t>(Phillips, 2018)</w:t>
      </w:r>
      <w:r w:rsidR="00E64490" w:rsidRPr="00AF47ED">
        <w:fldChar w:fldCharType="end"/>
      </w:r>
      <w:r w:rsidRPr="00AF47ED">
        <w:t>. Similarly, the foreign affairs minister, Ernesto Araujo, declared that climate change is a “Marxist conspiracy” to suppress western economies and promote the growth of China</w:t>
      </w:r>
      <w:r w:rsidR="00A3355B">
        <w:t xml:space="preserve"> </w:t>
      </w:r>
      <w:r w:rsidR="00E64490" w:rsidRPr="00AF47ED">
        <w:fldChar w:fldCharType="begin"/>
      </w:r>
      <w:r w:rsidRPr="00AF47ED">
        <w:instrText xml:space="preserve"> ADDIN EN.CITE &lt;EndNote&gt;&lt;Cite&gt;&lt;Author&gt;Watts&lt;/Author&gt;&lt;Year&gt;2018&lt;/Year&gt;&lt;RecNum&gt;2697&lt;/RecNum&gt;&lt;DisplayText&gt;(Watts, 2018)&lt;/DisplayText&gt;&lt;record&gt;&lt;rec-number&gt;2697&lt;/rec-number&gt;&lt;foreign-keys&gt;&lt;key app="EN" db-id="sar2tfwdm5e9whe025uxtfs0dssp25wzx2dz" timestamp="1590292857"&gt;2697&lt;/key&gt;&lt;/foreign-keys&gt;&lt;ref-type name="Newspaper Article"&gt;23&lt;/ref-type&gt;&lt;contributors&gt;&lt;authors&gt;&lt;author&gt;Watts, J&lt;/author&gt;&lt;/authors&gt;&lt;/contributors&gt;&lt;titles&gt;&lt;title&gt;Brazil&amp;apos;s new foreign minister believes climate change is a Marxist plot&lt;/title&gt;&lt;secondary-title&gt;The Guardian&lt;/secondary-title&gt;&lt;/titles&gt;&lt;dates&gt;&lt;year&gt;2018&lt;/year&gt;&lt;pub-dates&gt;&lt;date&gt;Nov 2018&lt;/date&gt;&lt;/pub-dates&gt;&lt;/dates&gt;&lt;pub-location&gt;London&lt;/pub-location&gt;&lt;urls&gt;&lt;/urls&gt;&lt;/record&gt;&lt;/Cite&gt;&lt;/EndNote&gt;</w:instrText>
      </w:r>
      <w:r w:rsidR="00E64490" w:rsidRPr="00AF47ED">
        <w:fldChar w:fldCharType="separate"/>
      </w:r>
      <w:r w:rsidRPr="00AF47ED">
        <w:rPr>
          <w:noProof/>
        </w:rPr>
        <w:t>(Watts, 2018)</w:t>
      </w:r>
      <w:r w:rsidR="00E64490" w:rsidRPr="00AF47ED">
        <w:fldChar w:fldCharType="end"/>
      </w:r>
      <w:r w:rsidRPr="00AF47ED">
        <w:t>.</w:t>
      </w:r>
    </w:p>
    <w:p w14:paraId="1D75612B" w14:textId="0B1A1224" w:rsidR="00821822" w:rsidRDefault="0094363C" w:rsidP="00AF47ED">
      <w:pPr>
        <w:spacing w:line="360" w:lineRule="auto"/>
        <w:ind w:firstLine="720"/>
        <w:jc w:val="both"/>
        <w:rPr>
          <w:spacing w:val="-3"/>
          <w:lang w:bidi="en-US"/>
        </w:rPr>
      </w:pPr>
      <w:r w:rsidRPr="0094363C">
        <w:fldChar w:fldCharType="begin"/>
      </w:r>
      <w:r w:rsidRPr="0094363C">
        <w:instrText xml:space="preserve"> ADDIN EN.CITE &lt;EndNote&gt;&lt;Cite AuthorYear="1"&gt;&lt;Author&gt;Nattrass&lt;/Author&gt;&lt;Year&gt;2012&lt;/Year&gt;&lt;RecNum&gt;2706&lt;/RecNum&gt;&lt;DisplayText&gt;Nattrass (2012)&lt;/DisplayText&gt;&lt;record&gt;&lt;rec-number&gt;2706&lt;/rec-number&gt;&lt;foreign-keys&gt;&lt;key app="EN" db-id="sar2tfwdm5e9whe025uxtfs0dssp25wzx2dz" timestamp="1590418403"&gt;2706&lt;/key&gt;&lt;/foreign-keys&gt;&lt;ref-type name="Book"&gt;6&lt;/ref-type&gt;&lt;contributors&gt;&lt;authors&gt;&lt;author&gt;Nattrass, N&lt;/author&gt;&lt;/authors&gt;&lt;/contributors&gt;&lt;titles&gt;&lt;title&gt;The AIDS Conspiracy: Science Fights Back&lt;/title&gt;&lt;/titles&gt;&lt;dates&gt;&lt;year&gt;2012&lt;/year&gt;&lt;/dates&gt;&lt;pub-location&gt;New York&lt;/pub-location&gt;&lt;publisher&gt;Columbia University Press&lt;/publisher&gt;&lt;urls&gt;&lt;/urls&gt;&lt;/record&gt;&lt;/Cite&gt;&lt;/EndNote&gt;</w:instrText>
      </w:r>
      <w:r w:rsidRPr="0094363C">
        <w:fldChar w:fldCharType="separate"/>
      </w:r>
      <w:r w:rsidRPr="0094363C">
        <w:rPr>
          <w:noProof/>
        </w:rPr>
        <w:t>Nattrass (2012)</w:t>
      </w:r>
      <w:r w:rsidRPr="0094363C">
        <w:fldChar w:fldCharType="end"/>
      </w:r>
      <w:r w:rsidR="00D70116" w:rsidRPr="0094363C">
        <w:t xml:space="preserve"> has argued that such ‘conspiratorial moves’ work discursively to discredit science and to pave the way for untested claims and therapies.</w:t>
      </w:r>
      <w:r w:rsidRPr="0094363C">
        <w:t xml:space="preserve"> </w:t>
      </w:r>
      <w:r w:rsidRPr="0094363C">
        <w:fldChar w:fldCharType="begin"/>
      </w:r>
      <w:r w:rsidRPr="0094363C">
        <w:instrText xml:space="preserve"> ADDIN EN.CITE &lt;EndNote&gt;&lt;Cite AuthorYear="1"&gt;&lt;Author&gt;Richard&lt;/Author&gt;&lt;Year&gt;2020&lt;/Year&gt;&lt;RecNum&gt;2678&lt;/RecNum&gt;&lt;DisplayText&gt;Richard and Medeiros (2020)&lt;/DisplayText&gt;&lt;record&gt;&lt;rec-number&gt;2678&lt;/rec-number&gt;&lt;foreign-keys&gt;&lt;key app="EN" db-id="sar2tfwdm5e9whe025uxtfs0dssp25wzx2dz" timestamp="1590207322"&gt;2678&lt;/key&gt;&lt;/foreign-keys&gt;&lt;ref-type name="Journal Article"&gt;17&lt;/ref-type&gt;&lt;contributors&gt;&lt;authors&gt;&lt;author&gt;Richard, J&lt;/author&gt;&lt;author&gt;Medeiros, J&lt;/author&gt;&lt;/authors&gt;&lt;/contributors&gt;&lt;titles&gt;&lt;title&gt;Using misinformation as a political weapon: COVID-19 and Bolsonaro in Brazil&lt;/title&gt;&lt;secondary-title&gt;The Harvard Kennedy School (HKS) Misinformation Review,&lt;/secondary-title&gt;&lt;/titles&gt;&lt;periodical&gt;&lt;full-title&gt;The Harvard Kennedy School (HKS) Misinformation Review,&lt;/full-title&gt;&lt;/periodical&gt;&lt;pages&gt;1-6&lt;/pages&gt;&lt;volume&gt;1&lt;/volume&gt;&lt;number&gt;2&lt;/number&gt;&lt;dates&gt;&lt;year&gt;2020&lt;/year&gt;&lt;/dates&gt;&lt;urls&gt;&lt;/urls&gt;&lt;/record&gt;&lt;/Cite&gt;&lt;/EndNote&gt;</w:instrText>
      </w:r>
      <w:r w:rsidRPr="0094363C">
        <w:fldChar w:fldCharType="separate"/>
      </w:r>
      <w:r w:rsidRPr="0094363C">
        <w:rPr>
          <w:noProof/>
        </w:rPr>
        <w:t>Richard and Medeiros (2020)</w:t>
      </w:r>
      <w:r w:rsidRPr="0094363C">
        <w:fldChar w:fldCharType="end"/>
      </w:r>
      <w:r w:rsidR="00D70116" w:rsidRPr="0094363C">
        <w:t xml:space="preserve"> argue similarly that </w:t>
      </w:r>
      <w:r w:rsidR="00821822" w:rsidRPr="0094363C">
        <w:rPr>
          <w:spacing w:val="-3"/>
          <w:lang w:bidi="en-US"/>
        </w:rPr>
        <w:t>Bolsonaro’s use of anti-</w:t>
      </w:r>
      <w:r w:rsidR="00821822" w:rsidRPr="0094363C">
        <w:t>science</w:t>
      </w:r>
      <w:r w:rsidR="00821822" w:rsidRPr="0094363C">
        <w:rPr>
          <w:spacing w:val="-3"/>
          <w:lang w:bidi="en-US"/>
        </w:rPr>
        <w:t xml:space="preserve"> rhetoric, accompanied by “massive and orchestrated</w:t>
      </w:r>
      <w:r w:rsidR="00821822" w:rsidRPr="00AF47ED">
        <w:rPr>
          <w:spacing w:val="-3"/>
          <w:lang w:bidi="en-US"/>
        </w:rPr>
        <w:t xml:space="preserve"> misinformation,” functioned as a political weapon during his 2018 election campaign. A consequence was that “during this period, anti-scientific theories that had no relevance in Brazil (for example, flat earth theories or negation of climate change) acquired strong advocates on the national level and paved the way for the dangerous equivalence between opinion and science” (ibid: 5). Politically, this encouraged</w:t>
      </w:r>
      <w:r w:rsidR="00A3355B">
        <w:rPr>
          <w:spacing w:val="-3"/>
          <w:lang w:bidi="en-US"/>
        </w:rPr>
        <w:t xml:space="preserve"> </w:t>
      </w:r>
      <w:r w:rsidR="00821822" w:rsidRPr="00AF47ED">
        <w:rPr>
          <w:spacing w:val="-3"/>
          <w:lang w:bidi="en-US"/>
        </w:rPr>
        <w:t xml:space="preserve">Bolsonaro’s followers to understand his disregard of science as a courageous break with “the system” rather than “simple populist pyrotechnics” (ibid: 6). </w:t>
      </w:r>
    </w:p>
    <w:p w14:paraId="724BDF1D" w14:textId="77777777" w:rsidR="00A3355B" w:rsidRPr="00AF47ED" w:rsidRDefault="00A3355B" w:rsidP="00AF47ED">
      <w:pPr>
        <w:spacing w:line="360" w:lineRule="auto"/>
        <w:ind w:firstLine="720"/>
        <w:jc w:val="both"/>
        <w:rPr>
          <w:spacing w:val="-3"/>
          <w:lang w:bidi="en-US"/>
        </w:rPr>
      </w:pPr>
    </w:p>
    <w:p w14:paraId="63BB41A9" w14:textId="77777777" w:rsidR="00C559CF" w:rsidRPr="00AF47ED" w:rsidRDefault="002B21E7" w:rsidP="00AF47ED">
      <w:pPr>
        <w:spacing w:line="360" w:lineRule="auto"/>
        <w:jc w:val="both"/>
        <w:rPr>
          <w:b/>
          <w:bCs/>
          <w:i/>
          <w:iCs/>
        </w:rPr>
      </w:pPr>
      <w:r w:rsidRPr="00AF47ED">
        <w:rPr>
          <w:b/>
          <w:bCs/>
          <w:i/>
          <w:iCs/>
        </w:rPr>
        <w:lastRenderedPageBreak/>
        <w:t>Blame avoidance</w:t>
      </w:r>
    </w:p>
    <w:p w14:paraId="42222CDA" w14:textId="1935A1DF" w:rsidR="003A6DA0" w:rsidRDefault="005E5473" w:rsidP="00AF47ED">
      <w:pPr>
        <w:spacing w:line="360" w:lineRule="auto"/>
        <w:ind w:firstLine="720"/>
        <w:jc w:val="both"/>
      </w:pPr>
      <w:r>
        <w:t xml:space="preserve">Finally, </w:t>
      </w:r>
      <w:r w:rsidR="00481D74">
        <w:t xml:space="preserve">it is important to recognize the regional political dimension of </w:t>
      </w:r>
      <w:r w:rsidR="003A6DA0" w:rsidRPr="00344789">
        <w:t>Bolsonaro’s response to C</w:t>
      </w:r>
      <w:r w:rsidR="003A6DA0">
        <w:t>OVID</w:t>
      </w:r>
      <w:r w:rsidR="003A6DA0" w:rsidRPr="00344789">
        <w:t>-19</w:t>
      </w:r>
      <w:r w:rsidR="00481D74">
        <w:t xml:space="preserve"> and his ongoing conflict with regional governors, including his </w:t>
      </w:r>
      <w:r w:rsidR="003A6DA0" w:rsidRPr="00344789">
        <w:t>conflict with the presidential</w:t>
      </w:r>
      <w:r w:rsidR="003A6DA0">
        <w:t>-</w:t>
      </w:r>
      <w:r w:rsidR="003A6DA0" w:rsidRPr="00344789">
        <w:t xml:space="preserve">hopeful </w:t>
      </w:r>
      <w:r w:rsidR="003A6DA0">
        <w:t xml:space="preserve">and governor of </w:t>
      </w:r>
      <w:r w:rsidR="003A6DA0" w:rsidRPr="00344789">
        <w:t>Sao Paulo</w:t>
      </w:r>
      <w:r w:rsidR="003A6DA0">
        <w:t xml:space="preserve"> </w:t>
      </w:r>
      <w:r w:rsidR="003A6DA0" w:rsidRPr="00344789">
        <w:fldChar w:fldCharType="begin"/>
      </w:r>
      <w:r w:rsidR="00620CF0">
        <w:instrText xml:space="preserve"> ADDIN EN.CITE &lt;EndNote&gt;&lt;Cite&gt;&lt;Author&gt;Fonseca&lt;/Author&gt;&lt;Year&gt;2021&lt;/Year&gt;&lt;RecNum&gt;2828&lt;/RecNum&gt;&lt;DisplayText&gt;(Fonseca, Nattrass, Arantes, &amp;amp; Bastos, 2021)&lt;/DisplayText&gt;&lt;record&gt;&lt;rec-number&gt;2828&lt;/rec-number&gt;&lt;foreign-keys&gt;&lt;key app="EN" db-id="sar2tfwdm5e9whe025uxtfs0dssp25wzx2dz" timestamp="1601064158"&gt;2828&lt;/key&gt;&lt;/foreign-keys&gt;&lt;ref-type name="Book Section"&gt;5&lt;/ref-type&gt;&lt;contributors&gt;&lt;authors&gt;&lt;author&gt;Fonseca, E&lt;/author&gt;&lt;author&gt;Nattrass, N&lt;/author&gt;&lt;author&gt;Arantes, L&lt;/author&gt;&lt;author&gt;Bastos, FI&lt;/author&gt;&lt;/authors&gt;&lt;secondary-authors&gt;&lt;author&gt;Greer, S&lt;/author&gt;&lt;author&gt;King, E&lt;/author&gt;&lt;author&gt;Peralta-Santos, A&lt;/author&gt;&lt;author&gt;Fonseca, E&lt;/author&gt;&lt;/secondary-authors&gt;&lt;/contributors&gt;&lt;titles&gt;&lt;title&gt;COVID-19 in Brazil: Presidential denialism and the subnational government’s response&lt;/title&gt;&lt;secondary-title&gt;Coronavirus Politics: The Comparative Politics and Policy of COVID-19&lt;/secondary-title&gt;&lt;/titles&gt;&lt;pages&gt;494-510&lt;/pages&gt;&lt;dates&gt;&lt;year&gt;2021&lt;/year&gt;&lt;/dates&gt;&lt;pub-location&gt;Ann Arbor&lt;/pub-location&gt;&lt;publisher&gt;University of Michigan Press&lt;/publisher&gt;&lt;urls&gt;&lt;/urls&gt;&lt;electronic-resource-num&gt;10.13140/RG.2.2.36418.81609 &lt;/electronic-resource-num&gt;&lt;/record&gt;&lt;/Cite&gt;&lt;/EndNote&gt;</w:instrText>
      </w:r>
      <w:r w:rsidR="003A6DA0" w:rsidRPr="00344789">
        <w:fldChar w:fldCharType="separate"/>
      </w:r>
      <w:r w:rsidR="00620CF0">
        <w:rPr>
          <w:noProof/>
        </w:rPr>
        <w:t>(Fonseca, Nattrass, Arantes, &amp; Bastos, 2021)</w:t>
      </w:r>
      <w:r w:rsidR="003A6DA0" w:rsidRPr="00344789">
        <w:fldChar w:fldCharType="end"/>
      </w:r>
      <w:r w:rsidR="003A6DA0" w:rsidRPr="00344789">
        <w:t xml:space="preserve">. Important resistance to Bolsonaro came from </w:t>
      </w:r>
      <w:r w:rsidR="003A6DA0">
        <w:t xml:space="preserve">state </w:t>
      </w:r>
      <w:r w:rsidR="003A6DA0" w:rsidRPr="00344789">
        <w:t>governors</w:t>
      </w:r>
      <w:r w:rsidR="003A6DA0">
        <w:t xml:space="preserve">, </w:t>
      </w:r>
      <w:r w:rsidR="003A6DA0" w:rsidRPr="00344789">
        <w:t xml:space="preserve">particularly </w:t>
      </w:r>
      <w:r w:rsidR="003A6DA0">
        <w:t xml:space="preserve">from </w:t>
      </w:r>
      <w:r w:rsidR="003A6DA0" w:rsidRPr="00344789">
        <w:t>Sao Paulo</w:t>
      </w:r>
      <w:r w:rsidR="008D3BA4">
        <w:t xml:space="preserve"> </w:t>
      </w:r>
      <w:r w:rsidR="00D70116">
        <w:t xml:space="preserve">– </w:t>
      </w:r>
      <w:r w:rsidR="008D3BA4">
        <w:t>Brazil</w:t>
      </w:r>
      <w:r w:rsidR="003A6DA0">
        <w:t xml:space="preserve">’s </w:t>
      </w:r>
      <w:r w:rsidR="008D3BA4">
        <w:t xml:space="preserve">important financial center, richest, </w:t>
      </w:r>
      <w:r w:rsidR="003A6DA0">
        <w:t>and most populous state</w:t>
      </w:r>
      <w:r w:rsidR="008D3BA4">
        <w:t xml:space="preserve"> </w:t>
      </w:r>
      <w:r w:rsidR="00481D74">
        <w:t>–</w:t>
      </w:r>
      <w:r w:rsidR="008D3BA4">
        <w:t xml:space="preserve"> </w:t>
      </w:r>
      <w:r w:rsidR="003A6DA0">
        <w:t>who</w:t>
      </w:r>
      <w:r w:rsidR="00481D74">
        <w:t>se governor</w:t>
      </w:r>
      <w:r w:rsidR="003A6DA0" w:rsidRPr="00344789">
        <w:t xml:space="preserve"> gained </w:t>
      </w:r>
      <w:r w:rsidR="008D3BA4">
        <w:t>visibility</w:t>
      </w:r>
      <w:r w:rsidR="003A6DA0" w:rsidRPr="00344789">
        <w:t xml:space="preserve"> </w:t>
      </w:r>
      <w:r w:rsidR="008D3BA4">
        <w:t>in</w:t>
      </w:r>
      <w:r w:rsidR="003A6DA0" w:rsidRPr="00344789">
        <w:t xml:space="preserve"> respond</w:t>
      </w:r>
      <w:r w:rsidR="008D3BA4">
        <w:t>ing</w:t>
      </w:r>
      <w:r w:rsidR="003A6DA0" w:rsidRPr="00344789">
        <w:t xml:space="preserve"> to the pandemic in the absence of a coordinated national response.</w:t>
      </w:r>
      <w:r w:rsidR="003A6DA0">
        <w:t xml:space="preserve"> </w:t>
      </w:r>
    </w:p>
    <w:p w14:paraId="21D2E06A" w14:textId="24A0738E" w:rsidR="002919DD" w:rsidRPr="00AF47ED" w:rsidRDefault="002919DD" w:rsidP="00AF47ED">
      <w:pPr>
        <w:spacing w:line="360" w:lineRule="auto"/>
        <w:ind w:firstLine="720"/>
        <w:jc w:val="both"/>
      </w:pPr>
      <w:r w:rsidRPr="00AF47ED">
        <w:t>In mid-April 2020, Brazil’s Supreme Court ruled that states and municipalities may enforce their own social distancing measures and that the federal government cannot reverse such decisions. This allowed governors to fill the void, at least in part, left by the ineffective federal government response (though they also had to rely on Congress to ensure they received adequate funding). The ruling gave greater autonomy to subna</w:t>
      </w:r>
      <w:r w:rsidR="0098406F">
        <w:t>tional governments</w:t>
      </w:r>
      <w:r w:rsidR="00D70116">
        <w:t>,</w:t>
      </w:r>
      <w:r w:rsidR="0098406F">
        <w:t xml:space="preserve"> but it also </w:t>
      </w:r>
      <w:r w:rsidRPr="00AF47ED">
        <w:t>provided Bolsonaro with an opportunity for blame-avoidance. He stated on many occasions</w:t>
      </w:r>
      <w:r w:rsidR="0098406F">
        <w:t xml:space="preserve"> </w:t>
      </w:r>
      <w:r w:rsidRPr="00AF47ED">
        <w:t xml:space="preserve">that governors and mayors were responsible for the consequences of quarantine measures, claiming that regional leaders’ decisions to shut down non-essential activities would have catastrophic consequences “far worse than the coronavirus” and that such individuals would be held accountable along with the Supreme Court </w:t>
      </w:r>
      <w:r w:rsidR="00E64490" w:rsidRPr="00AF47ED">
        <w:fldChar w:fldCharType="begin"/>
      </w:r>
      <w:r w:rsidR="000924EF" w:rsidRPr="00AF47ED">
        <w:instrText xml:space="preserve"> ADDIN EN.CITE &lt;EndNote&gt;&lt;Cite&gt;&lt;Author&gt;Coletta&lt;/Author&gt;&lt;Year&gt;2020&lt;/Year&gt;&lt;RecNum&gt;2651&lt;/RecNum&gt;&lt;DisplayText&gt;(Coletta, Fabrini, &amp;amp; Onofre, 2020)&lt;/DisplayText&gt;&lt;record&gt;&lt;rec-number&gt;2651&lt;/rec-number&gt;&lt;foreign-keys&gt;&lt;key app="EN" db-id="sar2tfwdm5e9whe025uxtfs0dssp25wzx2dz" timestamp="1588713224"&gt;2651&lt;/key&gt;&lt;/foreign-keys&gt;&lt;ref-type name="Newspaper Article"&gt;23&lt;/ref-type&gt;&lt;contributors&gt;&lt;authors&gt;&lt;author&gt;Coletta, R&lt;/author&gt;&lt;author&gt;Fabrini, F&lt;/author&gt;&lt;author&gt;Onofre, R&lt;/author&gt;&lt;/authors&gt;&lt;/contributors&gt;&lt;titles&gt;&lt;title&gt;Bolsonaro aponta ao STF e, de novo, pede o relaxamento de regras de isolamento&lt;/title&gt;&lt;secondary-title&gt;Folha de São Paulo&lt;/secondary-title&gt;&lt;/titles&gt;&lt;dates&gt;&lt;year&gt;2020&lt;/year&gt;&lt;pub-dates&gt;&lt;date&gt;April 18&lt;/date&gt;&lt;/pub-dates&gt;&lt;/dates&gt;&lt;pub-location&gt;São Paulo&lt;/pub-location&gt;&lt;urls&gt;&lt;/urls&gt;&lt;/record&gt;&lt;/Cite&gt;&lt;/EndNote&gt;</w:instrText>
      </w:r>
      <w:r w:rsidR="00E64490" w:rsidRPr="00AF47ED">
        <w:fldChar w:fldCharType="separate"/>
      </w:r>
      <w:r w:rsidR="000924EF" w:rsidRPr="00AF47ED">
        <w:rPr>
          <w:noProof/>
        </w:rPr>
        <w:t>(Coletta, Fabrini, &amp; Onofre, 2020)</w:t>
      </w:r>
      <w:r w:rsidR="00E64490" w:rsidRPr="00AF47ED">
        <w:fldChar w:fldCharType="end"/>
      </w:r>
      <w:r w:rsidRPr="00AF47ED">
        <w:t>. Bolsonaro, ignored such arguments, opting instead to make political capital by blaming the short</w:t>
      </w:r>
      <w:r w:rsidR="008D3BA4">
        <w:t>-</w:t>
      </w:r>
      <w:r w:rsidRPr="00AF47ED">
        <w:t>term costs on governors:</w:t>
      </w:r>
    </w:p>
    <w:p w14:paraId="31F80B30" w14:textId="77777777" w:rsidR="008967E4" w:rsidRPr="001C04A3" w:rsidRDefault="008967E4" w:rsidP="00AF47ED">
      <w:pPr>
        <w:spacing w:line="360" w:lineRule="auto"/>
        <w:ind w:firstLine="720"/>
        <w:jc w:val="both"/>
      </w:pPr>
    </w:p>
    <w:p w14:paraId="13D2119F" w14:textId="1D910031" w:rsidR="008967E4" w:rsidRPr="001C04A3" w:rsidRDefault="008967E4" w:rsidP="00EC3F4D">
      <w:pPr>
        <w:spacing w:line="360" w:lineRule="auto"/>
        <w:ind w:left="851"/>
        <w:jc w:val="both"/>
        <w:rPr>
          <w:i/>
        </w:rPr>
      </w:pPr>
      <w:r w:rsidRPr="001C04A3">
        <w:rPr>
          <w:i/>
        </w:rPr>
        <w:t>“In my opinion, there are some governors - I might even be wrong - who are taking measures that are going to do a lot of harm to our economy.”</w:t>
      </w:r>
      <w:r w:rsidR="00EC3F4D" w:rsidRPr="001C04A3">
        <w:rPr>
          <w:i/>
        </w:rPr>
        <w:t xml:space="preserve"> (O Globo – 17/March/2020)</w:t>
      </w:r>
    </w:p>
    <w:p w14:paraId="5EC11949" w14:textId="30F3FC48" w:rsidR="00622A7C" w:rsidRPr="001C04A3" w:rsidRDefault="00622A7C" w:rsidP="00EC3F4D">
      <w:pPr>
        <w:spacing w:line="360" w:lineRule="auto"/>
        <w:ind w:left="851"/>
        <w:jc w:val="both"/>
        <w:rPr>
          <w:i/>
        </w:rPr>
      </w:pPr>
    </w:p>
    <w:p w14:paraId="42A540F3" w14:textId="4BDB731D" w:rsidR="00622A7C" w:rsidRPr="001C04A3" w:rsidRDefault="00622A7C" w:rsidP="00622A7C">
      <w:pPr>
        <w:spacing w:line="360" w:lineRule="auto"/>
        <w:ind w:left="851"/>
        <w:jc w:val="both"/>
        <w:rPr>
          <w:i/>
        </w:rPr>
      </w:pPr>
      <w:r w:rsidRPr="001C04A3">
        <w:rPr>
          <w:i/>
        </w:rPr>
        <w:t>“What a few governors and mayors are doing in Brazil is a crime. They’re smashing up the country; they’re destroying jobs.” (O Globo – 25/March/2020)</w:t>
      </w:r>
    </w:p>
    <w:p w14:paraId="3CDC07E9" w14:textId="60285075" w:rsidR="00622A7C" w:rsidRPr="001C04A3" w:rsidRDefault="00622A7C" w:rsidP="00622A7C">
      <w:pPr>
        <w:spacing w:line="360" w:lineRule="auto"/>
        <w:ind w:left="851"/>
        <w:jc w:val="both"/>
        <w:rPr>
          <w:i/>
        </w:rPr>
      </w:pPr>
    </w:p>
    <w:p w14:paraId="1B222C2D" w14:textId="797C13D5" w:rsidR="00622A7C" w:rsidRPr="001C04A3" w:rsidRDefault="00622A7C" w:rsidP="00622A7C">
      <w:pPr>
        <w:spacing w:line="360" w:lineRule="auto"/>
        <w:ind w:left="851"/>
        <w:jc w:val="both"/>
        <w:rPr>
          <w:i/>
        </w:rPr>
      </w:pPr>
      <w:r w:rsidRPr="001C04A3">
        <w:rPr>
          <w:i/>
        </w:rPr>
        <w:t xml:space="preserve">“Are people dying? They are. Do I regret it? </w:t>
      </w:r>
      <w:proofErr w:type="gramStart"/>
      <w:r w:rsidRPr="001C04A3">
        <w:rPr>
          <w:i/>
        </w:rPr>
        <w:t>Yes</w:t>
      </w:r>
      <w:proofErr w:type="gramEnd"/>
      <w:r w:rsidRPr="001C04A3">
        <w:rPr>
          <w:i/>
        </w:rPr>
        <w:t xml:space="preserve"> I do, I'm sorry. A lot of people are going to die, a lot, but a lot more will die if the economy continues being destroyed by these measures (coming from local government).” (O Globo – 14/May/2020)</w:t>
      </w:r>
    </w:p>
    <w:p w14:paraId="7CFACACA" w14:textId="77777777" w:rsidR="008967E4" w:rsidRPr="001C04A3" w:rsidRDefault="008967E4" w:rsidP="00AF47ED">
      <w:pPr>
        <w:spacing w:line="360" w:lineRule="auto"/>
        <w:ind w:left="851"/>
        <w:jc w:val="both"/>
        <w:rPr>
          <w:i/>
        </w:rPr>
      </w:pPr>
    </w:p>
    <w:p w14:paraId="1F09A376" w14:textId="5F62E376" w:rsidR="008967E4" w:rsidRPr="001C04A3" w:rsidRDefault="008967E4" w:rsidP="00622A7C">
      <w:pPr>
        <w:spacing w:line="360" w:lineRule="auto"/>
        <w:ind w:left="851"/>
        <w:jc w:val="both"/>
        <w:rPr>
          <w:i/>
        </w:rPr>
      </w:pPr>
      <w:r w:rsidRPr="001C04A3">
        <w:rPr>
          <w:i/>
        </w:rPr>
        <w:lastRenderedPageBreak/>
        <w:t>“The people are soon going to find out that they’ve been deceived by these governors and by a large part of the media with regard to this matter of the coronavirus.”</w:t>
      </w:r>
      <w:r w:rsidR="00EC3F4D" w:rsidRPr="001C04A3">
        <w:rPr>
          <w:i/>
        </w:rPr>
        <w:t xml:space="preserve"> (Folha de S</w:t>
      </w:r>
      <w:r w:rsidR="00DB2925">
        <w:rPr>
          <w:i/>
        </w:rPr>
        <w:t>ã</w:t>
      </w:r>
      <w:r w:rsidR="00EC3F4D" w:rsidRPr="001C04A3">
        <w:rPr>
          <w:i/>
        </w:rPr>
        <w:t>o Paulo – 22/March/2020)</w:t>
      </w:r>
    </w:p>
    <w:p w14:paraId="3F99D84B" w14:textId="61EB950F" w:rsidR="000924EF" w:rsidRDefault="000924EF" w:rsidP="00AF47ED">
      <w:pPr>
        <w:spacing w:line="360" w:lineRule="auto"/>
        <w:jc w:val="both"/>
        <w:rPr>
          <w:b/>
          <w:bCs/>
          <w:iCs/>
        </w:rPr>
      </w:pPr>
    </w:p>
    <w:p w14:paraId="741EBF57" w14:textId="77777777" w:rsidR="00AB18C4" w:rsidRDefault="00AB18C4" w:rsidP="00AF47ED">
      <w:pPr>
        <w:spacing w:line="360" w:lineRule="auto"/>
        <w:jc w:val="both"/>
        <w:rPr>
          <w:b/>
          <w:bCs/>
          <w:iCs/>
        </w:rPr>
      </w:pPr>
    </w:p>
    <w:p w14:paraId="0C0B7DDB" w14:textId="76DE4655" w:rsidR="00AA742B" w:rsidRDefault="00A3355B" w:rsidP="00AF47ED">
      <w:pPr>
        <w:spacing w:line="360" w:lineRule="auto"/>
        <w:jc w:val="both"/>
        <w:rPr>
          <w:b/>
          <w:bCs/>
          <w:iCs/>
        </w:rPr>
      </w:pPr>
      <w:r>
        <w:rPr>
          <w:b/>
          <w:bCs/>
          <w:iCs/>
        </w:rPr>
        <w:t xml:space="preserve">Conclusion </w:t>
      </w:r>
    </w:p>
    <w:p w14:paraId="483D107B" w14:textId="77777777" w:rsidR="003423AA" w:rsidRPr="00AF47ED" w:rsidRDefault="003423AA" w:rsidP="00AF47ED">
      <w:pPr>
        <w:spacing w:line="360" w:lineRule="auto"/>
        <w:jc w:val="both"/>
        <w:rPr>
          <w:b/>
          <w:bCs/>
          <w:iCs/>
        </w:rPr>
      </w:pPr>
    </w:p>
    <w:p w14:paraId="2FE7EE69" w14:textId="756427F4" w:rsidR="002919DD" w:rsidRPr="00AF47ED" w:rsidRDefault="00D70116" w:rsidP="00AF47ED">
      <w:pPr>
        <w:spacing w:line="360" w:lineRule="auto"/>
        <w:ind w:firstLine="720"/>
        <w:jc w:val="both"/>
      </w:pPr>
      <w:r>
        <w:t xml:space="preserve">Our empirical analysis confirms that </w:t>
      </w:r>
      <w:r w:rsidR="002919DD" w:rsidRPr="00AF47ED">
        <w:t>Brazil’s</w:t>
      </w:r>
      <w:r>
        <w:t xml:space="preserve"> COVID-19 epidemic worsened dramatically </w:t>
      </w:r>
      <w:proofErr w:type="gramStart"/>
      <w:r>
        <w:t>during the course of</w:t>
      </w:r>
      <w:proofErr w:type="gramEnd"/>
      <w:r>
        <w:t xml:space="preserve"> 2020 and that its </w:t>
      </w:r>
      <w:r w:rsidR="002D7597">
        <w:t xml:space="preserve">COVID-19 </w:t>
      </w:r>
      <w:r>
        <w:t>death</w:t>
      </w:r>
      <w:r w:rsidR="00B16CCC">
        <w:t xml:space="preserve">s per million by mid-year were significantly higher than predicted by its underlying </w:t>
      </w:r>
      <w:r w:rsidR="00481D74">
        <w:t>demographic vulnerability</w:t>
      </w:r>
      <w:r w:rsidR="002919DD" w:rsidRPr="00AF47ED">
        <w:t xml:space="preserve">. </w:t>
      </w:r>
      <w:r w:rsidR="00B16CCC">
        <w:t xml:space="preserve">Our political discussion and discursive analysis support the argument that President Bolsonaro undermined the country’s response and likely exacerbated the epidemic. </w:t>
      </w:r>
      <w:r w:rsidR="002919DD" w:rsidRPr="00AF47ED">
        <w:t xml:space="preserve">Our </w:t>
      </w:r>
      <w:r w:rsidR="00B16CCC">
        <w:t xml:space="preserve">contribution to the emerging literature on the political dimensions of COVID-19 is </w:t>
      </w:r>
      <w:r w:rsidR="00DC600C">
        <w:t>twofold</w:t>
      </w:r>
      <w:r w:rsidR="002919DD" w:rsidRPr="00AF47ED">
        <w:t>:</w:t>
      </w:r>
    </w:p>
    <w:p w14:paraId="6FB2004B" w14:textId="4454C50F" w:rsidR="002919DD" w:rsidRPr="00AF47ED" w:rsidRDefault="002919DD" w:rsidP="00AF47ED">
      <w:pPr>
        <w:spacing w:line="360" w:lineRule="auto"/>
        <w:ind w:firstLine="720"/>
        <w:jc w:val="both"/>
      </w:pPr>
      <w:r w:rsidRPr="00AF47ED">
        <w:t xml:space="preserve">First, we analyzed </w:t>
      </w:r>
      <w:r w:rsidR="005632BD">
        <w:t>Bolsonaro’s</w:t>
      </w:r>
      <w:r w:rsidRPr="00AF47ED">
        <w:t xml:space="preserve"> discourses in a systematic way, complementing many observers’ characterization of Brazil’s response to the COVID-19 pandemic as weak and undermined by the controversial </w:t>
      </w:r>
      <w:r w:rsidR="0043062D">
        <w:t xml:space="preserve">and disruptive </w:t>
      </w:r>
      <w:r w:rsidRPr="00AF47ED">
        <w:t>behavior of President Bolsonaro</w:t>
      </w:r>
      <w:r w:rsidR="002509EA" w:rsidRPr="00AF47ED">
        <w:t xml:space="preserve">. </w:t>
      </w:r>
      <w:r w:rsidRPr="00AF47ED">
        <w:t xml:space="preserve">We </w:t>
      </w:r>
      <w:r w:rsidR="00B16CCC">
        <w:t xml:space="preserve">also drew </w:t>
      </w:r>
      <w:r w:rsidRPr="00AF47ED">
        <w:t xml:space="preserve">attention to the </w:t>
      </w:r>
      <w:r w:rsidR="00B16CCC">
        <w:t xml:space="preserve">discursive </w:t>
      </w:r>
      <w:r w:rsidRPr="00AF47ED">
        <w:t xml:space="preserve">frames that shaped the debate around this crisis: the false dilemma of economic catastrophe, denialism, diminishing the importance of social distancing, misuse of science, and blame. In so doing, our findings support </w:t>
      </w:r>
      <w:proofErr w:type="spellStart"/>
      <w:r w:rsidRPr="00AF47ED">
        <w:t>Lasco’s</w:t>
      </w:r>
      <w:proofErr w:type="spellEnd"/>
      <w:r w:rsidR="008D3BA4">
        <w:t xml:space="preserve"> </w:t>
      </w:r>
      <w:r w:rsidR="00E64490" w:rsidRPr="00AF47ED">
        <w:fldChar w:fldCharType="begin"/>
      </w:r>
      <w:r w:rsidRPr="00AF47ED">
        <w:instrText xml:space="preserve"> ADDIN EN.CITE &lt;EndNote&gt;&lt;Cite ExcludeAuth="1"&gt;&lt;Author&gt;Lasco&lt;/Author&gt;&lt;Year&gt;2020&lt;/Year&gt;&lt;RecNum&gt;2920&lt;/RecNum&gt;&lt;DisplayText&gt;(2020)&lt;/DisplayText&gt;&lt;record&gt;&lt;rec-number&gt;2920&lt;/rec-number&gt;&lt;foreign-keys&gt;&lt;key app="EN" db-id="sar2tfwdm5e9whe025uxtfs0dssp25wzx2dz" timestamp="1606953501"&gt;2920&lt;/key&gt;&lt;/foreign-keys&gt;&lt;ref-type name="Journal Article"&gt;17&lt;/ref-type&gt;&lt;contributors&gt;&lt;authors&gt;&lt;author&gt;Lasco, Gideon&lt;/author&gt;&lt;/authors&gt;&lt;/contributors&gt;&lt;titles&gt;&lt;title&gt;Medical populism and the COVID-19 pandemic&lt;/title&gt;&lt;secondary-title&gt;Global Public Health&lt;/secondary-title&gt;&lt;/titles&gt;&lt;periodical&gt;&lt;full-title&gt;Global Public Health&lt;/full-title&gt;&lt;/periodical&gt;&lt;pages&gt;1417-1429&lt;/pages&gt;&lt;volume&gt;15&lt;/volume&gt;&lt;number&gt;10&lt;/number&gt;&lt;dates&gt;&lt;year&gt;2020&lt;/year&gt;&lt;pub-dates&gt;&lt;date&gt;2020/10/02&lt;/date&gt;&lt;/pub-dates&gt;&lt;/dates&gt;&lt;urls&gt;&lt;/urls&gt;&lt;/record&gt;&lt;/Cite&gt;&lt;/EndNote&gt;</w:instrText>
      </w:r>
      <w:r w:rsidR="00E64490" w:rsidRPr="00AF47ED">
        <w:fldChar w:fldCharType="separate"/>
      </w:r>
      <w:r w:rsidRPr="00AF47ED">
        <w:rPr>
          <w:noProof/>
        </w:rPr>
        <w:t>(2020)</w:t>
      </w:r>
      <w:r w:rsidR="00E64490" w:rsidRPr="00AF47ED">
        <w:fldChar w:fldCharType="end"/>
      </w:r>
      <w:r w:rsidRPr="00AF47ED">
        <w:t xml:space="preserve"> analysis of Bolsonaro’s medical populism—that is, the political style of responding to public health crises that pits “the people” against “the establishment.” By disaggregating Bolsonaro’s discourses, we were able to better understand how the COVID-19 pandemic was framed at the highest level in Brazil during the first wave of the epidemic.   </w:t>
      </w:r>
    </w:p>
    <w:p w14:paraId="1AC22865" w14:textId="3F76DD86" w:rsidR="002919DD" w:rsidRPr="00AF47ED" w:rsidRDefault="00B16CCC" w:rsidP="00AF47ED">
      <w:pPr>
        <w:spacing w:line="360" w:lineRule="auto"/>
        <w:ind w:firstLine="720"/>
        <w:jc w:val="both"/>
        <w:rPr>
          <w:spacing w:val="-3"/>
          <w:lang w:bidi="en-US"/>
        </w:rPr>
      </w:pPr>
      <w:r>
        <w:rPr>
          <w:spacing w:val="-3"/>
          <w:lang w:bidi="en-US"/>
        </w:rPr>
        <w:t xml:space="preserve">Second, we highlighted the role of denialism and related conspiratorial moves against science. </w:t>
      </w:r>
      <w:r w:rsidR="002919DD" w:rsidRPr="00AF47ED">
        <w:rPr>
          <w:spacing w:val="-3"/>
          <w:lang w:bidi="en-US"/>
        </w:rPr>
        <w:t>The denial or marginalization of scientific advice works politically to undermine the legitimacy of scientific expertise and associated institutions—thereby undermining these</w:t>
      </w:r>
      <w:r w:rsidR="002509EA" w:rsidRPr="00AF47ED">
        <w:rPr>
          <w:spacing w:val="-3"/>
          <w:lang w:bidi="en-US"/>
        </w:rPr>
        <w:t xml:space="preserve"> </w:t>
      </w:r>
      <w:r w:rsidR="002919DD" w:rsidRPr="00AF47ED">
        <w:rPr>
          <w:spacing w:val="-3"/>
          <w:lang w:bidi="en-US"/>
        </w:rPr>
        <w:t>alternative sources of influence and power.</w:t>
      </w:r>
      <w:r w:rsidR="003362C1">
        <w:rPr>
          <w:spacing w:val="-3"/>
          <w:lang w:bidi="en-US"/>
        </w:rPr>
        <w:t xml:space="preserve"> </w:t>
      </w:r>
      <w:r w:rsidR="001C04A3">
        <w:rPr>
          <w:spacing w:val="-3"/>
          <w:lang w:bidi="en-US"/>
        </w:rPr>
        <w:t>Fortunately,</w:t>
      </w:r>
      <w:r>
        <w:rPr>
          <w:spacing w:val="-3"/>
          <w:lang w:bidi="en-US"/>
        </w:rPr>
        <w:t xml:space="preserve"> in the case of Brazil, the federal political system provided space for </w:t>
      </w:r>
      <w:r w:rsidR="003362C1">
        <w:rPr>
          <w:spacing w:val="-3"/>
          <w:lang w:bidi="en-US"/>
        </w:rPr>
        <w:t xml:space="preserve">regional governors </w:t>
      </w:r>
      <w:r>
        <w:rPr>
          <w:spacing w:val="-3"/>
          <w:lang w:bidi="en-US"/>
        </w:rPr>
        <w:t xml:space="preserve">to mount </w:t>
      </w:r>
      <w:r w:rsidR="00B26B81">
        <w:rPr>
          <w:spacing w:val="-3"/>
          <w:lang w:bidi="en-US"/>
        </w:rPr>
        <w:t>scientifically based</w:t>
      </w:r>
      <w:r>
        <w:rPr>
          <w:spacing w:val="-3"/>
          <w:lang w:bidi="en-US"/>
        </w:rPr>
        <w:t xml:space="preserve"> responses to COVID-19 and to push </w:t>
      </w:r>
      <w:r w:rsidR="003362C1">
        <w:rPr>
          <w:spacing w:val="-3"/>
          <w:lang w:bidi="en-US"/>
        </w:rPr>
        <w:t xml:space="preserve">back against </w:t>
      </w:r>
      <w:r>
        <w:rPr>
          <w:spacing w:val="-3"/>
          <w:lang w:bidi="en-US"/>
        </w:rPr>
        <w:t xml:space="preserve">the president’s </w:t>
      </w:r>
      <w:r w:rsidR="003362C1">
        <w:rPr>
          <w:spacing w:val="-3"/>
          <w:lang w:bidi="en-US"/>
        </w:rPr>
        <w:t>denialism.</w:t>
      </w:r>
      <w:r w:rsidR="002919DD" w:rsidRPr="00AF47ED">
        <w:rPr>
          <w:spacing w:val="-3"/>
          <w:lang w:bidi="en-US"/>
        </w:rPr>
        <w:t xml:space="preserve"> </w:t>
      </w:r>
    </w:p>
    <w:p w14:paraId="4F5E1837" w14:textId="2631A7EA" w:rsidR="00B26B81" w:rsidRDefault="002919DD" w:rsidP="00AF47ED">
      <w:pPr>
        <w:spacing w:line="360" w:lineRule="auto"/>
        <w:ind w:firstLine="720"/>
        <w:jc w:val="both"/>
      </w:pPr>
      <w:r w:rsidRPr="00AF47ED">
        <w:t xml:space="preserve">Bolsonaro’s denialist approach to </w:t>
      </w:r>
      <w:r w:rsidR="00B16CCC">
        <w:t xml:space="preserve">COVID-19 reflected his earlier stance on </w:t>
      </w:r>
      <w:r w:rsidRPr="00AF47ED">
        <w:t xml:space="preserve">climate change. </w:t>
      </w:r>
      <w:r w:rsidR="00B16CCC">
        <w:t xml:space="preserve">His </w:t>
      </w:r>
      <w:r w:rsidRPr="00AF47ED">
        <w:t>environmental discourses assert that environmental considerations should not be allowed to inhibit industry and have been framed by the assumption that concerns about climate change are alarmist</w:t>
      </w:r>
      <w:r w:rsidR="00B16CCC">
        <w:t xml:space="preserve"> and that they </w:t>
      </w:r>
      <w:r w:rsidRPr="00AF47ED">
        <w:t xml:space="preserve">may even be a foreign plot to prevent Brazil from developing. This is not much different from ignoring scientific expertise during the COVID-19 pandemic </w:t>
      </w:r>
      <w:r w:rsidRPr="00AF47ED">
        <w:lastRenderedPageBreak/>
        <w:t xml:space="preserve">and in presenting a similarly false trade-off between health and economic growth. However, </w:t>
      </w:r>
      <w:r w:rsidR="00B16CCC">
        <w:t xml:space="preserve">in contrast to climate change, it proved difficult for Bolsonaro to </w:t>
      </w:r>
      <w:r w:rsidRPr="00AF47ED">
        <w:t xml:space="preserve">deny the </w:t>
      </w:r>
      <w:r w:rsidR="00B16CCC">
        <w:t xml:space="preserve">immediate </w:t>
      </w:r>
      <w:r w:rsidRPr="00AF47ED">
        <w:t>reality of an increasing death rate and the onset of economic recession</w:t>
      </w:r>
      <w:r w:rsidR="00B16CCC">
        <w:t xml:space="preserve">. His </w:t>
      </w:r>
      <w:r w:rsidRPr="00AF47ED">
        <w:t xml:space="preserve">strategy </w:t>
      </w:r>
      <w:r w:rsidR="00B16CCC">
        <w:t xml:space="preserve">thus </w:t>
      </w:r>
      <w:r w:rsidRPr="00AF47ED">
        <w:t xml:space="preserve">evolved to shift the blame </w:t>
      </w:r>
      <w:r w:rsidR="002D7597">
        <w:t>for slower economic growt</w:t>
      </w:r>
      <w:r w:rsidR="00FE1F75">
        <w:t>h</w:t>
      </w:r>
      <w:r w:rsidR="002D7597">
        <w:t xml:space="preserve"> </w:t>
      </w:r>
      <w:r w:rsidRPr="00AF47ED">
        <w:t xml:space="preserve">onto governors seeking to respond more emphatically to COVID-19. Undermining science, firing expert government officials, and discrediting data delayed a response to climate change in a way similar to the Brazilian national government’s response to COVID-19 </w:t>
      </w:r>
      <w:r w:rsidR="00E64490" w:rsidRPr="00AF47ED">
        <w:fldChar w:fldCharType="begin"/>
      </w:r>
      <w:r w:rsidR="00032761" w:rsidRPr="00AF47ED">
        <w:instrText xml:space="preserve"> ADDIN EN.CITE &lt;EndNote&gt;&lt;Cite&gt;&lt;Author&gt;Associated Press&lt;/Author&gt;&lt;Year&gt;2020&lt;/Year&gt;&lt;RecNum&gt;2968&lt;/RecNum&gt;&lt;DisplayText&gt;(Associated Press, 2020; Watts, 2018)&lt;/DisplayText&gt;&lt;record&gt;&lt;rec-number&gt;2968&lt;/rec-number&gt;&lt;foreign-keys&gt;&lt;key app="EN" db-id="sar2tfwdm5e9whe025uxtfs0dssp25wzx2dz" timestamp="1610284366"&gt;2968&lt;/key&gt;&lt;/foreign-keys&gt;&lt;ref-type name="Newspaper Article"&gt;23&lt;/ref-type&gt;&lt;contributors&gt;&lt;authors&gt;&lt;author&gt;Associated Press,&lt;/author&gt;&lt;/authors&gt;&lt;/contributors&gt;&lt;titles&gt;&lt;title&gt;Outcry from environmentalists as Brazil fires official monitoring deforestation&lt;/title&gt;&lt;secondary-title&gt;The Guardian&lt;/secondary-title&gt;&lt;/titles&gt;&lt;dates&gt;&lt;year&gt;2020&lt;/year&gt;&lt;pub-dates&gt;&lt;date&gt;Jul 13&lt;/date&gt;&lt;/pub-dates&gt;&lt;/dates&gt;&lt;urls&gt;&lt;related-urls&gt;&lt;url&gt;https://www.theguardian.com/world/2020/jul/13/brazil-firing-amazon-deforestation-data&lt;/url&gt;&lt;/related-urls&gt;&lt;/urls&gt;&lt;/record&gt;&lt;/Cite&gt;&lt;Cite&gt;&lt;Author&gt;Watts&lt;/Author&gt;&lt;Year&gt;2018&lt;/Year&gt;&lt;RecNum&gt;2697&lt;/RecNum&gt;&lt;record&gt;&lt;rec-number&gt;2697&lt;/rec-number&gt;&lt;foreign-keys&gt;&lt;key app="EN" db-id="sar2tfwdm5e9whe025uxtfs0dssp25wzx2dz" timestamp="1590292857"&gt;2697&lt;/key&gt;&lt;/foreign-keys&gt;&lt;ref-type name="Newspaper Article"&gt;23&lt;/ref-type&gt;&lt;contributors&gt;&lt;authors&gt;&lt;author&gt;Watts, J&lt;/author&gt;&lt;/authors&gt;&lt;/contributors&gt;&lt;titles&gt;&lt;title&gt;Brazil&amp;apos;s new foreign minister believes climate change is a Marxist plot&lt;/title&gt;&lt;secondary-title&gt;The Guardian&lt;/secondary-title&gt;&lt;/titles&gt;&lt;dates&gt;&lt;year&gt;2018&lt;/year&gt;&lt;pub-dates&gt;&lt;date&gt;Nov 2018&lt;/date&gt;&lt;/pub-dates&gt;&lt;/dates&gt;&lt;pub-location&gt;London&lt;/pub-location&gt;&lt;urls&gt;&lt;/urls&gt;&lt;/record&gt;&lt;/Cite&gt;&lt;/EndNote&gt;</w:instrText>
      </w:r>
      <w:r w:rsidR="00E64490" w:rsidRPr="00AF47ED">
        <w:fldChar w:fldCharType="separate"/>
      </w:r>
      <w:r w:rsidR="00032761" w:rsidRPr="00AF47ED">
        <w:rPr>
          <w:noProof/>
        </w:rPr>
        <w:t>(Associated Press, 2020; Watts, 2018)</w:t>
      </w:r>
      <w:r w:rsidR="00E64490" w:rsidRPr="00AF47ED">
        <w:fldChar w:fldCharType="end"/>
      </w:r>
      <w:r w:rsidRPr="00AF47ED">
        <w:t xml:space="preserve">. The consequence, however, </w:t>
      </w:r>
      <w:r w:rsidR="002D7597">
        <w:t>was</w:t>
      </w:r>
      <w:r w:rsidRPr="00AF47ED">
        <w:t xml:space="preserve"> the sadly mounting number of unnecessary deaths and Brazil’s humiliating title as the epicenter of the pandemic in Latin America. </w:t>
      </w:r>
    </w:p>
    <w:p w14:paraId="0401E634" w14:textId="727C8B3F" w:rsidR="000D2D54" w:rsidRPr="000D2D54" w:rsidRDefault="00571CEC" w:rsidP="000D2D54">
      <w:pPr>
        <w:spacing w:line="360" w:lineRule="auto"/>
        <w:ind w:firstLine="720"/>
        <w:jc w:val="both"/>
      </w:pPr>
      <w:r w:rsidRPr="00B26B81">
        <w:rPr>
          <w:rFonts w:eastAsia="Cambria"/>
        </w:rPr>
        <w:t xml:space="preserve">In 2021, a year after the first case was diagnosed, </w:t>
      </w:r>
      <w:r w:rsidRPr="00B26B81">
        <w:t xml:space="preserve">Brazil was one of the countries most affected by the pandemic, with several variants of coronavirus identified, including the P.1 </w:t>
      </w:r>
      <w:r w:rsidR="0043062D">
        <w:t xml:space="preserve">variant that appears </w:t>
      </w:r>
      <w:r w:rsidRPr="00B26B81">
        <w:t xml:space="preserve"> more contagious </w:t>
      </w:r>
      <w:r w:rsidRPr="00B26B81">
        <w:fldChar w:fldCharType="begin"/>
      </w:r>
      <w:r w:rsidRPr="00B26B81">
        <w:instrText xml:space="preserve"> ADDIN EN.CITE &lt;EndNote&gt;&lt;Cite&gt;&lt;Author&gt;Sabino&lt;/Author&gt;&lt;Year&gt;2021&lt;/Year&gt;&lt;RecNum&gt;3091&lt;/RecNum&gt;&lt;DisplayText&gt;(Sabino et al., 2021)&lt;/DisplayText&gt;&lt;record&gt;&lt;rec-number&gt;3091&lt;/rec-number&gt;&lt;foreign-keys&gt;&lt;key app="EN" db-id="sar2tfwdm5e9whe025uxtfs0dssp25wzx2dz" timestamp="1619654977"&gt;3091&lt;/key&gt;&lt;/foreign-keys&gt;&lt;ref-type name="Journal Article"&gt;17&lt;/ref-type&gt;&lt;contributors&gt;&lt;authors&gt;&lt;author&gt;Sabino, Ester&lt;/author&gt;&lt;author&gt;Buss, Lewis &lt;/author&gt;&lt;author&gt;Carvalho, Maria&lt;/author&gt;&lt;author&gt;Prete, Carlos A&lt;/author&gt;&lt;author&gt;Crispim, Myuki &lt;/author&gt;&lt;author&gt;Fraiji, Nelson &lt;/author&gt;&lt;author&gt;Pereira, Rafael &lt;/author&gt;&lt;author&gt;Parag, Kris &lt;/author&gt;&lt;author&gt;da Silva Peixoto, Pedro&lt;/author&gt;&lt;author&gt;Kraemer, Moritz &lt;/author&gt;&lt;author&gt;Oikawa, Marcio &lt;/author&gt;&lt;author&gt;Salomon, Tassila&lt;/author&gt;&lt;author&gt;Cucunuba, Zulma &lt;/author&gt;&lt;author&gt;Castro, Márcia &lt;/author&gt;&lt;author&gt;de Souza Santos, Andreza &lt;/author&gt;&lt;author&gt;Nascimento, Vítor &lt;/author&gt;&lt;author&gt;Pereira, Henrique &lt;/author&gt;&lt;author&gt;Ferguson, Neil &lt;/author&gt;&lt;author&gt;Pybus, Oliver &lt;/author&gt;&lt;author&gt;Kucharski, Adam&lt;/author&gt;&lt;author&gt;Busch, Michael &lt;/author&gt;&lt;author&gt;Dye, Christopher&lt;/author&gt;&lt;author&gt;Faria, Nuno&lt;/author&gt;&lt;/authors&gt;&lt;/contributors&gt;&lt;titles&gt;&lt;title&gt;Resurgence of COVID-19 in Manaus, Brazil, despite high seroprevalence&lt;/title&gt;&lt;secondary-title&gt;The Lancet&lt;/secondary-title&gt;&lt;/titles&gt;&lt;periodical&gt;&lt;full-title&gt;The Lancet&lt;/full-title&gt;&lt;/periodical&gt;&lt;pages&gt;452-455&lt;/pages&gt;&lt;volume&gt;397&lt;/volume&gt;&lt;number&gt;10273&lt;/number&gt;&lt;dates&gt;&lt;year&gt;2021&lt;/year&gt;&lt;/dates&gt;&lt;urls&gt;&lt;/urls&gt;&lt;/record&gt;&lt;/Cite&gt;&lt;/EndNote&gt;</w:instrText>
      </w:r>
      <w:r w:rsidRPr="00B26B81">
        <w:fldChar w:fldCharType="separate"/>
      </w:r>
      <w:r w:rsidRPr="00B26B81">
        <w:rPr>
          <w:noProof/>
        </w:rPr>
        <w:t>(Sabino et al., 2021)</w:t>
      </w:r>
      <w:r w:rsidRPr="00B26B81">
        <w:fldChar w:fldCharType="end"/>
      </w:r>
      <w:r w:rsidRPr="00B26B81">
        <w:t>.</w:t>
      </w:r>
      <w:r w:rsidR="000D2D54">
        <w:t xml:space="preserve"> </w:t>
      </w:r>
      <w:r w:rsidR="000D2D54" w:rsidRPr="000D2D54">
        <w:t xml:space="preserve">After months of fast and sustained transmission, with a major impact upon the health system and the very fabric of the Brazilian society, </w:t>
      </w:r>
      <w:r w:rsidR="006C6A7A" w:rsidRPr="006C6A7A">
        <w:t xml:space="preserve">the time-varying reproduction number was slightly below 1 as of May 31 (based on figures available at that time, </w:t>
      </w:r>
      <w:proofErr w:type="gramStart"/>
      <w:r w:rsidR="006C6A7A" w:rsidRPr="006C6A7A">
        <w:t>i.e.</w:t>
      </w:r>
      <w:proofErr w:type="gramEnd"/>
      <w:r w:rsidR="006C6A7A" w:rsidRPr="006C6A7A">
        <w:t xml:space="preserve"> 16,841,408 cases and 470,842 deaths)</w:t>
      </w:r>
      <w:r w:rsidR="006C6A7A">
        <w:t>.</w:t>
      </w:r>
      <w:r w:rsidR="006C6A7A" w:rsidRPr="006C6A7A">
        <w:rPr>
          <w:rStyle w:val="FootnoteReference"/>
        </w:rPr>
        <w:t xml:space="preserve"> </w:t>
      </w:r>
      <w:r w:rsidR="006C6A7A">
        <w:rPr>
          <w:rStyle w:val="FootnoteReference"/>
        </w:rPr>
        <w:footnoteReference w:id="2"/>
      </w:r>
      <w:r w:rsidR="006C6A7A">
        <w:t xml:space="preserve"> </w:t>
      </w:r>
      <w:r w:rsidR="000D2D54" w:rsidRPr="000D2D54">
        <w:t xml:space="preserve">. </w:t>
      </w:r>
      <w:r w:rsidR="000D2D54" w:rsidRPr="00344789">
        <w:t xml:space="preserve">Brazil began its </w:t>
      </w:r>
      <w:r w:rsidR="000D2D54">
        <w:t xml:space="preserve">COVID-19 </w:t>
      </w:r>
      <w:r w:rsidR="000D2D54" w:rsidRPr="00344789">
        <w:t>vaccination rollout on January 17, 2021</w:t>
      </w:r>
      <w:r w:rsidR="0043062D">
        <w:t xml:space="preserve">, yet </w:t>
      </w:r>
      <w:r w:rsidR="000D2D54">
        <w:t xml:space="preserve">president Bolsonaro continued his misinformation discourse. </w:t>
      </w:r>
      <w:r w:rsidR="000D2D54" w:rsidRPr="00344789">
        <w:t>In December</w:t>
      </w:r>
      <w:r w:rsidR="000D2D54">
        <w:t>, Bolsonaro</w:t>
      </w:r>
      <w:r w:rsidR="000D2D54" w:rsidRPr="00344789">
        <w:t xml:space="preserve"> declared that he would not take the vaccine and </w:t>
      </w:r>
      <w:r w:rsidR="000D2D54">
        <w:t>‘i</w:t>
      </w:r>
      <w:r w:rsidR="000D2D54" w:rsidRPr="00344789">
        <w:t>f you turn into a crocodile, it's your problem</w:t>
      </w:r>
      <w:r w:rsidR="000D2D54">
        <w:t>,’</w:t>
      </w:r>
      <w:r w:rsidR="000D2D54" w:rsidRPr="00344789">
        <w:t xml:space="preserve"> </w:t>
      </w:r>
      <w:r w:rsidR="000D2D54">
        <w:t xml:space="preserve">with regard to </w:t>
      </w:r>
      <w:r w:rsidR="000D2D54" w:rsidRPr="00344789">
        <w:t xml:space="preserve">possible side effects of Pfizer’s vaccine </w:t>
      </w:r>
      <w:r w:rsidR="000D2D54">
        <w:fldChar w:fldCharType="begin"/>
      </w:r>
      <w:r w:rsidR="000D2D54">
        <w:instrText xml:space="preserve"> ADDIN EN.CITE &lt;EndNote&gt;&lt;Cite&gt;&lt;Author&gt;Daniels&lt;/Author&gt;&lt;Year&gt;2021&lt;/Year&gt;&lt;RecNum&gt;3061&lt;/RecNum&gt;&lt;DisplayText&gt;(Daniels, 2021)&lt;/DisplayText&gt;&lt;record&gt;&lt;rec-number&gt;3061&lt;/rec-number&gt;&lt;foreign-keys&gt;&lt;key app="EN" db-id="sar2tfwdm5e9whe025uxtfs0dssp25wzx2dz" timestamp="1618431981"&gt;3061&lt;/key&gt;&lt;/foreign-keys&gt;&lt;ref-type name="Journal Article"&gt;17&lt;/ref-type&gt;&lt;contributors&gt;&lt;authors&gt;&lt;author&gt;Daniels, Joe Parkin&lt;/author&gt;&lt;/authors&gt;&lt;/contributors&gt;&lt;titles&gt;&lt;title&gt;Health experts slam Bolsonaro&amp;apos;s vaccine comments&lt;/title&gt;&lt;secondary-title&gt;The Lancet&lt;/secondary-title&gt;&lt;/titles&gt;&lt;periodical&gt;&lt;full-title&gt;The Lancet&lt;/full-title&gt;&lt;/periodical&gt;&lt;pages&gt;361&lt;/pages&gt;&lt;volume&gt;397&lt;/volume&gt;&lt;number&gt;10272&lt;/number&gt;&lt;dates&gt;&lt;year&gt;2021&lt;/year&gt;&lt;/dates&gt;&lt;publisher&gt;Elsevier&lt;/publisher&gt;&lt;urls&gt;&lt;/urls&gt;&lt;/record&gt;&lt;/Cite&gt;&lt;/EndNote&gt;</w:instrText>
      </w:r>
      <w:r w:rsidR="000D2D54">
        <w:fldChar w:fldCharType="separate"/>
      </w:r>
      <w:r w:rsidR="000D2D54">
        <w:rPr>
          <w:noProof/>
        </w:rPr>
        <w:t>(Daniels, 2021)</w:t>
      </w:r>
      <w:r w:rsidR="000D2D54">
        <w:fldChar w:fldCharType="end"/>
      </w:r>
      <w:r w:rsidR="000D2D54" w:rsidRPr="00344789">
        <w:t>.</w:t>
      </w:r>
      <w:r w:rsidR="00DB2925">
        <w:t xml:space="preserve"> In April 2021, </w:t>
      </w:r>
      <w:r w:rsidR="002D7597">
        <w:t xml:space="preserve">Brazil’s Congress </w:t>
      </w:r>
      <w:r w:rsidR="00DB2925" w:rsidRPr="00DB2925">
        <w:t xml:space="preserve">launched </w:t>
      </w:r>
      <w:r w:rsidR="002D7597">
        <w:t xml:space="preserve">an inquiry into </w:t>
      </w:r>
      <w:r w:rsidR="00DB2925" w:rsidRPr="00DB2925">
        <w:t xml:space="preserve">the </w:t>
      </w:r>
      <w:r w:rsidR="00DB2925">
        <w:t>federal</w:t>
      </w:r>
      <w:r w:rsidR="00DB2925" w:rsidRPr="00DB2925">
        <w:t xml:space="preserve"> government response to COVID-19, including questions about the </w:t>
      </w:r>
      <w:r w:rsidR="00DB2925">
        <w:t xml:space="preserve">president’s </w:t>
      </w:r>
      <w:r w:rsidR="00AB18C4">
        <w:t xml:space="preserve">strategies and </w:t>
      </w:r>
      <w:r w:rsidR="00DB2925">
        <w:t>discourse</w:t>
      </w:r>
      <w:r w:rsidR="00AB18C4">
        <w:t>s</w:t>
      </w:r>
      <w:r w:rsidR="00DB2925" w:rsidRPr="00DB2925">
        <w:t xml:space="preserve"> (Marcello and Boadle, 2021).</w:t>
      </w:r>
    </w:p>
    <w:p w14:paraId="638C11A6" w14:textId="50E4456E" w:rsidR="002919DD" w:rsidRPr="00AF47ED" w:rsidRDefault="007654C9" w:rsidP="00AF47ED">
      <w:pPr>
        <w:spacing w:line="360" w:lineRule="auto"/>
        <w:ind w:firstLine="720"/>
        <w:jc w:val="both"/>
        <w:rPr>
          <w:spacing w:val="-3"/>
          <w:lang w:bidi="en-US"/>
        </w:rPr>
      </w:pPr>
      <w:r w:rsidRPr="00AF47ED">
        <w:rPr>
          <w:spacing w:val="-3"/>
          <w:lang w:bidi="en-US"/>
        </w:rPr>
        <w:t>Under Bolsonaro government, the destruction of the Amazon rainforest accelerated</w:t>
      </w:r>
      <w:r w:rsidR="00036BD0">
        <w:rPr>
          <w:spacing w:val="-3"/>
          <w:lang w:bidi="en-US"/>
        </w:rPr>
        <w:t xml:space="preserve">, </w:t>
      </w:r>
      <w:r w:rsidRPr="00AF47ED">
        <w:rPr>
          <w:spacing w:val="-3"/>
          <w:lang w:bidi="en-US"/>
        </w:rPr>
        <w:t xml:space="preserve">assisted by </w:t>
      </w:r>
      <w:r w:rsidR="002D7597">
        <w:rPr>
          <w:spacing w:val="-3"/>
          <w:lang w:bidi="en-US"/>
        </w:rPr>
        <w:t xml:space="preserve">Bolsonaro’s </w:t>
      </w:r>
      <w:r w:rsidRPr="00AF47ED">
        <w:rPr>
          <w:spacing w:val="-3"/>
          <w:lang w:bidi="en-US"/>
        </w:rPr>
        <w:t xml:space="preserve">denial of the dangers posed by unchecked fires and his support for primary economic development </w:t>
      </w:r>
      <w:r w:rsidR="00821822" w:rsidRPr="00AF47ED">
        <w:rPr>
          <w:spacing w:val="-3"/>
          <w:lang w:bidi="en-US"/>
        </w:rPr>
        <w:t xml:space="preserve">based on unsustainable natural resource extraction </w:t>
      </w:r>
      <w:r w:rsidRPr="00AF47ED">
        <w:rPr>
          <w:spacing w:val="-3"/>
          <w:lang w:bidi="en-US"/>
        </w:rPr>
        <w:t>in the area</w:t>
      </w:r>
      <w:r w:rsidR="002919DD" w:rsidRPr="00AF47ED">
        <w:rPr>
          <w:spacing w:val="-3"/>
          <w:lang w:bidi="en-US"/>
        </w:rPr>
        <w:t xml:space="preserve">. </w:t>
      </w:r>
      <w:r w:rsidR="002919DD" w:rsidRPr="00AF47ED">
        <w:t xml:space="preserve">If Brazil’s contested strategy on COVID-19 consolidates around Bolsonaro’s pseudoscientific approach, it is likely that Brazil will continue to ignore international coordination efforts based on scientific evidence to respond to future public health crises </w:t>
      </w:r>
      <w:r w:rsidR="002919DD" w:rsidRPr="007A614F">
        <w:t>and</w:t>
      </w:r>
      <w:r w:rsidR="002919DD" w:rsidRPr="00AF47ED">
        <w:t xml:space="preserve"> </w:t>
      </w:r>
      <w:r w:rsidR="0043062D">
        <w:t xml:space="preserve">to </w:t>
      </w:r>
      <w:r w:rsidR="002919DD" w:rsidRPr="00AF47ED">
        <w:t xml:space="preserve">protect the environment.  </w:t>
      </w:r>
    </w:p>
    <w:p w14:paraId="0F8DF84E" w14:textId="030D8A3C" w:rsidR="002919DD" w:rsidRPr="00AF47ED" w:rsidRDefault="002919DD" w:rsidP="00AF47ED">
      <w:pPr>
        <w:spacing w:line="360" w:lineRule="auto"/>
        <w:ind w:firstLine="720"/>
        <w:jc w:val="both"/>
        <w:rPr>
          <w:spacing w:val="-3"/>
          <w:lang w:bidi="en-US"/>
        </w:rPr>
      </w:pPr>
      <w:r w:rsidRPr="00AF47ED">
        <w:t>Bolsonaro’s actions have implications not only for dealing with epidemics like COVID-19 but also for sustainable economic development</w:t>
      </w:r>
      <w:r w:rsidR="00036BD0">
        <w:t xml:space="preserve">. His </w:t>
      </w:r>
      <w:r w:rsidRPr="00AF47ED">
        <w:rPr>
          <w:spacing w:val="-3"/>
          <w:lang w:bidi="en-US"/>
        </w:rPr>
        <w:t>urge to keep the Brazilian economy going, even at the cost of significantly higher death rates from COVID-19</w:t>
      </w:r>
      <w:r w:rsidR="00036BD0">
        <w:rPr>
          <w:spacing w:val="-3"/>
          <w:lang w:bidi="en-US"/>
        </w:rPr>
        <w:t xml:space="preserve"> and of the destruction </w:t>
      </w:r>
      <w:r w:rsidR="00036BD0">
        <w:rPr>
          <w:spacing w:val="-3"/>
          <w:lang w:bidi="en-US"/>
        </w:rPr>
        <w:lastRenderedPageBreak/>
        <w:t xml:space="preserve">of the Amazon rainforest, reflects the prioritization of short-term economic considerations at the cost of environmental and social sustainability. </w:t>
      </w:r>
      <w:r w:rsidRPr="00AF47ED">
        <w:rPr>
          <w:spacing w:val="-3"/>
          <w:lang w:bidi="en-US"/>
        </w:rPr>
        <w:t xml:space="preserve"> </w:t>
      </w:r>
    </w:p>
    <w:p w14:paraId="4029DF40" w14:textId="0F2BE951" w:rsidR="0010232C" w:rsidRPr="0087466C" w:rsidRDefault="002D7597" w:rsidP="0087466C">
      <w:pPr>
        <w:spacing w:line="360" w:lineRule="auto"/>
        <w:ind w:firstLine="720"/>
        <w:jc w:val="both"/>
      </w:pPr>
      <w:r>
        <w:t xml:space="preserve">Political leadership </w:t>
      </w:r>
      <w:r w:rsidR="002919DD" w:rsidRPr="00AF47ED">
        <w:t>matter</w:t>
      </w:r>
      <w:r>
        <w:t>s</w:t>
      </w:r>
      <w:r w:rsidR="002919DD" w:rsidRPr="00AF47ED">
        <w:t xml:space="preserve"> and there is a</w:t>
      </w:r>
      <w:r w:rsidR="00036BD0">
        <w:t xml:space="preserve">n urgent </w:t>
      </w:r>
      <w:r w:rsidR="002919DD" w:rsidRPr="00AF47ED">
        <w:t xml:space="preserve">need to understand </w:t>
      </w:r>
      <w:r w:rsidR="00036BD0">
        <w:t xml:space="preserve">how and why governments have responded differently to the pandemic </w:t>
      </w:r>
      <w:r w:rsidR="00E64490" w:rsidRPr="00AF47ED">
        <w:fldChar w:fldCharType="begin"/>
      </w:r>
      <w:r w:rsidR="000F434B">
        <w:instrText xml:space="preserve"> ADDIN EN.CITE &lt;EndNote&gt;&lt;Cite&gt;&lt;Author&gt;Greer&lt;/Author&gt;&lt;Year&gt;2020&lt;/Year&gt;&lt;RecNum&gt;2815&lt;/RecNum&gt;&lt;DisplayText&gt;(Greer, King, et al., 2020)&lt;/DisplayText&gt;&lt;record&gt;&lt;rec-number&gt;2815&lt;/rec-number&gt;&lt;foreign-keys&gt;&lt;key app="EN" db-id="sar2tfwdm5e9whe025uxtfs0dssp25wzx2dz" timestamp="1599509904"&gt;2815&lt;/key&gt;&lt;/foreign-keys&gt;&lt;ref-type name="Journal Article"&gt;17&lt;/ref-type&gt;&lt;contributors&gt;&lt;authors&gt;&lt;author&gt;Greer, S&lt;/author&gt;&lt;author&gt;King, E&lt;/author&gt;&lt;author&gt;Fonseca, E&lt;/author&gt;&lt;author&gt;Peralta-Santos, A&lt;/author&gt;&lt;/authors&gt;&lt;/contributors&gt;&lt;titles&gt;&lt;title&gt;The comparative politics of COVID-19: The need to understand government responses&lt;/title&gt;&lt;secondary-title&gt;Global Public Health&lt;/secondary-title&gt;&lt;/titles&gt;&lt;periodical&gt;&lt;full-title&gt;Global Public Health&lt;/full-title&gt;&lt;/periodical&gt;&lt;pages&gt;1413-1416&lt;/pages&gt;&lt;volume&gt;15&lt;/volume&gt;&lt;number&gt;9&lt;/number&gt;&lt;dates&gt;&lt;year&gt;2020&lt;/year&gt;&lt;/dates&gt;&lt;urls&gt;&lt;/urls&gt;&lt;/record&gt;&lt;/Cite&gt;&lt;/EndNote&gt;</w:instrText>
      </w:r>
      <w:r w:rsidR="00E64490" w:rsidRPr="00AF47ED">
        <w:fldChar w:fldCharType="separate"/>
      </w:r>
      <w:r w:rsidR="000F434B">
        <w:rPr>
          <w:noProof/>
        </w:rPr>
        <w:t>(Greer, King, et al., 2020)</w:t>
      </w:r>
      <w:r w:rsidR="00E64490" w:rsidRPr="00AF47ED">
        <w:fldChar w:fldCharType="end"/>
      </w:r>
      <w:r w:rsidR="002919DD" w:rsidRPr="00AF47ED">
        <w:t>.</w:t>
      </w:r>
      <w:r w:rsidR="00036BD0">
        <w:t xml:space="preserve"> Many </w:t>
      </w:r>
      <w:r w:rsidR="00036BD0" w:rsidRPr="0010232C">
        <w:t xml:space="preserve">argue correctly that it is essential </w:t>
      </w:r>
      <w:r w:rsidR="00036BD0" w:rsidRPr="0010232C">
        <w:rPr>
          <w:rFonts w:eastAsia="Cambria"/>
        </w:rPr>
        <w:t xml:space="preserve">to </w:t>
      </w:r>
      <w:r w:rsidR="00036BD0" w:rsidRPr="0010232C">
        <w:t xml:space="preserve">prioritize advice from the professional public health community and social scientists </w:t>
      </w:r>
      <w:r w:rsidR="00036BD0" w:rsidRPr="0010232C">
        <w:fldChar w:fldCharType="begin">
          <w:fldData xml:space="preserve">PEVuZE5vdGU+PENpdGU+PEF1dGhvcj5TaGFoPC9BdXRob3I+PFllYXI+MjAyMDwvWWVhcj48UmVj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</w:fldData>
        </w:fldChar>
      </w:r>
      <w:r w:rsidR="008640B7" w:rsidRPr="0010232C">
        <w:instrText xml:space="preserve"> ADDIN EN.CITE </w:instrText>
      </w:r>
      <w:r w:rsidR="008640B7" w:rsidRPr="0010232C">
        <w:fldChar w:fldCharType="begin">
          <w:fldData xml:space="preserve">PEVuZE5vdGU+PENpdGU+PEF1dGhvcj5TaGFoPC9BdXRob3I+PFllYXI+MjAyMDwvWWVhcj48UmVj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</w:fldData>
        </w:fldChar>
      </w:r>
      <w:r w:rsidR="008640B7" w:rsidRPr="0010232C">
        <w:instrText xml:space="preserve"> ADDIN EN.CITE.DATA </w:instrText>
      </w:r>
      <w:r w:rsidR="008640B7" w:rsidRPr="0010232C">
        <w:fldChar w:fldCharType="end"/>
      </w:r>
      <w:r w:rsidR="00036BD0" w:rsidRPr="0010232C">
        <w:fldChar w:fldCharType="separate"/>
      </w:r>
      <w:r w:rsidR="008640B7" w:rsidRPr="0010232C">
        <w:rPr>
          <w:noProof/>
        </w:rPr>
        <w:t>(Sachs et al., 2020; Shah, 2020)</w:t>
      </w:r>
      <w:r w:rsidR="00036BD0" w:rsidRPr="0010232C">
        <w:fldChar w:fldCharType="end"/>
      </w:r>
      <w:r w:rsidR="00036BD0" w:rsidRPr="0010232C">
        <w:t xml:space="preserve">. </w:t>
      </w:r>
      <w:r>
        <w:t xml:space="preserve">Yet </w:t>
      </w:r>
      <w:r>
        <w:rPr>
          <w:iCs/>
          <w:color w:val="222222"/>
          <w:lang w:eastAsia="pt-BR"/>
        </w:rPr>
        <w:t xml:space="preserve">we </w:t>
      </w:r>
      <w:r w:rsidR="0010232C" w:rsidRPr="0087466C">
        <w:rPr>
          <w:iCs/>
          <w:color w:val="222222"/>
          <w:lang w:eastAsia="pt-BR"/>
        </w:rPr>
        <w:t>need to move beyond simply calling on leaders to take the science more seriously—a strategy that is almost certain to fail politically if leaders have incentives to ignore such calls.</w:t>
      </w:r>
      <w:r w:rsidR="0010232C" w:rsidRPr="0010232C">
        <w:rPr>
          <w:iCs/>
          <w:color w:val="222222"/>
          <w:lang w:eastAsia="pt-BR"/>
        </w:rPr>
        <w:t xml:space="preserve"> </w:t>
      </w:r>
      <w:r>
        <w:rPr>
          <w:iCs/>
          <w:color w:val="222222"/>
          <w:lang w:eastAsia="pt-BR"/>
        </w:rPr>
        <w:t>Bolsonaro’s approval ratings actually increased during 2020 (</w:t>
      </w:r>
      <w:r>
        <w:rPr>
          <w:iCs/>
        </w:rPr>
        <w:fldChar w:fldCharType="begin"/>
      </w:r>
      <w:r>
        <w:rPr>
          <w:iCs/>
        </w:rPr>
        <w:instrText xml:space="preserve"> ADDIN EN.CITE &lt;EndNote&gt;&lt;Cite&gt;&lt;Author&gt;G1&lt;/Author&gt;&lt;Year&gt;2020&lt;/Year&gt;&lt;RecNum&gt;2804&lt;/RecNum&gt;&lt;DisplayText&gt;(G1, 2020b)&lt;/DisplayText&gt;&lt;record&gt;&lt;rec-number&gt;2804&lt;/rec-number&gt;&lt;foreign-keys&gt;&lt;key app="EN" db-id="sar2tfwdm5e9whe025uxtfs0dssp25wzx2dz" timestamp="1597448749"&gt;2804&lt;/key&gt;&lt;/foreign-keys&gt;&lt;ref-type name="Newspaper Article"&gt;23&lt;/ref-type&gt;&lt;contributors&gt;&lt;authors&gt;&lt;author&gt;G1&lt;/author&gt;&lt;/authors&gt;&lt;/contributors&gt;&lt;titles&gt;&lt;title&gt;Datafolha: aprovação de Bolsonaro sobe para 37%, a melhor do mandato, e reprovação cai para 34%&lt;/title&gt;&lt;/titles&gt;&lt;dates&gt;&lt;year&gt;2020&lt;/year&gt;&lt;pub-dates&gt;&lt;date&gt;Aug 13&lt;/date&gt;&lt;/pub-dates&gt;&lt;/dates&gt;&lt;pub-location&gt;Rio de Janeiro&lt;/pub-location&gt;&lt;urls&gt;&lt;/urls&gt;&lt;/record&gt;&lt;/Cite&gt;&lt;/EndNote&gt;</w:instrText>
      </w:r>
      <w:r>
        <w:rPr>
          <w:iCs/>
        </w:rPr>
        <w:fldChar w:fldCharType="separate"/>
      </w:r>
      <w:r>
        <w:rPr>
          <w:iCs/>
          <w:noProof/>
        </w:rPr>
        <w:t>(G1, 2020b)</w:t>
      </w:r>
      <w:r>
        <w:rPr>
          <w:iCs/>
        </w:rPr>
        <w:fldChar w:fldCharType="end"/>
      </w:r>
      <w:r>
        <w:rPr>
          <w:iCs/>
        </w:rPr>
        <w:t xml:space="preserve"> which implies that his strategy </w:t>
      </w:r>
      <w:r w:rsidR="00CA5533">
        <w:rPr>
          <w:iCs/>
        </w:rPr>
        <w:t>resonated successfully within a significant portion of the electorate</w:t>
      </w:r>
      <w:r>
        <w:rPr>
          <w:iCs/>
        </w:rPr>
        <w:t xml:space="preserve"> even as death rates increased. Understanding the political determinants of populism</w:t>
      </w:r>
      <w:r w:rsidR="00CA5533">
        <w:rPr>
          <w:iCs/>
        </w:rPr>
        <w:t xml:space="preserve">, especially as they apply during pandemics, is a crucial area for further research. </w:t>
      </w:r>
    </w:p>
    <w:p w14:paraId="58B00A2D" w14:textId="77777777" w:rsidR="003423AA" w:rsidRDefault="003423AA" w:rsidP="003423AA">
      <w:pPr>
        <w:tabs>
          <w:tab w:val="left" w:pos="2276"/>
        </w:tabs>
        <w:spacing w:line="360" w:lineRule="auto"/>
        <w:jc w:val="both"/>
      </w:pPr>
    </w:p>
    <w:p w14:paraId="334A65C2" w14:textId="74834306" w:rsidR="00B661ED" w:rsidRDefault="00B661ED" w:rsidP="003423AA">
      <w:pPr>
        <w:tabs>
          <w:tab w:val="left" w:pos="2276"/>
        </w:tabs>
        <w:spacing w:line="360" w:lineRule="auto"/>
        <w:jc w:val="both"/>
        <w:rPr>
          <w:b/>
          <w:bCs/>
        </w:rPr>
      </w:pPr>
      <w:r w:rsidRPr="00C23650">
        <w:rPr>
          <w:b/>
          <w:bCs/>
        </w:rPr>
        <w:t>Reference</w:t>
      </w:r>
      <w:r w:rsidR="009001E7" w:rsidRPr="00C23650">
        <w:rPr>
          <w:b/>
          <w:bCs/>
        </w:rPr>
        <w:t>s</w:t>
      </w:r>
      <w:r w:rsidR="002C2B34" w:rsidRPr="00C23650">
        <w:rPr>
          <w:b/>
          <w:bCs/>
        </w:rPr>
        <w:tab/>
      </w:r>
    </w:p>
    <w:p w14:paraId="6AAF45D9" w14:textId="77777777" w:rsidR="003423AA" w:rsidRPr="00C23650" w:rsidRDefault="003423AA" w:rsidP="003423AA">
      <w:pPr>
        <w:tabs>
          <w:tab w:val="left" w:pos="2276"/>
        </w:tabs>
        <w:spacing w:line="360" w:lineRule="auto"/>
        <w:jc w:val="both"/>
        <w:rPr>
          <w:b/>
          <w:bCs/>
        </w:rPr>
      </w:pPr>
    </w:p>
    <w:p w14:paraId="5A9E80C5" w14:textId="5F40853B" w:rsidR="00A50F2D" w:rsidRPr="00C46754" w:rsidRDefault="00E64490" w:rsidP="00A50F2D">
      <w:pPr>
        <w:pStyle w:val="EndNoteBibliography"/>
        <w:ind w:left="720" w:hanging="720"/>
        <w:rPr>
          <w:rFonts w:ascii="Times New Roman" w:hAnsi="Times New Roman" w:cs="Times New Roman"/>
          <w:noProof/>
        </w:rPr>
      </w:pPr>
      <w:r w:rsidRPr="00C46754">
        <w:rPr>
          <w:rFonts w:ascii="Times New Roman" w:hAnsi="Times New Roman" w:cs="Times New Roman"/>
        </w:rPr>
        <w:fldChar w:fldCharType="begin"/>
      </w:r>
      <w:r w:rsidR="00BE488B" w:rsidRPr="00C46754">
        <w:rPr>
          <w:rFonts w:ascii="Times New Roman" w:hAnsi="Times New Roman" w:cs="Times New Roman"/>
        </w:rPr>
        <w:instrText xml:space="preserve"> ADDIN EN.REFLIST </w:instrText>
      </w:r>
      <w:r w:rsidRPr="00C46754">
        <w:rPr>
          <w:rFonts w:ascii="Times New Roman" w:hAnsi="Times New Roman" w:cs="Times New Roman"/>
        </w:rPr>
        <w:fldChar w:fldCharType="separate"/>
      </w:r>
      <w:r w:rsidR="00A50F2D" w:rsidRPr="00C46754">
        <w:rPr>
          <w:rFonts w:ascii="Times New Roman" w:hAnsi="Times New Roman" w:cs="Times New Roman"/>
          <w:noProof/>
        </w:rPr>
        <w:t>Associated Press. (2020, Jul 13). Outcry from environmentalists as Brazil fires official monitoring deforestation.</w:t>
      </w:r>
      <w:r w:rsidR="00A50F2D" w:rsidRPr="00C46754">
        <w:rPr>
          <w:rFonts w:ascii="Times New Roman" w:hAnsi="Times New Roman" w:cs="Times New Roman"/>
          <w:i/>
          <w:noProof/>
        </w:rPr>
        <w:t xml:space="preserve"> The Guardian</w:t>
      </w:r>
      <w:r w:rsidR="00A50F2D" w:rsidRPr="00C46754">
        <w:rPr>
          <w:rFonts w:ascii="Times New Roman" w:hAnsi="Times New Roman" w:cs="Times New Roman"/>
          <w:noProof/>
        </w:rPr>
        <w:t xml:space="preserve">. Retrieved from </w:t>
      </w:r>
      <w:hyperlink r:id="rId18" w:history="1">
        <w:r w:rsidR="00A50F2D" w:rsidRPr="00C46754">
          <w:rPr>
            <w:rStyle w:val="Hyperlink"/>
            <w:rFonts w:ascii="Times New Roman" w:hAnsi="Times New Roman" w:cs="Times New Roman"/>
            <w:noProof/>
          </w:rPr>
          <w:t>https://www.theguardian.com/world/2020/jul/13/brazil-firing-amazon-deforestation-data</w:t>
        </w:r>
      </w:hyperlink>
    </w:p>
    <w:p w14:paraId="68DF2057"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Benites-Lazaro, L., Giatti, L., &amp; Giarolla, A. (2018). Topic modeling method for analyzing social actor discourses on climate change, energy and food security. </w:t>
      </w:r>
      <w:r w:rsidRPr="00C46754">
        <w:rPr>
          <w:rFonts w:ascii="Times New Roman" w:hAnsi="Times New Roman" w:cs="Times New Roman"/>
          <w:i/>
          <w:noProof/>
        </w:rPr>
        <w:t>Energy Research &amp; Social Science, 45</w:t>
      </w:r>
      <w:r w:rsidRPr="00C46754">
        <w:rPr>
          <w:rFonts w:ascii="Times New Roman" w:hAnsi="Times New Roman" w:cs="Times New Roman"/>
          <w:noProof/>
        </w:rPr>
        <w:t xml:space="preserve">, 318-330. </w:t>
      </w:r>
    </w:p>
    <w:p w14:paraId="399A6455" w14:textId="77777777" w:rsidR="00A50F2D" w:rsidRPr="00FE1F75" w:rsidRDefault="00A50F2D" w:rsidP="00A50F2D">
      <w:pPr>
        <w:pStyle w:val="EndNoteBibliography"/>
        <w:ind w:left="720" w:hanging="720"/>
        <w:rPr>
          <w:rFonts w:ascii="Times New Roman" w:hAnsi="Times New Roman" w:cs="Times New Roman"/>
          <w:noProof/>
          <w:lang w:val="pt-BR"/>
        </w:rPr>
      </w:pPr>
      <w:r w:rsidRPr="00C46754">
        <w:rPr>
          <w:rFonts w:ascii="Times New Roman" w:hAnsi="Times New Roman" w:cs="Times New Roman"/>
          <w:noProof/>
        </w:rPr>
        <w:t xml:space="preserve">Benites-Lazaro, L., Mello-Théry, N., &amp; Lahsen, M. (2017). Business storytelling about energy and climate change: The case of Brazil’s ethanol industry. </w:t>
      </w:r>
      <w:r w:rsidRPr="00FE1F75">
        <w:rPr>
          <w:rFonts w:ascii="Times New Roman" w:hAnsi="Times New Roman" w:cs="Times New Roman"/>
          <w:i/>
          <w:noProof/>
          <w:lang w:val="pt-BR"/>
        </w:rPr>
        <w:t>Energy Research &amp; Social Science, 31</w:t>
      </w:r>
      <w:r w:rsidRPr="00FE1F75">
        <w:rPr>
          <w:rFonts w:ascii="Times New Roman" w:hAnsi="Times New Roman" w:cs="Times New Roman"/>
          <w:noProof/>
          <w:lang w:val="pt-BR"/>
        </w:rPr>
        <w:t xml:space="preserve">, 77-85. </w:t>
      </w:r>
    </w:p>
    <w:p w14:paraId="7A13970B" w14:textId="64415AB8" w:rsidR="00A50F2D" w:rsidRPr="00C46754" w:rsidRDefault="00A50F2D" w:rsidP="00A50F2D">
      <w:pPr>
        <w:pStyle w:val="EndNoteBibliography"/>
        <w:ind w:left="720" w:hanging="720"/>
        <w:rPr>
          <w:rFonts w:ascii="Times New Roman" w:hAnsi="Times New Roman" w:cs="Times New Roman"/>
          <w:noProof/>
        </w:rPr>
      </w:pPr>
      <w:r w:rsidRPr="00FE1F75">
        <w:rPr>
          <w:rFonts w:ascii="Times New Roman" w:hAnsi="Times New Roman" w:cs="Times New Roman"/>
          <w:noProof/>
          <w:lang w:val="pt-BR"/>
        </w:rPr>
        <w:t xml:space="preserve">Camargo, B., &amp; Justo, A. M. (2013). IRAMUTEQ: um software gratuito para análisede dados textuais. </w:t>
      </w:r>
      <w:r w:rsidRPr="00C46754">
        <w:rPr>
          <w:rFonts w:ascii="Times New Roman" w:hAnsi="Times New Roman" w:cs="Times New Roman"/>
          <w:i/>
          <w:noProof/>
        </w:rPr>
        <w:t>Temas em Psicologia, 21</w:t>
      </w:r>
      <w:r w:rsidRPr="00C46754">
        <w:rPr>
          <w:rFonts w:ascii="Times New Roman" w:hAnsi="Times New Roman" w:cs="Times New Roman"/>
          <w:noProof/>
        </w:rPr>
        <w:t xml:space="preserve">, 513-518. Retrieved from </w:t>
      </w:r>
      <w:hyperlink r:id="rId19" w:history="1">
        <w:r w:rsidRPr="00C46754">
          <w:rPr>
            <w:rStyle w:val="Hyperlink"/>
            <w:rFonts w:ascii="Times New Roman" w:hAnsi="Times New Roman" w:cs="Times New Roman"/>
            <w:noProof/>
          </w:rPr>
          <w:t>http://pepsic.bvsalud.org/scielo.php?script=sci_arttext&amp;pid=S1413-389X2013000200016&amp;nrm=iso</w:t>
        </w:r>
      </w:hyperlink>
    </w:p>
    <w:p w14:paraId="4C309DA6"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CDC COVID-19 Response Team. (2020). Severe outcomes among patients with coronavirus disease 2019 (COVID-19)—United States,. </w:t>
      </w:r>
      <w:r w:rsidRPr="00C46754">
        <w:rPr>
          <w:rFonts w:ascii="Times New Roman" w:hAnsi="Times New Roman" w:cs="Times New Roman"/>
          <w:i/>
          <w:noProof/>
        </w:rPr>
        <w:t>MMWR Morb Mortal Wkly Rep, 69</w:t>
      </w:r>
      <w:r w:rsidRPr="00C46754">
        <w:rPr>
          <w:rFonts w:ascii="Times New Roman" w:hAnsi="Times New Roman" w:cs="Times New Roman"/>
          <w:noProof/>
        </w:rPr>
        <w:t xml:space="preserve">(12), 343-346. </w:t>
      </w:r>
    </w:p>
    <w:p w14:paraId="686C0BA6" w14:textId="77777777" w:rsidR="00A50F2D" w:rsidRPr="00FE1F75" w:rsidRDefault="00A50F2D" w:rsidP="00A50F2D">
      <w:pPr>
        <w:pStyle w:val="EndNoteBibliography"/>
        <w:ind w:left="720" w:hanging="720"/>
        <w:rPr>
          <w:rFonts w:ascii="Times New Roman" w:hAnsi="Times New Roman" w:cs="Times New Roman"/>
          <w:noProof/>
          <w:lang w:val="pt-BR"/>
        </w:rPr>
      </w:pPr>
      <w:r w:rsidRPr="00C46754">
        <w:rPr>
          <w:rFonts w:ascii="Times New Roman" w:hAnsi="Times New Roman" w:cs="Times New Roman"/>
          <w:noProof/>
        </w:rPr>
        <w:t xml:space="preserve">Chikina, M., &amp; Pegden, W. (2020). Modeling strict age-targeted mitigation strategies for COVID-19. </w:t>
      </w:r>
      <w:r w:rsidRPr="00FE1F75">
        <w:rPr>
          <w:rFonts w:ascii="Times New Roman" w:hAnsi="Times New Roman" w:cs="Times New Roman"/>
          <w:i/>
          <w:noProof/>
          <w:lang w:val="pt-BR"/>
        </w:rPr>
        <w:t>Plos One, 15</w:t>
      </w:r>
      <w:r w:rsidRPr="00FE1F75">
        <w:rPr>
          <w:rFonts w:ascii="Times New Roman" w:hAnsi="Times New Roman" w:cs="Times New Roman"/>
          <w:noProof/>
          <w:lang w:val="pt-BR"/>
        </w:rPr>
        <w:t xml:space="preserve">(7), e0236237. </w:t>
      </w:r>
    </w:p>
    <w:p w14:paraId="05424CEC" w14:textId="77777777" w:rsidR="00A50F2D" w:rsidRPr="00FE1F75" w:rsidRDefault="00A50F2D" w:rsidP="00A50F2D">
      <w:pPr>
        <w:pStyle w:val="EndNoteBibliography"/>
        <w:ind w:left="720" w:hanging="720"/>
        <w:rPr>
          <w:rFonts w:ascii="Times New Roman" w:hAnsi="Times New Roman" w:cs="Times New Roman"/>
          <w:noProof/>
          <w:lang w:val="pt-BR"/>
        </w:rPr>
      </w:pPr>
      <w:r w:rsidRPr="00FE1F75">
        <w:rPr>
          <w:rFonts w:ascii="Times New Roman" w:hAnsi="Times New Roman" w:cs="Times New Roman"/>
          <w:noProof/>
          <w:lang w:val="pt-BR"/>
        </w:rPr>
        <w:t>Coletta, R., Fabrini, F., &amp; Onofre, R. (2020, April 18). Bolsonaro aponta ao STF e, de novo, pede o relaxamento de regras de isolamento.</w:t>
      </w:r>
      <w:r w:rsidRPr="00FE1F75">
        <w:rPr>
          <w:rFonts w:ascii="Times New Roman" w:hAnsi="Times New Roman" w:cs="Times New Roman"/>
          <w:i/>
          <w:noProof/>
          <w:lang w:val="pt-BR"/>
        </w:rPr>
        <w:t xml:space="preserve"> Folha de São Paulo</w:t>
      </w:r>
      <w:r w:rsidRPr="00FE1F75">
        <w:rPr>
          <w:rFonts w:ascii="Times New Roman" w:hAnsi="Times New Roman" w:cs="Times New Roman"/>
          <w:noProof/>
          <w:lang w:val="pt-BR"/>
        </w:rPr>
        <w:t xml:space="preserve">. </w:t>
      </w:r>
    </w:p>
    <w:p w14:paraId="57813148" w14:textId="3DD6FB4A" w:rsidR="00A50F2D" w:rsidRPr="00FE1F75" w:rsidRDefault="00A50F2D" w:rsidP="00A50F2D">
      <w:pPr>
        <w:pStyle w:val="EndNoteBibliography"/>
        <w:ind w:left="720" w:hanging="720"/>
        <w:rPr>
          <w:rFonts w:ascii="Times New Roman" w:hAnsi="Times New Roman" w:cs="Times New Roman"/>
          <w:noProof/>
          <w:lang w:val="pt-BR"/>
        </w:rPr>
      </w:pPr>
      <w:r w:rsidRPr="00FE1F75">
        <w:rPr>
          <w:rFonts w:ascii="Times New Roman" w:hAnsi="Times New Roman" w:cs="Times New Roman"/>
          <w:noProof/>
          <w:lang w:val="pt-BR"/>
        </w:rPr>
        <w:t>Coletta, R., Fabrini, F., Passos, U., &amp; Linhares, C. (2020, Mar 15, 2020). Bolsonaro ignora crise do coronavírus, estimula e participa de ato pró-governo e contra Congresso e STF.</w:t>
      </w:r>
      <w:r w:rsidRPr="00FE1F75">
        <w:rPr>
          <w:rFonts w:ascii="Times New Roman" w:hAnsi="Times New Roman" w:cs="Times New Roman"/>
          <w:i/>
          <w:noProof/>
          <w:lang w:val="pt-BR"/>
        </w:rPr>
        <w:t xml:space="preserve"> Folha de Sao Paulo</w:t>
      </w:r>
      <w:r w:rsidRPr="00FE1F75">
        <w:rPr>
          <w:rFonts w:ascii="Times New Roman" w:hAnsi="Times New Roman" w:cs="Times New Roman"/>
          <w:noProof/>
          <w:lang w:val="pt-BR"/>
        </w:rPr>
        <w:t xml:space="preserve">. Retrieved from </w:t>
      </w:r>
      <w:hyperlink r:id="rId20" w:history="1">
        <w:r w:rsidRPr="00FE1F75">
          <w:rPr>
            <w:rStyle w:val="Hyperlink"/>
            <w:rFonts w:ascii="Times New Roman" w:hAnsi="Times New Roman" w:cs="Times New Roman"/>
            <w:noProof/>
            <w:lang w:val="pt-BR"/>
          </w:rPr>
          <w:t>https://www1.folha.uol.com.br/poder/2020/03/bolsonaro-deixa-isolamento-do-coronavirus-e-de-carro-participa-de-ato-pro-governo-na-esplanada.shtml</w:t>
        </w:r>
      </w:hyperlink>
    </w:p>
    <w:p w14:paraId="73E3DE21" w14:textId="77777777" w:rsidR="00A50F2D" w:rsidRPr="00C46754" w:rsidRDefault="00A50F2D" w:rsidP="00A50F2D">
      <w:pPr>
        <w:pStyle w:val="EndNoteBibliography"/>
        <w:ind w:left="720" w:hanging="720"/>
        <w:rPr>
          <w:rFonts w:ascii="Times New Roman" w:hAnsi="Times New Roman" w:cs="Times New Roman"/>
          <w:noProof/>
        </w:rPr>
      </w:pPr>
      <w:r w:rsidRPr="00FE1F75">
        <w:rPr>
          <w:rFonts w:ascii="Times New Roman" w:hAnsi="Times New Roman" w:cs="Times New Roman"/>
          <w:noProof/>
          <w:lang w:val="pt-BR"/>
        </w:rPr>
        <w:lastRenderedPageBreak/>
        <w:t xml:space="preserve">Cortini, M., &amp; Tria, S. (2013). </w:t>
      </w:r>
      <w:r w:rsidRPr="00C46754">
        <w:rPr>
          <w:rFonts w:ascii="Times New Roman" w:hAnsi="Times New Roman" w:cs="Times New Roman"/>
          <w:noProof/>
        </w:rPr>
        <w:t xml:space="preserve">Triangulating Qualitative and Quantitative Approaches for the Analysis of Textual Materials: An Introduction to T-Lab. </w:t>
      </w:r>
      <w:r w:rsidRPr="00C46754">
        <w:rPr>
          <w:rFonts w:ascii="Times New Roman" w:hAnsi="Times New Roman" w:cs="Times New Roman"/>
          <w:i/>
          <w:noProof/>
        </w:rPr>
        <w:t>Social Science Computer Review, 32</w:t>
      </w:r>
      <w:r w:rsidRPr="00C46754">
        <w:rPr>
          <w:rFonts w:ascii="Times New Roman" w:hAnsi="Times New Roman" w:cs="Times New Roman"/>
          <w:noProof/>
        </w:rPr>
        <w:t>(4), 561-568. doi:10.1177/0894439313510108</w:t>
      </w:r>
    </w:p>
    <w:p w14:paraId="71B9AB22" w14:textId="77777777" w:rsidR="00A50F2D" w:rsidRPr="00FE1F75" w:rsidRDefault="00A50F2D" w:rsidP="00A50F2D">
      <w:pPr>
        <w:pStyle w:val="EndNoteBibliography"/>
        <w:ind w:left="720" w:hanging="720"/>
        <w:rPr>
          <w:rFonts w:ascii="Times New Roman" w:hAnsi="Times New Roman" w:cs="Times New Roman"/>
          <w:noProof/>
          <w:lang w:val="pt-BR"/>
        </w:rPr>
      </w:pPr>
      <w:r w:rsidRPr="00C46754">
        <w:rPr>
          <w:rFonts w:ascii="Times New Roman" w:hAnsi="Times New Roman" w:cs="Times New Roman"/>
          <w:noProof/>
        </w:rPr>
        <w:t xml:space="preserve">Daniels, J. P. (2021). Health experts slam Bolsonaro's vaccine comments. </w:t>
      </w:r>
      <w:r w:rsidRPr="00FE1F75">
        <w:rPr>
          <w:rFonts w:ascii="Times New Roman" w:hAnsi="Times New Roman" w:cs="Times New Roman"/>
          <w:i/>
          <w:noProof/>
          <w:lang w:val="pt-BR"/>
        </w:rPr>
        <w:t>The Lancet, 397</w:t>
      </w:r>
      <w:r w:rsidRPr="00FE1F75">
        <w:rPr>
          <w:rFonts w:ascii="Times New Roman" w:hAnsi="Times New Roman" w:cs="Times New Roman"/>
          <w:noProof/>
          <w:lang w:val="pt-BR"/>
        </w:rPr>
        <w:t xml:space="preserve">(10272), 361. </w:t>
      </w:r>
    </w:p>
    <w:p w14:paraId="24F9987A" w14:textId="77777777" w:rsidR="00A50F2D" w:rsidRPr="00C46754" w:rsidRDefault="00A50F2D" w:rsidP="00A50F2D">
      <w:pPr>
        <w:pStyle w:val="EndNoteBibliography"/>
        <w:ind w:left="720" w:hanging="720"/>
        <w:rPr>
          <w:rFonts w:ascii="Times New Roman" w:hAnsi="Times New Roman" w:cs="Times New Roman"/>
          <w:noProof/>
        </w:rPr>
      </w:pPr>
      <w:r w:rsidRPr="00FE1F75">
        <w:rPr>
          <w:rFonts w:ascii="Times New Roman" w:hAnsi="Times New Roman" w:cs="Times New Roman"/>
          <w:noProof/>
          <w:lang w:val="pt-BR"/>
        </w:rPr>
        <w:t xml:space="preserve">de Area Leão Pereira, E., Silveira Ferreira, P., de Santana Ribeiro, L., Sabadini Carvalho, T., &amp; de Barros Pereira, H. (2019). </w:t>
      </w:r>
      <w:r w:rsidRPr="00C46754">
        <w:rPr>
          <w:rFonts w:ascii="Times New Roman" w:hAnsi="Times New Roman" w:cs="Times New Roman"/>
          <w:noProof/>
        </w:rPr>
        <w:t xml:space="preserve">Policy in Brazil (2016–2019) threaten conservation of the Amazon rainforest. </w:t>
      </w:r>
      <w:r w:rsidRPr="00C46754">
        <w:rPr>
          <w:rFonts w:ascii="Times New Roman" w:hAnsi="Times New Roman" w:cs="Times New Roman"/>
          <w:i/>
          <w:noProof/>
        </w:rPr>
        <w:t>Environmental Science &amp; Policy, 100</w:t>
      </w:r>
      <w:r w:rsidRPr="00C46754">
        <w:rPr>
          <w:rFonts w:ascii="Times New Roman" w:hAnsi="Times New Roman" w:cs="Times New Roman"/>
          <w:noProof/>
        </w:rPr>
        <w:t xml:space="preserve">, 8-12. </w:t>
      </w:r>
    </w:p>
    <w:p w14:paraId="4954735C" w14:textId="77777777" w:rsidR="00A50F2D" w:rsidRPr="00FE1F75" w:rsidRDefault="00A50F2D" w:rsidP="00A50F2D">
      <w:pPr>
        <w:pStyle w:val="EndNoteBibliography"/>
        <w:ind w:left="720" w:hanging="720"/>
        <w:rPr>
          <w:rFonts w:ascii="Times New Roman" w:hAnsi="Times New Roman" w:cs="Times New Roman"/>
          <w:noProof/>
          <w:lang w:val="pt-BR"/>
        </w:rPr>
      </w:pPr>
      <w:r w:rsidRPr="00FE1F75">
        <w:rPr>
          <w:rFonts w:ascii="Times New Roman" w:hAnsi="Times New Roman" w:cs="Times New Roman"/>
          <w:noProof/>
          <w:lang w:val="pt-BR"/>
        </w:rPr>
        <w:t xml:space="preserve">Deweck, E., Oliveira, A., &amp; Rossi, P. (2018). </w:t>
      </w:r>
      <w:r w:rsidRPr="00FE1F75">
        <w:rPr>
          <w:rFonts w:ascii="Times New Roman" w:hAnsi="Times New Roman" w:cs="Times New Roman"/>
          <w:i/>
          <w:noProof/>
          <w:lang w:val="pt-BR"/>
        </w:rPr>
        <w:t>Austeridade e Retrocesso: Impactos Sociais da Política Fiscal No Brasil</w:t>
      </w:r>
      <w:r w:rsidRPr="00FE1F75">
        <w:rPr>
          <w:rFonts w:ascii="Times New Roman" w:hAnsi="Times New Roman" w:cs="Times New Roman"/>
          <w:noProof/>
          <w:lang w:val="pt-BR"/>
        </w:rPr>
        <w:t>. São Paulo: Brasil Debate e Fundação Friedrich Ebert.</w:t>
      </w:r>
    </w:p>
    <w:p w14:paraId="4D0E51EA" w14:textId="77777777" w:rsidR="00A50F2D" w:rsidRPr="00C46754" w:rsidRDefault="00A50F2D" w:rsidP="00A50F2D">
      <w:pPr>
        <w:pStyle w:val="EndNoteBibliography"/>
        <w:ind w:left="720" w:hanging="720"/>
        <w:rPr>
          <w:rFonts w:ascii="Times New Roman" w:hAnsi="Times New Roman" w:cs="Times New Roman"/>
          <w:noProof/>
        </w:rPr>
      </w:pPr>
      <w:r w:rsidRPr="00FE1F75">
        <w:rPr>
          <w:rFonts w:ascii="Times New Roman" w:hAnsi="Times New Roman" w:cs="Times New Roman"/>
          <w:noProof/>
          <w:lang w:val="pt-BR"/>
        </w:rPr>
        <w:t xml:space="preserve">Diethelm, P., &amp; McKee, M. (2009). </w:t>
      </w:r>
      <w:r w:rsidRPr="00C46754">
        <w:rPr>
          <w:rFonts w:ascii="Times New Roman" w:hAnsi="Times New Roman" w:cs="Times New Roman"/>
          <w:noProof/>
        </w:rPr>
        <w:t xml:space="preserve">Denialism: what is it and how should scientists respond? </w:t>
      </w:r>
      <w:r w:rsidRPr="00C46754">
        <w:rPr>
          <w:rFonts w:ascii="Times New Roman" w:hAnsi="Times New Roman" w:cs="Times New Roman"/>
          <w:i/>
          <w:noProof/>
        </w:rPr>
        <w:t>European Journal of Public Health, 19</w:t>
      </w:r>
      <w:r w:rsidRPr="00C46754">
        <w:rPr>
          <w:rFonts w:ascii="Times New Roman" w:hAnsi="Times New Roman" w:cs="Times New Roman"/>
          <w:noProof/>
        </w:rPr>
        <w:t xml:space="preserve">(1), 2-4. </w:t>
      </w:r>
    </w:p>
    <w:p w14:paraId="198CCF4F"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Dietz, W., &amp; Santos‐Burgo, C. (2020). Obesity and its Implications for COVID‐19 Mortality. </w:t>
      </w:r>
      <w:r w:rsidRPr="00C46754">
        <w:rPr>
          <w:rFonts w:ascii="Times New Roman" w:hAnsi="Times New Roman" w:cs="Times New Roman"/>
          <w:i/>
          <w:noProof/>
        </w:rPr>
        <w:t xml:space="preserve">Obesity, </w:t>
      </w:r>
      <w:r w:rsidRPr="00C46754">
        <w:rPr>
          <w:rFonts w:ascii="Times New Roman" w:hAnsi="Times New Roman" w:cs="Times New Roman"/>
          <w:b/>
          <w:i/>
          <w:noProof/>
        </w:rPr>
        <w:t>28</w:t>
      </w:r>
      <w:r w:rsidRPr="00C46754">
        <w:rPr>
          <w:rFonts w:ascii="Times New Roman" w:hAnsi="Times New Roman" w:cs="Times New Roman"/>
          <w:noProof/>
        </w:rPr>
        <w:t xml:space="preserve">(6), 1005. </w:t>
      </w:r>
    </w:p>
    <w:p w14:paraId="0DC9CE4A"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Escobar, H. (2019). Bolsonaro's first moves have Brazilian scientists worried. </w:t>
      </w:r>
      <w:r w:rsidRPr="00C46754">
        <w:rPr>
          <w:rFonts w:ascii="Times New Roman" w:hAnsi="Times New Roman" w:cs="Times New Roman"/>
          <w:i/>
          <w:noProof/>
        </w:rPr>
        <w:t>Science, 363</w:t>
      </w:r>
      <w:r w:rsidRPr="00C46754">
        <w:rPr>
          <w:rFonts w:ascii="Times New Roman" w:hAnsi="Times New Roman" w:cs="Times New Roman"/>
          <w:noProof/>
        </w:rPr>
        <w:t xml:space="preserve">(6425), 330. </w:t>
      </w:r>
    </w:p>
    <w:p w14:paraId="1A9AAF11"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Evans, P. (2018). An Unfolding Tragedy. </w:t>
      </w:r>
      <w:r w:rsidRPr="00C46754">
        <w:rPr>
          <w:rFonts w:ascii="Times New Roman" w:hAnsi="Times New Roman" w:cs="Times New Roman"/>
          <w:i/>
          <w:noProof/>
        </w:rPr>
        <w:t>Berkeley Review of Latin American Studies, Fall</w:t>
      </w:r>
      <w:r w:rsidRPr="00C46754">
        <w:rPr>
          <w:rFonts w:ascii="Times New Roman" w:hAnsi="Times New Roman" w:cs="Times New Roman"/>
          <w:noProof/>
        </w:rPr>
        <w:t xml:space="preserve">(9-13 and 49-53). </w:t>
      </w:r>
    </w:p>
    <w:p w14:paraId="7AEF797E" w14:textId="77777777" w:rsidR="00A50F2D" w:rsidRPr="00FE1F75" w:rsidRDefault="00A50F2D" w:rsidP="00A50F2D">
      <w:pPr>
        <w:pStyle w:val="EndNoteBibliography"/>
        <w:ind w:left="720" w:hanging="720"/>
        <w:rPr>
          <w:rFonts w:ascii="Times New Roman" w:hAnsi="Times New Roman" w:cs="Times New Roman"/>
          <w:noProof/>
          <w:lang w:val="pt-BR"/>
        </w:rPr>
      </w:pPr>
      <w:r w:rsidRPr="00FE1F75">
        <w:rPr>
          <w:rFonts w:ascii="Times New Roman" w:hAnsi="Times New Roman" w:cs="Times New Roman"/>
          <w:noProof/>
          <w:lang w:val="pt-BR"/>
        </w:rPr>
        <w:t xml:space="preserve">Fonseca, E., Nattrass, N., Arantes, L., &amp; Bastos, F. (2021). </w:t>
      </w:r>
      <w:r w:rsidRPr="00C46754">
        <w:rPr>
          <w:rFonts w:ascii="Times New Roman" w:hAnsi="Times New Roman" w:cs="Times New Roman"/>
          <w:noProof/>
        </w:rPr>
        <w:t xml:space="preserve">COVID-19 in Brazil: Presidential denialism and the subnational government’s response. In S. Greer, E. King, A. Peralta-Santos, &amp; E. Fonseca (Eds.), </w:t>
      </w:r>
      <w:r w:rsidRPr="00C46754">
        <w:rPr>
          <w:rFonts w:ascii="Times New Roman" w:hAnsi="Times New Roman" w:cs="Times New Roman"/>
          <w:i/>
          <w:noProof/>
        </w:rPr>
        <w:t>Coronavirus Politics: The Comparative Politics and Policy of COVID-19</w:t>
      </w:r>
      <w:r w:rsidRPr="00C46754">
        <w:rPr>
          <w:rFonts w:ascii="Times New Roman" w:hAnsi="Times New Roman" w:cs="Times New Roman"/>
          <w:noProof/>
        </w:rPr>
        <w:t xml:space="preserve"> (pp. 494-510). </w:t>
      </w:r>
      <w:r w:rsidRPr="00FE1F75">
        <w:rPr>
          <w:rFonts w:ascii="Times New Roman" w:hAnsi="Times New Roman" w:cs="Times New Roman"/>
          <w:noProof/>
          <w:lang w:val="pt-BR"/>
        </w:rPr>
        <w:t>Ann Arbor: University of Michigan Press.</w:t>
      </w:r>
    </w:p>
    <w:p w14:paraId="06CDFA9F" w14:textId="77777777" w:rsidR="00A50F2D" w:rsidRPr="00FE1F75" w:rsidRDefault="00A50F2D" w:rsidP="00A50F2D">
      <w:pPr>
        <w:pStyle w:val="EndNoteBibliography"/>
        <w:ind w:left="720" w:hanging="720"/>
        <w:rPr>
          <w:rFonts w:ascii="Times New Roman" w:hAnsi="Times New Roman" w:cs="Times New Roman"/>
          <w:noProof/>
          <w:lang w:val="pt-BR"/>
        </w:rPr>
      </w:pPr>
      <w:r w:rsidRPr="00FE1F75">
        <w:rPr>
          <w:rFonts w:ascii="Times New Roman" w:hAnsi="Times New Roman" w:cs="Times New Roman"/>
          <w:noProof/>
          <w:lang w:val="pt-BR"/>
        </w:rPr>
        <w:t>G1. (2020a, July 27). Brasil tem média de 1.069 mortes por dia na última semana; 10 estados e o DF têm alta de mortes.</w:t>
      </w:r>
      <w:r w:rsidRPr="00FE1F75">
        <w:rPr>
          <w:rFonts w:ascii="Times New Roman" w:hAnsi="Times New Roman" w:cs="Times New Roman"/>
          <w:i/>
          <w:noProof/>
          <w:lang w:val="pt-BR"/>
        </w:rPr>
        <w:t xml:space="preserve"> G1</w:t>
      </w:r>
      <w:r w:rsidRPr="00FE1F75">
        <w:rPr>
          <w:rFonts w:ascii="Times New Roman" w:hAnsi="Times New Roman" w:cs="Times New Roman"/>
          <w:noProof/>
          <w:lang w:val="pt-BR"/>
        </w:rPr>
        <w:t xml:space="preserve">. </w:t>
      </w:r>
    </w:p>
    <w:p w14:paraId="513A9BA5" w14:textId="77777777" w:rsidR="00A50F2D" w:rsidRPr="00FE1F75" w:rsidRDefault="00A50F2D" w:rsidP="00A50F2D">
      <w:pPr>
        <w:pStyle w:val="EndNoteBibliography"/>
        <w:ind w:left="720" w:hanging="720"/>
        <w:rPr>
          <w:rFonts w:ascii="Times New Roman" w:hAnsi="Times New Roman" w:cs="Times New Roman"/>
          <w:noProof/>
          <w:lang w:val="pt-BR"/>
        </w:rPr>
      </w:pPr>
      <w:r w:rsidRPr="00FE1F75">
        <w:rPr>
          <w:rFonts w:ascii="Times New Roman" w:hAnsi="Times New Roman" w:cs="Times New Roman"/>
          <w:noProof/>
          <w:lang w:val="pt-BR"/>
        </w:rPr>
        <w:t xml:space="preserve">G1. (2020b, Aug 13). Datafolha: aprovação de Bolsonaro sobe para 37%, a melhor do mandato, e reprovação cai para 34%. </w:t>
      </w:r>
    </w:p>
    <w:p w14:paraId="584B5687"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Greer, S., Fonseca, E., Raj, M., &amp; Willison, C. (2020). Institutions and the politics of agency in COVID-19 response: Federalism, presidentialism, and authority [working paper]. </w:t>
      </w:r>
    </w:p>
    <w:p w14:paraId="1BAF8269" w14:textId="77777777" w:rsidR="00A50F2D" w:rsidRPr="00C46754" w:rsidRDefault="00A50F2D" w:rsidP="00A50F2D">
      <w:pPr>
        <w:pStyle w:val="EndNoteBibliography"/>
        <w:ind w:left="720" w:hanging="720"/>
        <w:rPr>
          <w:rFonts w:ascii="Times New Roman" w:hAnsi="Times New Roman" w:cs="Times New Roman"/>
          <w:noProof/>
        </w:rPr>
      </w:pPr>
      <w:r w:rsidRPr="00FE1F75">
        <w:rPr>
          <w:rFonts w:ascii="Times New Roman" w:hAnsi="Times New Roman" w:cs="Times New Roman"/>
          <w:noProof/>
          <w:lang w:val="pt-BR"/>
        </w:rPr>
        <w:t xml:space="preserve">Greer, S., King, E., Fonseca, E., &amp; Peralta-Santos, A. (2020). </w:t>
      </w:r>
      <w:r w:rsidRPr="00C46754">
        <w:rPr>
          <w:rFonts w:ascii="Times New Roman" w:hAnsi="Times New Roman" w:cs="Times New Roman"/>
          <w:noProof/>
        </w:rPr>
        <w:t xml:space="preserve">The comparative politics of COVID-19: The need to understand government responses. </w:t>
      </w:r>
      <w:r w:rsidRPr="00C46754">
        <w:rPr>
          <w:rFonts w:ascii="Times New Roman" w:hAnsi="Times New Roman" w:cs="Times New Roman"/>
          <w:i/>
          <w:noProof/>
        </w:rPr>
        <w:t>Global Public Health, 15</w:t>
      </w:r>
      <w:r w:rsidRPr="00C46754">
        <w:rPr>
          <w:rFonts w:ascii="Times New Roman" w:hAnsi="Times New Roman" w:cs="Times New Roman"/>
          <w:noProof/>
        </w:rPr>
        <w:t xml:space="preserve">(9), 1413-1416. </w:t>
      </w:r>
    </w:p>
    <w:p w14:paraId="7AD10965"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Greer, S., King, E., Fonseca, E., &amp; Peralta-Santos, A. (Eds.). (2021). </w:t>
      </w:r>
      <w:r w:rsidRPr="00C46754">
        <w:rPr>
          <w:rFonts w:ascii="Times New Roman" w:hAnsi="Times New Roman" w:cs="Times New Roman"/>
          <w:i/>
          <w:noProof/>
        </w:rPr>
        <w:t>Coronavirus Politics: The Comparative Politics and Policy of COVID-19</w:t>
      </w:r>
      <w:r w:rsidRPr="00C46754">
        <w:rPr>
          <w:rFonts w:ascii="Times New Roman" w:hAnsi="Times New Roman" w:cs="Times New Roman"/>
          <w:noProof/>
        </w:rPr>
        <w:t>. Ann Arbor: University of Michigan Press.</w:t>
      </w:r>
    </w:p>
    <w:p w14:paraId="74D15D53"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Iftimie, S., López-Azcona, A., Vallverdú, I., Hernàndez-Flix, S., de Febrer, G., Parra, S., . . . Castro, A. (2020). First and second waves of coronavirus disease-19: A comparative study in hospitalized patients in Reus, Spain. </w:t>
      </w:r>
      <w:r w:rsidRPr="00C46754">
        <w:rPr>
          <w:rFonts w:ascii="Times New Roman" w:hAnsi="Times New Roman" w:cs="Times New Roman"/>
          <w:i/>
          <w:noProof/>
        </w:rPr>
        <w:t>medRxiv</w:t>
      </w:r>
      <w:r w:rsidRPr="00C46754">
        <w:rPr>
          <w:rFonts w:ascii="Times New Roman" w:hAnsi="Times New Roman" w:cs="Times New Roman"/>
          <w:noProof/>
        </w:rPr>
        <w:t>, 2020.2012.2010.20246959. doi:10.1101/2020.12.10.20246959</w:t>
      </w:r>
    </w:p>
    <w:p w14:paraId="30694713"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King, E., &amp; Dudina, V. (2021). COVID-19 in Russia: Should we expect a novel response to the novel coronavirus? </w:t>
      </w:r>
      <w:r w:rsidRPr="00C46754">
        <w:rPr>
          <w:rFonts w:ascii="Times New Roman" w:hAnsi="Times New Roman" w:cs="Times New Roman"/>
          <w:i/>
          <w:noProof/>
        </w:rPr>
        <w:t>Global Public Health</w:t>
      </w:r>
      <w:r w:rsidRPr="00C46754">
        <w:rPr>
          <w:rFonts w:ascii="Times New Roman" w:hAnsi="Times New Roman" w:cs="Times New Roman"/>
          <w:noProof/>
        </w:rPr>
        <w:t xml:space="preserve">, 1-14. </w:t>
      </w:r>
    </w:p>
    <w:p w14:paraId="66D81664" w14:textId="4BDA2D5C"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Kunicova, J. (2020). </w:t>
      </w:r>
      <w:r w:rsidRPr="00C46754">
        <w:rPr>
          <w:rFonts w:ascii="Times New Roman" w:hAnsi="Times New Roman" w:cs="Times New Roman"/>
          <w:i/>
          <w:noProof/>
        </w:rPr>
        <w:t>Driving the COVID-19 Response from the Center: Institutional Mechanisms to Ensure Whole-of-Government Coordination</w:t>
      </w:r>
      <w:r w:rsidRPr="00C46754">
        <w:rPr>
          <w:rFonts w:ascii="Times New Roman" w:hAnsi="Times New Roman" w:cs="Times New Roman"/>
          <w:noProof/>
        </w:rPr>
        <w:t xml:space="preserve">. Retrieved from Washington, DC: </w:t>
      </w:r>
      <w:hyperlink r:id="rId21" w:history="1">
        <w:r w:rsidRPr="00C46754">
          <w:rPr>
            <w:rStyle w:val="Hyperlink"/>
            <w:rFonts w:ascii="Times New Roman" w:hAnsi="Times New Roman" w:cs="Times New Roman"/>
            <w:noProof/>
          </w:rPr>
          <w:t>http://hdl.handle.net/10986/34786</w:t>
        </w:r>
      </w:hyperlink>
    </w:p>
    <w:p w14:paraId="4AC6A5AB"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Lasco, G. (2020). Medical populism and the COVID-19 pandemic. </w:t>
      </w:r>
      <w:r w:rsidRPr="00C46754">
        <w:rPr>
          <w:rFonts w:ascii="Times New Roman" w:hAnsi="Times New Roman" w:cs="Times New Roman"/>
          <w:i/>
          <w:noProof/>
        </w:rPr>
        <w:t>Global Public Health, 15</w:t>
      </w:r>
      <w:r w:rsidRPr="00C46754">
        <w:rPr>
          <w:rFonts w:ascii="Times New Roman" w:hAnsi="Times New Roman" w:cs="Times New Roman"/>
          <w:noProof/>
        </w:rPr>
        <w:t xml:space="preserve">(10), 1417-1429. </w:t>
      </w:r>
    </w:p>
    <w:p w14:paraId="6DA88EBD"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Londoño, E. (2019, Aug 2). Bolsonaro Fires Head of Agency Tracking Amazon Deforestation in Brazil.</w:t>
      </w:r>
      <w:r w:rsidRPr="00C46754">
        <w:rPr>
          <w:rFonts w:ascii="Times New Roman" w:hAnsi="Times New Roman" w:cs="Times New Roman"/>
          <w:i/>
          <w:noProof/>
        </w:rPr>
        <w:t xml:space="preserve"> New York Times</w:t>
      </w:r>
      <w:r w:rsidRPr="00C46754">
        <w:rPr>
          <w:rFonts w:ascii="Times New Roman" w:hAnsi="Times New Roman" w:cs="Times New Roman"/>
          <w:noProof/>
        </w:rPr>
        <w:t xml:space="preserve">. </w:t>
      </w:r>
    </w:p>
    <w:p w14:paraId="177BD8C2"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Machado, R., &amp; Fernandes, T. (2020, June 10). Brazilian Ministry of Health Backs Down and Resumes Full Disclosure of Covid-19 Data after Supreme Court Decision.</w:t>
      </w:r>
      <w:r w:rsidRPr="00C46754">
        <w:rPr>
          <w:rFonts w:ascii="Times New Roman" w:hAnsi="Times New Roman" w:cs="Times New Roman"/>
          <w:i/>
          <w:noProof/>
        </w:rPr>
        <w:t xml:space="preserve"> Folha de Sao Paulo</w:t>
      </w:r>
      <w:r w:rsidRPr="00C46754">
        <w:rPr>
          <w:rFonts w:ascii="Times New Roman" w:hAnsi="Times New Roman" w:cs="Times New Roman"/>
          <w:noProof/>
        </w:rPr>
        <w:t xml:space="preserve">. </w:t>
      </w:r>
    </w:p>
    <w:p w14:paraId="14962B94"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lastRenderedPageBreak/>
        <w:t xml:space="preserve">Magadi, M., &amp; Desta, M. (2011). A multilevel analysis of the determinants and cross-national variations of HIV seropositivity in sub-saharan Africa: Evidence from the DHS. </w:t>
      </w:r>
      <w:r w:rsidRPr="00C46754">
        <w:rPr>
          <w:rFonts w:ascii="Times New Roman" w:hAnsi="Times New Roman" w:cs="Times New Roman"/>
          <w:i/>
          <w:noProof/>
        </w:rPr>
        <w:t>Health &amp; Place, 17</w:t>
      </w:r>
      <w:r w:rsidRPr="00C46754">
        <w:rPr>
          <w:rFonts w:ascii="Times New Roman" w:hAnsi="Times New Roman" w:cs="Times New Roman"/>
          <w:noProof/>
        </w:rPr>
        <w:t xml:space="preserve">(5), 1067–1083. </w:t>
      </w:r>
    </w:p>
    <w:p w14:paraId="7C78DD22" w14:textId="77777777" w:rsidR="00A50F2D" w:rsidRPr="00FE1F75" w:rsidRDefault="00A50F2D" w:rsidP="00A50F2D">
      <w:pPr>
        <w:pStyle w:val="EndNoteBibliography"/>
        <w:ind w:left="720" w:hanging="720"/>
        <w:rPr>
          <w:rFonts w:ascii="Times New Roman" w:hAnsi="Times New Roman" w:cs="Times New Roman"/>
          <w:noProof/>
          <w:lang w:val="pt-BR"/>
        </w:rPr>
      </w:pPr>
      <w:r w:rsidRPr="00C46754">
        <w:rPr>
          <w:rFonts w:ascii="Times New Roman" w:hAnsi="Times New Roman" w:cs="Times New Roman"/>
          <w:noProof/>
        </w:rPr>
        <w:t xml:space="preserve">Marques, F. P. J., Mont’Alverne, C., &amp; Mitozo, I. (2019). Editorial journalism and political interests: Comparing the coverage of Dilma Rousseff’s impeachment in Brazilian newspapers. </w:t>
      </w:r>
      <w:r w:rsidRPr="00FE1F75">
        <w:rPr>
          <w:rFonts w:ascii="Times New Roman" w:hAnsi="Times New Roman" w:cs="Times New Roman"/>
          <w:i/>
          <w:noProof/>
          <w:lang w:val="pt-BR"/>
        </w:rPr>
        <w:t>Journalism</w:t>
      </w:r>
      <w:r w:rsidRPr="00FE1F75">
        <w:rPr>
          <w:rFonts w:ascii="Times New Roman" w:hAnsi="Times New Roman" w:cs="Times New Roman"/>
          <w:noProof/>
          <w:lang w:val="pt-BR"/>
        </w:rPr>
        <w:t>, 1464884919894126. doi:10.1177/1464884919894126</w:t>
      </w:r>
    </w:p>
    <w:p w14:paraId="13933613" w14:textId="77777777" w:rsidR="00A50F2D" w:rsidRPr="00C46754" w:rsidRDefault="00A50F2D" w:rsidP="00A50F2D">
      <w:pPr>
        <w:pStyle w:val="EndNoteBibliography"/>
        <w:ind w:left="720" w:hanging="720"/>
        <w:rPr>
          <w:rFonts w:ascii="Times New Roman" w:hAnsi="Times New Roman" w:cs="Times New Roman"/>
          <w:noProof/>
        </w:rPr>
      </w:pPr>
      <w:r w:rsidRPr="00FE1F75">
        <w:rPr>
          <w:rFonts w:ascii="Times New Roman" w:hAnsi="Times New Roman" w:cs="Times New Roman"/>
          <w:noProof/>
          <w:lang w:val="pt-BR"/>
        </w:rPr>
        <w:t>Mazui, G. (2020, Abril 16). Mandetta anuncia em rede social que foi demitido por Bolsonaro do Ministério da Saúde.</w:t>
      </w:r>
      <w:r w:rsidRPr="00FE1F75">
        <w:rPr>
          <w:rFonts w:ascii="Times New Roman" w:hAnsi="Times New Roman" w:cs="Times New Roman"/>
          <w:i/>
          <w:noProof/>
          <w:lang w:val="pt-BR"/>
        </w:rPr>
        <w:t xml:space="preserve"> </w:t>
      </w:r>
      <w:r w:rsidRPr="00C46754">
        <w:rPr>
          <w:rFonts w:ascii="Times New Roman" w:hAnsi="Times New Roman" w:cs="Times New Roman"/>
          <w:i/>
          <w:noProof/>
        </w:rPr>
        <w:t>G1</w:t>
      </w:r>
      <w:r w:rsidRPr="00C46754">
        <w:rPr>
          <w:rFonts w:ascii="Times New Roman" w:hAnsi="Times New Roman" w:cs="Times New Roman"/>
          <w:noProof/>
        </w:rPr>
        <w:t xml:space="preserve">. </w:t>
      </w:r>
    </w:p>
    <w:p w14:paraId="150B27C7"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Monteiro, M. (2020). Science is a war zone: some comments on Brazil. </w:t>
      </w:r>
      <w:r w:rsidRPr="00C46754">
        <w:rPr>
          <w:rFonts w:ascii="Times New Roman" w:hAnsi="Times New Roman" w:cs="Times New Roman"/>
          <w:i/>
          <w:noProof/>
        </w:rPr>
        <w:t>Tapuya: Latin American Science, Technology and Society, 3</w:t>
      </w:r>
      <w:r w:rsidRPr="00C46754">
        <w:rPr>
          <w:rFonts w:ascii="Times New Roman" w:hAnsi="Times New Roman" w:cs="Times New Roman"/>
          <w:noProof/>
        </w:rPr>
        <w:t xml:space="preserve">(1), 4-8. </w:t>
      </w:r>
    </w:p>
    <w:p w14:paraId="104B43E6"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Nattrass, N. (2008). Are Country Reputations for Good and Bad AIDS Leadership Deserved? An Exploratory Quantitative Analysis. </w:t>
      </w:r>
      <w:r w:rsidRPr="00C46754">
        <w:rPr>
          <w:rFonts w:ascii="Times New Roman" w:hAnsi="Times New Roman" w:cs="Times New Roman"/>
          <w:i/>
          <w:noProof/>
        </w:rPr>
        <w:t>Journal of Public Health Policy, 30</w:t>
      </w:r>
      <w:r w:rsidRPr="00C46754">
        <w:rPr>
          <w:rFonts w:ascii="Times New Roman" w:hAnsi="Times New Roman" w:cs="Times New Roman"/>
          <w:noProof/>
        </w:rPr>
        <w:t xml:space="preserve">(4), 398-406. </w:t>
      </w:r>
    </w:p>
    <w:p w14:paraId="52B9EEBE"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Nattrass, N. (2012). </w:t>
      </w:r>
      <w:r w:rsidRPr="00C46754">
        <w:rPr>
          <w:rFonts w:ascii="Times New Roman" w:hAnsi="Times New Roman" w:cs="Times New Roman"/>
          <w:i/>
          <w:noProof/>
        </w:rPr>
        <w:t>The AIDS Conspiracy: Science Fights Back</w:t>
      </w:r>
      <w:r w:rsidRPr="00C46754">
        <w:rPr>
          <w:rFonts w:ascii="Times New Roman" w:hAnsi="Times New Roman" w:cs="Times New Roman"/>
          <w:noProof/>
        </w:rPr>
        <w:t>. New York: Columbia University Press.</w:t>
      </w:r>
    </w:p>
    <w:p w14:paraId="197E861B"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Ortega, F., &amp; Orsini, M. (2020). Governing COVID-19 without government in Brazil: Ignorance, neoliberal authoritarianism, and the collapse of public health leadership. </w:t>
      </w:r>
      <w:r w:rsidRPr="00C46754">
        <w:rPr>
          <w:rFonts w:ascii="Times New Roman" w:hAnsi="Times New Roman" w:cs="Times New Roman"/>
          <w:i/>
          <w:noProof/>
        </w:rPr>
        <w:t>Global Public Health, 15</w:t>
      </w:r>
      <w:r w:rsidRPr="00C46754">
        <w:rPr>
          <w:rFonts w:ascii="Times New Roman" w:hAnsi="Times New Roman" w:cs="Times New Roman"/>
          <w:noProof/>
        </w:rPr>
        <w:t>(9), 1257-1277. doi:10.1080/17441692.2020.1795223</w:t>
      </w:r>
    </w:p>
    <w:p w14:paraId="534BE0AC" w14:textId="73DBC3C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Panovska-Griffiths, J. (2020, April 3). Coronavirus: We have had ‘Imperial’, ‘Oxford and many more models – but none can have all the answers.</w:t>
      </w:r>
      <w:r w:rsidRPr="00C46754">
        <w:rPr>
          <w:rFonts w:ascii="Times New Roman" w:hAnsi="Times New Roman" w:cs="Times New Roman"/>
          <w:i/>
          <w:noProof/>
        </w:rPr>
        <w:t xml:space="preserve"> The Conversation</w:t>
      </w:r>
      <w:r w:rsidRPr="00C46754">
        <w:rPr>
          <w:rFonts w:ascii="Times New Roman" w:hAnsi="Times New Roman" w:cs="Times New Roman"/>
          <w:noProof/>
        </w:rPr>
        <w:t xml:space="preserve">. Retrieved from </w:t>
      </w:r>
      <w:hyperlink r:id="rId22" w:history="1">
        <w:r w:rsidRPr="00C46754">
          <w:rPr>
            <w:rStyle w:val="Hyperlink"/>
            <w:rFonts w:ascii="Times New Roman" w:hAnsi="Times New Roman" w:cs="Times New Roman"/>
            <w:noProof/>
          </w:rPr>
          <w:t>https://theconversation.com/coronavirus-weve-had-imperial-oxford-and-many-more-models-but-none-can-have-all-the-answers-135137</w:t>
        </w:r>
      </w:hyperlink>
    </w:p>
    <w:p w14:paraId="3C2BC25A"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Phillips, D. (2018, Dec 10). Climate change a 'secondary' issue, says Brazil's environment minister.</w:t>
      </w:r>
      <w:r w:rsidRPr="00C46754">
        <w:rPr>
          <w:rFonts w:ascii="Times New Roman" w:hAnsi="Times New Roman" w:cs="Times New Roman"/>
          <w:i/>
          <w:noProof/>
        </w:rPr>
        <w:t xml:space="preserve"> The Guardian</w:t>
      </w:r>
      <w:r w:rsidRPr="00C46754">
        <w:rPr>
          <w:rFonts w:ascii="Times New Roman" w:hAnsi="Times New Roman" w:cs="Times New Roman"/>
          <w:noProof/>
        </w:rPr>
        <w:t xml:space="preserve">. </w:t>
      </w:r>
    </w:p>
    <w:p w14:paraId="24D882CB"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Putzel, J. (2020). The ‘Populist’ Right Challenge to Neoliberalism: Social Policy between a Rock and a Hard Place. </w:t>
      </w:r>
      <w:r w:rsidRPr="00C46754">
        <w:rPr>
          <w:rFonts w:ascii="Times New Roman" w:hAnsi="Times New Roman" w:cs="Times New Roman"/>
          <w:i/>
          <w:noProof/>
        </w:rPr>
        <w:t>Development and Change, 51</w:t>
      </w:r>
      <w:r w:rsidRPr="00C46754">
        <w:rPr>
          <w:rFonts w:ascii="Times New Roman" w:hAnsi="Times New Roman" w:cs="Times New Roman"/>
          <w:noProof/>
        </w:rPr>
        <w:t xml:space="preserve">(2), 418-441. </w:t>
      </w:r>
    </w:p>
    <w:p w14:paraId="43A89D01"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Rahmawati, D., Purwantoa, P., Hidayanto, E., &amp; Anwar, R. (2017). Process of Mathematical Representation Translation from Verbal into Graphic. </w:t>
      </w:r>
      <w:r w:rsidRPr="00C46754">
        <w:rPr>
          <w:rFonts w:ascii="Times New Roman" w:hAnsi="Times New Roman" w:cs="Times New Roman"/>
          <w:i/>
          <w:noProof/>
        </w:rPr>
        <w:t>International Electronic Journal of Mathematics Education, 12</w:t>
      </w:r>
      <w:r w:rsidRPr="00C46754">
        <w:rPr>
          <w:rFonts w:ascii="Times New Roman" w:hAnsi="Times New Roman" w:cs="Times New Roman"/>
          <w:noProof/>
        </w:rPr>
        <w:t xml:space="preserve">(3), 367-381. </w:t>
      </w:r>
    </w:p>
    <w:p w14:paraId="374EB088" w14:textId="31EE0BBA" w:rsidR="00A50F2D" w:rsidRPr="00C46754" w:rsidRDefault="00A50F2D" w:rsidP="00A50F2D">
      <w:pPr>
        <w:pStyle w:val="EndNoteBibliography"/>
        <w:ind w:left="720" w:hanging="720"/>
        <w:rPr>
          <w:rFonts w:ascii="Times New Roman" w:hAnsi="Times New Roman" w:cs="Times New Roman"/>
          <w:noProof/>
        </w:rPr>
      </w:pPr>
      <w:r w:rsidRPr="00FE1F75">
        <w:rPr>
          <w:rFonts w:ascii="Times New Roman" w:hAnsi="Times New Roman" w:cs="Times New Roman"/>
          <w:noProof/>
          <w:lang w:val="pt-BR"/>
        </w:rPr>
        <w:t xml:space="preserve">Ramos, A., Flores, M., &amp; Ross, M. (2020). </w:t>
      </w:r>
      <w:r w:rsidRPr="00C46754">
        <w:rPr>
          <w:rFonts w:ascii="Times New Roman" w:hAnsi="Times New Roman" w:cs="Times New Roman"/>
          <w:noProof/>
        </w:rPr>
        <w:t xml:space="preserve">Where has democracy helped the poor? Democratic transitions and early-life mortality at the country level. </w:t>
      </w:r>
      <w:r w:rsidRPr="00C46754">
        <w:rPr>
          <w:rFonts w:ascii="Times New Roman" w:hAnsi="Times New Roman" w:cs="Times New Roman"/>
          <w:i/>
          <w:noProof/>
        </w:rPr>
        <w:t>Social Science &amp; Medicine, 265</w:t>
      </w:r>
      <w:r w:rsidRPr="00C46754">
        <w:rPr>
          <w:rFonts w:ascii="Times New Roman" w:hAnsi="Times New Roman" w:cs="Times New Roman"/>
          <w:noProof/>
        </w:rPr>
        <w:t>, 113442. doi:</w:t>
      </w:r>
      <w:hyperlink r:id="rId23" w:history="1">
        <w:r w:rsidRPr="00C46754">
          <w:rPr>
            <w:rStyle w:val="Hyperlink"/>
            <w:rFonts w:ascii="Times New Roman" w:hAnsi="Times New Roman" w:cs="Times New Roman"/>
            <w:noProof/>
          </w:rPr>
          <w:t>https://doi.org/10.1016/j.socscimed.2020.113442</w:t>
        </w:r>
      </w:hyperlink>
    </w:p>
    <w:p w14:paraId="11EF846C"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Rayner, S. (2012). Uncomfortable knowledge: the social construction of ignorance in science and environmental policy discourses. </w:t>
      </w:r>
      <w:r w:rsidRPr="00C46754">
        <w:rPr>
          <w:rFonts w:ascii="Times New Roman" w:hAnsi="Times New Roman" w:cs="Times New Roman"/>
          <w:i/>
          <w:noProof/>
        </w:rPr>
        <w:t>Economy and Society, 41</w:t>
      </w:r>
      <w:r w:rsidRPr="00C46754">
        <w:rPr>
          <w:rFonts w:ascii="Times New Roman" w:hAnsi="Times New Roman" w:cs="Times New Roman"/>
          <w:noProof/>
        </w:rPr>
        <w:t xml:space="preserve">(1), 107-125. </w:t>
      </w:r>
    </w:p>
    <w:p w14:paraId="18510335"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Richard, J., &amp; Medeiros, J. (2020). Using misinformation as a political weapon: COVID-19 and Bolsonaro in Brazil. </w:t>
      </w:r>
      <w:r w:rsidRPr="00C46754">
        <w:rPr>
          <w:rFonts w:ascii="Times New Roman" w:hAnsi="Times New Roman" w:cs="Times New Roman"/>
          <w:i/>
          <w:noProof/>
        </w:rPr>
        <w:t>The Harvard Kennedy School (HKS) Misinformation Review,, 1</w:t>
      </w:r>
      <w:r w:rsidRPr="00C46754">
        <w:rPr>
          <w:rFonts w:ascii="Times New Roman" w:hAnsi="Times New Roman" w:cs="Times New Roman"/>
          <w:noProof/>
        </w:rPr>
        <w:t xml:space="preserve">(2), 1-6. </w:t>
      </w:r>
    </w:p>
    <w:p w14:paraId="263A41F4"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Sabino, E., Buss, L., Carvalho, M., Prete, C. A., Crispim, M., Fraiji, N., . . . Faria, N. (2021). Resurgence of COVID-19 in Manaus, Brazil, despite high seroprevalence. </w:t>
      </w:r>
      <w:r w:rsidRPr="00C46754">
        <w:rPr>
          <w:rFonts w:ascii="Times New Roman" w:hAnsi="Times New Roman" w:cs="Times New Roman"/>
          <w:i/>
          <w:noProof/>
        </w:rPr>
        <w:t>The Lancet, 397</w:t>
      </w:r>
      <w:r w:rsidRPr="00C46754">
        <w:rPr>
          <w:rFonts w:ascii="Times New Roman" w:hAnsi="Times New Roman" w:cs="Times New Roman"/>
          <w:noProof/>
        </w:rPr>
        <w:t xml:space="preserve">(10273), 452-455. </w:t>
      </w:r>
    </w:p>
    <w:p w14:paraId="5DB4EC6E"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Sachs, J., Abdool Karim, S., Aknin, L., Allen, J., Brosbøl, K., Cuevas Barron, G., . . . Bartels, J. G. (2020). The Lancet COVID-19 Commission Statement on the occasion of the 75th session of the UN General Assembly. </w:t>
      </w:r>
      <w:r w:rsidRPr="00C46754">
        <w:rPr>
          <w:rFonts w:ascii="Times New Roman" w:hAnsi="Times New Roman" w:cs="Times New Roman"/>
          <w:i/>
          <w:noProof/>
        </w:rPr>
        <w:t>The Lancet, 396</w:t>
      </w:r>
      <w:r w:rsidRPr="00C46754">
        <w:rPr>
          <w:rFonts w:ascii="Times New Roman" w:hAnsi="Times New Roman" w:cs="Times New Roman"/>
          <w:noProof/>
        </w:rPr>
        <w:t xml:space="preserve">(10257), 1102-1124. </w:t>
      </w:r>
    </w:p>
    <w:p w14:paraId="11731FCB"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Shah, H. (2020). Global problems need social science. </w:t>
      </w:r>
      <w:r w:rsidRPr="00C46754">
        <w:rPr>
          <w:rFonts w:ascii="Times New Roman" w:hAnsi="Times New Roman" w:cs="Times New Roman"/>
          <w:i/>
          <w:noProof/>
        </w:rPr>
        <w:t>Nature, 577</w:t>
      </w:r>
      <w:r w:rsidRPr="00C46754">
        <w:rPr>
          <w:rFonts w:ascii="Times New Roman" w:hAnsi="Times New Roman" w:cs="Times New Roman"/>
          <w:noProof/>
        </w:rPr>
        <w:t xml:space="preserve">, 295. </w:t>
      </w:r>
    </w:p>
    <w:p w14:paraId="361F5E18" w14:textId="2079F574"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Simões, M. (2020, Aug 27, 2020). Brazil’s Bolsonaro on the Environment, in His Own Words.</w:t>
      </w:r>
      <w:r w:rsidRPr="00C46754">
        <w:rPr>
          <w:rFonts w:ascii="Times New Roman" w:hAnsi="Times New Roman" w:cs="Times New Roman"/>
          <w:i/>
          <w:noProof/>
        </w:rPr>
        <w:t xml:space="preserve"> New York Times</w:t>
      </w:r>
      <w:r w:rsidRPr="00C46754">
        <w:rPr>
          <w:rFonts w:ascii="Times New Roman" w:hAnsi="Times New Roman" w:cs="Times New Roman"/>
          <w:noProof/>
        </w:rPr>
        <w:t xml:space="preserve">. Retrieved from </w:t>
      </w:r>
      <w:hyperlink r:id="rId24" w:history="1">
        <w:r w:rsidRPr="00C46754">
          <w:rPr>
            <w:rStyle w:val="Hyperlink"/>
            <w:rFonts w:ascii="Times New Roman" w:hAnsi="Times New Roman" w:cs="Times New Roman"/>
            <w:noProof/>
          </w:rPr>
          <w:t>https://www.nytimes.com/2019/08/27/world/americas/bolsonaro-brazil-environment.html</w:t>
        </w:r>
      </w:hyperlink>
    </w:p>
    <w:p w14:paraId="08F91DD2" w14:textId="790FCEFB"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Sternlicht, A. (2020, April 30). South Korea’s widespread testing and contact tracing lead to first day with no new cases.</w:t>
      </w:r>
      <w:r w:rsidRPr="00C46754">
        <w:rPr>
          <w:rFonts w:ascii="Times New Roman" w:hAnsi="Times New Roman" w:cs="Times New Roman"/>
          <w:i/>
          <w:noProof/>
        </w:rPr>
        <w:t xml:space="preserve"> Forbes</w:t>
      </w:r>
      <w:r w:rsidRPr="00C46754">
        <w:rPr>
          <w:rFonts w:ascii="Times New Roman" w:hAnsi="Times New Roman" w:cs="Times New Roman"/>
          <w:noProof/>
        </w:rPr>
        <w:t xml:space="preserve">. Retrieved from </w:t>
      </w:r>
      <w:hyperlink r:id="rId25" w:anchor="362767a85abf" w:history="1">
        <w:r w:rsidRPr="00C46754">
          <w:rPr>
            <w:rStyle w:val="Hyperlink"/>
            <w:rFonts w:ascii="Times New Roman" w:hAnsi="Times New Roman" w:cs="Times New Roman"/>
            <w:noProof/>
          </w:rPr>
          <w:t>https://www.forbes.com/sites/alexandrasternlicht/2020/04/30/south-koreas-widespread-testing-and-contact-tracing-lead-to-first-day-with-no-new-cases/#362767a85abf</w:t>
        </w:r>
      </w:hyperlink>
    </w:p>
    <w:p w14:paraId="22A6C8B8"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Teixeira, S., &amp; Pinho, C. (2018). Authoritarian governments and the corrosion of the social protection network in Brazil. </w:t>
      </w:r>
      <w:r w:rsidRPr="00C46754">
        <w:rPr>
          <w:rFonts w:ascii="Times New Roman" w:hAnsi="Times New Roman" w:cs="Times New Roman"/>
          <w:i/>
          <w:noProof/>
        </w:rPr>
        <w:t>Revista Katálysis,, 21</w:t>
      </w:r>
      <w:r w:rsidRPr="00C46754">
        <w:rPr>
          <w:rFonts w:ascii="Times New Roman" w:hAnsi="Times New Roman" w:cs="Times New Roman"/>
          <w:noProof/>
        </w:rPr>
        <w:t xml:space="preserve">(1), 29-42. </w:t>
      </w:r>
    </w:p>
    <w:p w14:paraId="347AD38D"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Tollefson, J. (2019). RICARDO GALVÃO: Science defender. </w:t>
      </w:r>
      <w:r w:rsidRPr="00C46754">
        <w:rPr>
          <w:rFonts w:ascii="Times New Roman" w:hAnsi="Times New Roman" w:cs="Times New Roman"/>
          <w:i/>
          <w:noProof/>
        </w:rPr>
        <w:t>Nature, 576</w:t>
      </w:r>
      <w:r w:rsidRPr="00C46754">
        <w:rPr>
          <w:rFonts w:ascii="Times New Roman" w:hAnsi="Times New Roman" w:cs="Times New Roman"/>
          <w:noProof/>
        </w:rPr>
        <w:t xml:space="preserve">, 361-363. </w:t>
      </w:r>
    </w:p>
    <w:p w14:paraId="4E1451B0" w14:textId="77777777" w:rsidR="00A50F2D" w:rsidRPr="00FE1F75" w:rsidRDefault="00A50F2D" w:rsidP="00A50F2D">
      <w:pPr>
        <w:pStyle w:val="EndNoteBibliography"/>
        <w:ind w:left="720" w:hanging="720"/>
        <w:rPr>
          <w:rFonts w:ascii="Times New Roman" w:hAnsi="Times New Roman" w:cs="Times New Roman"/>
          <w:noProof/>
          <w:lang w:val="pt-BR"/>
        </w:rPr>
      </w:pPr>
      <w:r w:rsidRPr="00C46754">
        <w:rPr>
          <w:rFonts w:ascii="Times New Roman" w:hAnsi="Times New Roman" w:cs="Times New Roman"/>
          <w:noProof/>
        </w:rPr>
        <w:t xml:space="preserve">Tryfos, P. (1997). </w:t>
      </w:r>
      <w:r w:rsidRPr="00C46754">
        <w:rPr>
          <w:rFonts w:ascii="Times New Roman" w:hAnsi="Times New Roman" w:cs="Times New Roman"/>
          <w:i/>
          <w:noProof/>
        </w:rPr>
        <w:t>Methods for Business Analysis and Forecasting: Text and Cases</w:t>
      </w:r>
      <w:r w:rsidRPr="00C46754">
        <w:rPr>
          <w:rFonts w:ascii="Times New Roman" w:hAnsi="Times New Roman" w:cs="Times New Roman"/>
          <w:noProof/>
        </w:rPr>
        <w:t xml:space="preserve">. </w:t>
      </w:r>
      <w:r w:rsidRPr="00FE1F75">
        <w:rPr>
          <w:rFonts w:ascii="Times New Roman" w:hAnsi="Times New Roman" w:cs="Times New Roman"/>
          <w:noProof/>
          <w:lang w:val="pt-BR"/>
        </w:rPr>
        <w:t>New Jersey: Wiley.</w:t>
      </w:r>
    </w:p>
    <w:p w14:paraId="061CE36D" w14:textId="77777777" w:rsidR="00A50F2D" w:rsidRPr="00C46754" w:rsidRDefault="00A50F2D" w:rsidP="00A50F2D">
      <w:pPr>
        <w:pStyle w:val="EndNoteBibliography"/>
        <w:ind w:left="720" w:hanging="720"/>
        <w:rPr>
          <w:rFonts w:ascii="Times New Roman" w:hAnsi="Times New Roman" w:cs="Times New Roman"/>
          <w:noProof/>
        </w:rPr>
      </w:pPr>
      <w:r w:rsidRPr="00FE1F75">
        <w:rPr>
          <w:rFonts w:ascii="Times New Roman" w:hAnsi="Times New Roman" w:cs="Times New Roman"/>
          <w:noProof/>
          <w:lang w:val="pt-BR"/>
        </w:rPr>
        <w:t>Verdélio, A. (2020, May 15). Nelson Teich pede demissão do Ministério da Saúde.</w:t>
      </w:r>
      <w:r w:rsidRPr="00FE1F75">
        <w:rPr>
          <w:rFonts w:ascii="Times New Roman" w:hAnsi="Times New Roman" w:cs="Times New Roman"/>
          <w:i/>
          <w:noProof/>
          <w:lang w:val="pt-BR"/>
        </w:rPr>
        <w:t xml:space="preserve"> </w:t>
      </w:r>
      <w:r w:rsidRPr="00C46754">
        <w:rPr>
          <w:rFonts w:ascii="Times New Roman" w:hAnsi="Times New Roman" w:cs="Times New Roman"/>
          <w:i/>
          <w:noProof/>
        </w:rPr>
        <w:t>Agencia Brasil</w:t>
      </w:r>
      <w:r w:rsidRPr="00C46754">
        <w:rPr>
          <w:rFonts w:ascii="Times New Roman" w:hAnsi="Times New Roman" w:cs="Times New Roman"/>
          <w:noProof/>
        </w:rPr>
        <w:t xml:space="preserve">. </w:t>
      </w:r>
    </w:p>
    <w:p w14:paraId="09B95F3E"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Vincent, J., &amp; Taccone, F. (2020). Understanding pathways to death in patients with COVID-19. </w:t>
      </w:r>
      <w:r w:rsidRPr="00C46754">
        <w:rPr>
          <w:rFonts w:ascii="Times New Roman" w:hAnsi="Times New Roman" w:cs="Times New Roman"/>
          <w:i/>
          <w:noProof/>
        </w:rPr>
        <w:t>The Lancet Respiratory Medicine, 20</w:t>
      </w:r>
      <w:r w:rsidRPr="00C46754">
        <w:rPr>
          <w:rFonts w:ascii="Times New Roman" w:hAnsi="Times New Roman" w:cs="Times New Roman"/>
          <w:noProof/>
        </w:rPr>
        <w:t xml:space="preserve">(30165-X), S2213-2600. </w:t>
      </w:r>
    </w:p>
    <w:p w14:paraId="0CBD5705"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 xml:space="preserve">Wanzeller, M., &amp; Rios, R. (2020, April 4). </w:t>
      </w:r>
      <w:r w:rsidRPr="00FE1F75">
        <w:rPr>
          <w:rFonts w:ascii="Times New Roman" w:hAnsi="Times New Roman" w:cs="Times New Roman"/>
          <w:noProof/>
          <w:lang w:val="pt-BR"/>
        </w:rPr>
        <w:t>Empresários apoiadores de Bolsonaro lamentam saída de Moro do governo.</w:t>
      </w:r>
      <w:r w:rsidRPr="00FE1F75">
        <w:rPr>
          <w:rFonts w:ascii="Times New Roman" w:hAnsi="Times New Roman" w:cs="Times New Roman"/>
          <w:i/>
          <w:noProof/>
          <w:lang w:val="pt-BR"/>
        </w:rPr>
        <w:t xml:space="preserve"> </w:t>
      </w:r>
      <w:r w:rsidRPr="00C46754">
        <w:rPr>
          <w:rFonts w:ascii="Times New Roman" w:hAnsi="Times New Roman" w:cs="Times New Roman"/>
          <w:i/>
          <w:noProof/>
        </w:rPr>
        <w:t>Correio Brasiliense</w:t>
      </w:r>
      <w:r w:rsidRPr="00C46754">
        <w:rPr>
          <w:rFonts w:ascii="Times New Roman" w:hAnsi="Times New Roman" w:cs="Times New Roman"/>
          <w:noProof/>
        </w:rPr>
        <w:t xml:space="preserve">. </w:t>
      </w:r>
    </w:p>
    <w:p w14:paraId="23BFC497" w14:textId="77777777" w:rsidR="00A50F2D" w:rsidRPr="00C46754" w:rsidRDefault="00A50F2D" w:rsidP="00A50F2D">
      <w:pPr>
        <w:pStyle w:val="EndNoteBibliography"/>
        <w:ind w:left="720" w:hanging="720"/>
        <w:rPr>
          <w:rFonts w:ascii="Times New Roman" w:hAnsi="Times New Roman" w:cs="Times New Roman"/>
          <w:noProof/>
        </w:rPr>
      </w:pPr>
      <w:r w:rsidRPr="00C46754">
        <w:rPr>
          <w:rFonts w:ascii="Times New Roman" w:hAnsi="Times New Roman" w:cs="Times New Roman"/>
          <w:noProof/>
        </w:rPr>
        <w:t>Watts, J. (2018, Nov 2018). Brazil's new foreign minister believes climate change is a Marxist plot.</w:t>
      </w:r>
      <w:r w:rsidRPr="00C46754">
        <w:rPr>
          <w:rFonts w:ascii="Times New Roman" w:hAnsi="Times New Roman" w:cs="Times New Roman"/>
          <w:i/>
          <w:noProof/>
        </w:rPr>
        <w:t xml:space="preserve"> The Guardian</w:t>
      </w:r>
      <w:r w:rsidRPr="00C46754">
        <w:rPr>
          <w:rFonts w:ascii="Times New Roman" w:hAnsi="Times New Roman" w:cs="Times New Roman"/>
          <w:noProof/>
        </w:rPr>
        <w:t xml:space="preserve">. </w:t>
      </w:r>
    </w:p>
    <w:p w14:paraId="55E448A4" w14:textId="56C02106" w:rsidR="00CB54FF" w:rsidRPr="00C46754" w:rsidRDefault="00E64490" w:rsidP="008C31DC">
      <w:pPr>
        <w:pStyle w:val="EndNoteBibliography"/>
        <w:ind w:left="720" w:hanging="720"/>
        <w:rPr>
          <w:rFonts w:ascii="Times New Roman" w:hAnsi="Times New Roman" w:cs="Times New Roman"/>
        </w:rPr>
      </w:pPr>
      <w:r w:rsidRPr="00C46754">
        <w:rPr>
          <w:rFonts w:ascii="Times New Roman" w:hAnsi="Times New Roman" w:cs="Times New Roman"/>
        </w:rPr>
        <w:fldChar w:fldCharType="end"/>
      </w:r>
    </w:p>
    <w:sectPr w:rsidR="00CB54FF" w:rsidRPr="00C46754" w:rsidSect="000740C0">
      <w:footerReference w:type="even" r:id="rId26"/>
      <w:footerReference w:type="default" r:id="rId2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F5987" w14:textId="77777777" w:rsidR="00FA6180" w:rsidRDefault="00FA6180" w:rsidP="00CE7E42">
      <w:r>
        <w:separator/>
      </w:r>
    </w:p>
  </w:endnote>
  <w:endnote w:type="continuationSeparator" w:id="0">
    <w:p w14:paraId="0D5DB8BB" w14:textId="77777777" w:rsidR="00FA6180" w:rsidRDefault="00FA6180" w:rsidP="00CE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rimson Text">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2604913"/>
      <w:docPartObj>
        <w:docPartGallery w:val="Page Numbers (Bottom of Page)"/>
        <w:docPartUnique/>
      </w:docPartObj>
    </w:sdtPr>
    <w:sdtEndPr>
      <w:rPr>
        <w:rStyle w:val="PageNumber"/>
      </w:rPr>
    </w:sdtEndPr>
    <w:sdtContent>
      <w:p w14:paraId="751D5C6E" w14:textId="77777777" w:rsidR="0056393A" w:rsidRDefault="0056393A" w:rsidP="00E535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6FEED6" w14:textId="77777777" w:rsidR="0056393A" w:rsidRDefault="0056393A" w:rsidP="00F670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2134554"/>
      <w:docPartObj>
        <w:docPartGallery w:val="Page Numbers (Bottom of Page)"/>
        <w:docPartUnique/>
      </w:docPartObj>
    </w:sdtPr>
    <w:sdtEndPr>
      <w:rPr>
        <w:rStyle w:val="PageNumber"/>
        <w:rFonts w:ascii="Times New Roman" w:hAnsi="Times New Roman" w:cs="Times New Roman"/>
        <w:sz w:val="20"/>
      </w:rPr>
    </w:sdtEndPr>
    <w:sdtContent>
      <w:p w14:paraId="3DE9A81F" w14:textId="77777777" w:rsidR="0056393A" w:rsidRDefault="0056393A" w:rsidP="00E53530">
        <w:pPr>
          <w:pStyle w:val="Footer"/>
          <w:framePr w:wrap="none" w:vAnchor="text" w:hAnchor="margin" w:xAlign="right" w:y="1"/>
          <w:rPr>
            <w:rStyle w:val="PageNumber"/>
          </w:rPr>
        </w:pPr>
        <w:r w:rsidRPr="00C6126E">
          <w:rPr>
            <w:rStyle w:val="PageNumber"/>
            <w:sz w:val="20"/>
            <w:szCs w:val="20"/>
          </w:rPr>
          <w:fldChar w:fldCharType="begin"/>
        </w:r>
        <w:r w:rsidRPr="00C6126E">
          <w:rPr>
            <w:rStyle w:val="PageNumber"/>
            <w:sz w:val="20"/>
            <w:szCs w:val="20"/>
          </w:rPr>
          <w:instrText xml:space="preserve"> PAGE </w:instrText>
        </w:r>
        <w:r w:rsidRPr="00C6126E">
          <w:rPr>
            <w:rStyle w:val="PageNumber"/>
            <w:sz w:val="20"/>
            <w:szCs w:val="20"/>
          </w:rPr>
          <w:fldChar w:fldCharType="separate"/>
        </w:r>
        <w:r>
          <w:rPr>
            <w:rStyle w:val="PageNumber"/>
            <w:noProof/>
            <w:sz w:val="20"/>
            <w:szCs w:val="20"/>
          </w:rPr>
          <w:t>25</w:t>
        </w:r>
        <w:r w:rsidRPr="00C6126E">
          <w:rPr>
            <w:rStyle w:val="PageNumber"/>
            <w:sz w:val="20"/>
            <w:szCs w:val="20"/>
          </w:rPr>
          <w:fldChar w:fldCharType="end"/>
        </w:r>
      </w:p>
    </w:sdtContent>
  </w:sdt>
  <w:p w14:paraId="47E38D78" w14:textId="77777777" w:rsidR="0056393A" w:rsidRDefault="0056393A" w:rsidP="00F6707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170C55" w14:textId="77777777" w:rsidR="00FA6180" w:rsidRDefault="00FA6180" w:rsidP="00CE7E42">
      <w:r>
        <w:separator/>
      </w:r>
    </w:p>
  </w:footnote>
  <w:footnote w:type="continuationSeparator" w:id="0">
    <w:p w14:paraId="5125B720" w14:textId="77777777" w:rsidR="00FA6180" w:rsidRDefault="00FA6180" w:rsidP="00CE7E42">
      <w:r>
        <w:continuationSeparator/>
      </w:r>
    </w:p>
  </w:footnote>
  <w:footnote w:id="1">
    <w:p w14:paraId="29EFD07F" w14:textId="77777777" w:rsidR="0056393A" w:rsidRPr="00615E30" w:rsidRDefault="0056393A" w:rsidP="002919DD">
      <w:pPr>
        <w:pStyle w:val="FootnoteText"/>
        <w:rPr>
          <w:rFonts w:ascii="Times New Roman" w:hAnsi="Times New Roman" w:cs="Times New Roman"/>
          <w:lang w:val="pt-BR"/>
        </w:rPr>
      </w:pPr>
      <w:r w:rsidRPr="00615E30">
        <w:rPr>
          <w:rStyle w:val="FootnoteReference"/>
          <w:rFonts w:ascii="Times New Roman" w:hAnsi="Times New Roman" w:cs="Times New Roman"/>
        </w:rPr>
        <w:footnoteRef/>
      </w:r>
      <w:r w:rsidRPr="00615E30">
        <w:rPr>
          <w:rFonts w:ascii="Times New Roman" w:hAnsi="Times New Roman" w:cs="Times New Roman"/>
          <w:lang w:val="pt-BR"/>
        </w:rPr>
        <w:t xml:space="preserve"> “Medida cautelar na Arguição de Descumprimento de Preceito Fundamental 669” </w:t>
      </w:r>
      <w:hyperlink r:id="rId1" w:history="1">
        <w:r w:rsidRPr="00615E30">
          <w:rPr>
            <w:rStyle w:val="Hyperlink"/>
            <w:rFonts w:ascii="Times New Roman" w:hAnsi="Times New Roman" w:cs="Times New Roman"/>
            <w:lang w:val="pt-BR"/>
          </w:rPr>
          <w:t>https://www.conjur.com.br/dl/liminar-barroso-proibe-campanha-brasil.pdf</w:t>
        </w:r>
      </w:hyperlink>
      <w:r w:rsidRPr="00615E30">
        <w:rPr>
          <w:rFonts w:ascii="Times New Roman" w:hAnsi="Times New Roman" w:cs="Times New Roman"/>
          <w:lang w:val="pt-BR"/>
        </w:rPr>
        <w:t xml:space="preserve"> (</w:t>
      </w:r>
      <w:r w:rsidRPr="0094363C">
        <w:rPr>
          <w:rFonts w:ascii="Times New Roman" w:hAnsi="Times New Roman" w:cs="Times New Roman"/>
          <w:lang w:val="pt-BR"/>
        </w:rPr>
        <w:t>accessed</w:t>
      </w:r>
      <w:r w:rsidRPr="00615E30">
        <w:rPr>
          <w:rFonts w:ascii="Times New Roman" w:hAnsi="Times New Roman" w:cs="Times New Roman"/>
          <w:lang w:val="pt-BR"/>
        </w:rPr>
        <w:t xml:space="preserve"> Jan 10, 2021).</w:t>
      </w:r>
    </w:p>
  </w:footnote>
  <w:footnote w:id="2">
    <w:p w14:paraId="0FCA8E87" w14:textId="1ECCC07F" w:rsidR="006C6A7A" w:rsidRPr="006C6A7A" w:rsidRDefault="006C6A7A" w:rsidP="006C6A7A">
      <w:pPr>
        <w:pStyle w:val="FootnoteText"/>
        <w:rPr>
          <w:rFonts w:ascii="Times New Roman" w:hAnsi="Times New Roman" w:cs="Times New Roman"/>
        </w:rPr>
      </w:pPr>
      <w:r w:rsidRPr="006C6A7A">
        <w:rPr>
          <w:rStyle w:val="FootnoteReference"/>
          <w:rFonts w:ascii="Times New Roman" w:hAnsi="Times New Roman" w:cs="Times New Roman"/>
        </w:rPr>
        <w:footnoteRef/>
      </w:r>
      <w:r w:rsidRPr="006C6A7A">
        <w:rPr>
          <w:rFonts w:ascii="Times New Roman" w:hAnsi="Times New Roman" w:cs="Times New Roman"/>
        </w:rPr>
        <w:t xml:space="preserve"> </w:t>
      </w:r>
      <w:hyperlink r:id="rId2" w:tooltip="Original URL: https://raw.githubusercontent.com/mrc-ide/global-lmic-reports/master/BRA/index.pdf  Click to follow link." w:history="1">
        <w:r w:rsidRPr="006C6A7A">
          <w:rPr>
            <w:rFonts w:ascii="Times New Roman" w:eastAsia="Times New Roman" w:hAnsi="Times New Roman" w:cs="Times New Roman"/>
            <w:color w:val="0000FF"/>
            <w:u w:val="single"/>
          </w:rPr>
          <w:t>https://raw.githubusercontent.com/mrc-ide/global-lmic-reports/master/BRA/index.pdf</w:t>
        </w:r>
      </w:hyperlink>
      <w:r w:rsidR="00A73F67">
        <w:rPr>
          <w:rFonts w:ascii="Times New Roman" w:eastAsia="Times New Roman" w:hAnsi="Times New Roman" w:cs="Times New Roman"/>
        </w:rPr>
        <w:t xml:space="preserve"> </w:t>
      </w:r>
      <w:r w:rsidRPr="006C6A7A">
        <w:rPr>
          <w:rFonts w:ascii="Times New Roman" w:eastAsia="Times New Roman" w:hAnsi="Times New Roman" w:cs="Times New Roman"/>
        </w:rPr>
        <w:t>(accessed June 14, 2021).</w:t>
      </w:r>
      <w:r w:rsidRPr="006C6A7A">
        <w:rPr>
          <w:rFonts w:ascii="Times New Roman" w:hAnsi="Times New Roman" w:cs="Times New Roman"/>
        </w:rPr>
        <w:t xml:space="preserve"> To the best of our knowledge, there is no updated estimates taking in full consideration the very recent increase in the number of new cases and deaths (with 17,412,766 cases and 487,401 deaths reported as of June 14 2021), see </w:t>
      </w:r>
      <w:hyperlink r:id="rId3" w:tooltip="Original URL: https://coronavirus.jhu.edu/map.html  Click to follow link." w:history="1">
        <w:r w:rsidRPr="006C6A7A">
          <w:rPr>
            <w:rFonts w:ascii="Times New Roman" w:eastAsia="Times New Roman" w:hAnsi="Times New Roman" w:cs="Times New Roman"/>
            <w:color w:val="0000FF"/>
            <w:u w:val="single"/>
          </w:rPr>
          <w:t>https://coronavirus.jhu.edu/map.html</w:t>
        </w:r>
      </w:hyperlink>
      <w:r w:rsidRPr="006C6A7A">
        <w:rPr>
          <w:rFonts w:ascii="Times New Roman" w:eastAsia="Times New Roman" w:hAnsi="Times New Roman" w:cs="Times New Roman"/>
        </w:rPr>
        <w:t xml:space="preserve"> (accessed June 14, 20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A20A8"/>
    <w:multiLevelType w:val="hybridMultilevel"/>
    <w:tmpl w:val="EE16415E"/>
    <w:lvl w:ilvl="0" w:tplc="3DEAB33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51567"/>
    <w:multiLevelType w:val="hybridMultilevel"/>
    <w:tmpl w:val="0234CD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271A18"/>
    <w:multiLevelType w:val="multilevel"/>
    <w:tmpl w:val="F122634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0214FE0"/>
    <w:multiLevelType w:val="hybridMultilevel"/>
    <w:tmpl w:val="EB92F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621800"/>
    <w:multiLevelType w:val="hybridMultilevel"/>
    <w:tmpl w:val="D0D05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37381C"/>
    <w:multiLevelType w:val="hybridMultilevel"/>
    <w:tmpl w:val="73782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890795"/>
    <w:multiLevelType w:val="multilevel"/>
    <w:tmpl w:val="F122634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BD076C7"/>
    <w:multiLevelType w:val="hybridMultilevel"/>
    <w:tmpl w:val="F06AC562"/>
    <w:lvl w:ilvl="0" w:tplc="A5BCCB3A">
      <w:start w:val="4"/>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4"/>
  </w:num>
  <w:num w:numId="4">
    <w:abstractNumId w:val="2"/>
  </w:num>
  <w:num w:numId="5">
    <w:abstractNumId w:val="7"/>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r2tfwdm5e9whe025uxtfs0dssp25wzx2dz&quot;&gt;Library [Elize]-Converted&lt;record-ids&gt;&lt;item&gt;2610&lt;/item&gt;&lt;item&gt;2651&lt;/item&gt;&lt;item&gt;2672&lt;/item&gt;&lt;item&gt;2676&lt;/item&gt;&lt;item&gt;2678&lt;/item&gt;&lt;item&gt;2680&lt;/item&gt;&lt;item&gt;2681&lt;/item&gt;&lt;item&gt;2683&lt;/item&gt;&lt;item&gt;2684&lt;/item&gt;&lt;item&gt;2690&lt;/item&gt;&lt;item&gt;2691&lt;/item&gt;&lt;item&gt;2693&lt;/item&gt;&lt;item&gt;2695&lt;/item&gt;&lt;item&gt;2697&lt;/item&gt;&lt;item&gt;2698&lt;/item&gt;&lt;item&gt;2700&lt;/item&gt;&lt;item&gt;2706&lt;/item&gt;&lt;item&gt;2737&lt;/item&gt;&lt;item&gt;2738&lt;/item&gt;&lt;item&gt;2741&lt;/item&gt;&lt;item&gt;2760&lt;/item&gt;&lt;item&gt;2804&lt;/item&gt;&lt;item&gt;2815&lt;/item&gt;&lt;item&gt;2828&lt;/item&gt;&lt;item&gt;2897&lt;/item&gt;&lt;item&gt;2920&lt;/item&gt;&lt;item&gt;2940&lt;/item&gt;&lt;item&gt;2960&lt;/item&gt;&lt;item&gt;2961&lt;/item&gt;&lt;item&gt;2965&lt;/item&gt;&lt;item&gt;2966&lt;/item&gt;&lt;item&gt;2968&lt;/item&gt;&lt;item&gt;2969&lt;/item&gt;&lt;item&gt;2970&lt;/item&gt;&lt;item&gt;2973&lt;/item&gt;&lt;item&gt;2975&lt;/item&gt;&lt;item&gt;2979&lt;/item&gt;&lt;item&gt;2983&lt;/item&gt;&lt;item&gt;2986&lt;/item&gt;&lt;item&gt;2987&lt;/item&gt;&lt;item&gt;2992&lt;/item&gt;&lt;item&gt;3007&lt;/item&gt;&lt;item&gt;3061&lt;/item&gt;&lt;item&gt;3089&lt;/item&gt;&lt;item&gt;3090&lt;/item&gt;&lt;item&gt;3091&lt;/item&gt;&lt;item&gt;3092&lt;/item&gt;&lt;item&gt;3093&lt;/item&gt;&lt;item&gt;3094&lt;/item&gt;&lt;item&gt;3096&lt;/item&gt;&lt;item&gt;3097&lt;/item&gt;&lt;item&gt;3098&lt;/item&gt;&lt;item&gt;3142&lt;/item&gt;&lt;item&gt;3143&lt;/item&gt;&lt;/record-ids&gt;&lt;/item&gt;&lt;/Libraries&gt;"/>
  </w:docVars>
  <w:rsids>
    <w:rsidRoot w:val="00E741C6"/>
    <w:rsid w:val="000004A2"/>
    <w:rsid w:val="00000A3E"/>
    <w:rsid w:val="00001B57"/>
    <w:rsid w:val="000024C7"/>
    <w:rsid w:val="00002550"/>
    <w:rsid w:val="00003419"/>
    <w:rsid w:val="0000661B"/>
    <w:rsid w:val="00006F9F"/>
    <w:rsid w:val="000105A9"/>
    <w:rsid w:val="00010925"/>
    <w:rsid w:val="000113C3"/>
    <w:rsid w:val="00011D1A"/>
    <w:rsid w:val="00011F11"/>
    <w:rsid w:val="00012336"/>
    <w:rsid w:val="00013017"/>
    <w:rsid w:val="000168AE"/>
    <w:rsid w:val="000210F8"/>
    <w:rsid w:val="00022883"/>
    <w:rsid w:val="00022A09"/>
    <w:rsid w:val="00023B58"/>
    <w:rsid w:val="00024AAE"/>
    <w:rsid w:val="00025070"/>
    <w:rsid w:val="000260A4"/>
    <w:rsid w:val="000269CD"/>
    <w:rsid w:val="00030055"/>
    <w:rsid w:val="00031B42"/>
    <w:rsid w:val="00032761"/>
    <w:rsid w:val="00033DE7"/>
    <w:rsid w:val="00036B9B"/>
    <w:rsid w:val="00036BD0"/>
    <w:rsid w:val="00040198"/>
    <w:rsid w:val="00042A50"/>
    <w:rsid w:val="000441FC"/>
    <w:rsid w:val="00044624"/>
    <w:rsid w:val="00044D8D"/>
    <w:rsid w:val="00045216"/>
    <w:rsid w:val="000511A1"/>
    <w:rsid w:val="0005130D"/>
    <w:rsid w:val="00052706"/>
    <w:rsid w:val="00053E9A"/>
    <w:rsid w:val="00054E07"/>
    <w:rsid w:val="00060D2D"/>
    <w:rsid w:val="00061376"/>
    <w:rsid w:val="0006142F"/>
    <w:rsid w:val="00062646"/>
    <w:rsid w:val="00062950"/>
    <w:rsid w:val="00065773"/>
    <w:rsid w:val="00070950"/>
    <w:rsid w:val="00072544"/>
    <w:rsid w:val="00072FA7"/>
    <w:rsid w:val="000730FE"/>
    <w:rsid w:val="00073278"/>
    <w:rsid w:val="000740C0"/>
    <w:rsid w:val="00076091"/>
    <w:rsid w:val="000769C0"/>
    <w:rsid w:val="00076F68"/>
    <w:rsid w:val="000828B6"/>
    <w:rsid w:val="00082DEB"/>
    <w:rsid w:val="00083C1D"/>
    <w:rsid w:val="00083C82"/>
    <w:rsid w:val="00085ACD"/>
    <w:rsid w:val="00090112"/>
    <w:rsid w:val="000914F7"/>
    <w:rsid w:val="0009159E"/>
    <w:rsid w:val="000924EF"/>
    <w:rsid w:val="00092CE5"/>
    <w:rsid w:val="00093167"/>
    <w:rsid w:val="00097A8B"/>
    <w:rsid w:val="000A0AA5"/>
    <w:rsid w:val="000A1319"/>
    <w:rsid w:val="000A2ACA"/>
    <w:rsid w:val="000A3924"/>
    <w:rsid w:val="000A3BC0"/>
    <w:rsid w:val="000A4182"/>
    <w:rsid w:val="000B0038"/>
    <w:rsid w:val="000B1E5C"/>
    <w:rsid w:val="000B2979"/>
    <w:rsid w:val="000B2B99"/>
    <w:rsid w:val="000B35E6"/>
    <w:rsid w:val="000B4CC9"/>
    <w:rsid w:val="000B55F8"/>
    <w:rsid w:val="000B62CA"/>
    <w:rsid w:val="000B7839"/>
    <w:rsid w:val="000C007D"/>
    <w:rsid w:val="000C03A5"/>
    <w:rsid w:val="000C0CD0"/>
    <w:rsid w:val="000C17AA"/>
    <w:rsid w:val="000C1D18"/>
    <w:rsid w:val="000C228E"/>
    <w:rsid w:val="000C3327"/>
    <w:rsid w:val="000C4C42"/>
    <w:rsid w:val="000C568B"/>
    <w:rsid w:val="000C7134"/>
    <w:rsid w:val="000C7667"/>
    <w:rsid w:val="000C786F"/>
    <w:rsid w:val="000D05E8"/>
    <w:rsid w:val="000D0AE2"/>
    <w:rsid w:val="000D10B5"/>
    <w:rsid w:val="000D29FD"/>
    <w:rsid w:val="000D2D40"/>
    <w:rsid w:val="000D2D54"/>
    <w:rsid w:val="000D2EA8"/>
    <w:rsid w:val="000D386D"/>
    <w:rsid w:val="000D39B2"/>
    <w:rsid w:val="000D3E18"/>
    <w:rsid w:val="000D4B63"/>
    <w:rsid w:val="000D7EBE"/>
    <w:rsid w:val="000D7F32"/>
    <w:rsid w:val="000E11B6"/>
    <w:rsid w:val="000E2727"/>
    <w:rsid w:val="000E464B"/>
    <w:rsid w:val="000E496E"/>
    <w:rsid w:val="000E6BD9"/>
    <w:rsid w:val="000E7DBD"/>
    <w:rsid w:val="000F0778"/>
    <w:rsid w:val="000F102E"/>
    <w:rsid w:val="000F3662"/>
    <w:rsid w:val="000F3923"/>
    <w:rsid w:val="000F3F5F"/>
    <w:rsid w:val="000F434B"/>
    <w:rsid w:val="000F54E5"/>
    <w:rsid w:val="000F62E6"/>
    <w:rsid w:val="00100587"/>
    <w:rsid w:val="00100A6C"/>
    <w:rsid w:val="0010146C"/>
    <w:rsid w:val="0010232C"/>
    <w:rsid w:val="00105661"/>
    <w:rsid w:val="00107ECE"/>
    <w:rsid w:val="001100A4"/>
    <w:rsid w:val="00112C5A"/>
    <w:rsid w:val="001133ED"/>
    <w:rsid w:val="001140D9"/>
    <w:rsid w:val="00116285"/>
    <w:rsid w:val="00116B5B"/>
    <w:rsid w:val="00116FC7"/>
    <w:rsid w:val="0011701D"/>
    <w:rsid w:val="001213E1"/>
    <w:rsid w:val="0012302A"/>
    <w:rsid w:val="00123564"/>
    <w:rsid w:val="00124725"/>
    <w:rsid w:val="001256DD"/>
    <w:rsid w:val="00125BF7"/>
    <w:rsid w:val="00127043"/>
    <w:rsid w:val="00127D6E"/>
    <w:rsid w:val="00130BC1"/>
    <w:rsid w:val="00130FF9"/>
    <w:rsid w:val="00131612"/>
    <w:rsid w:val="00132365"/>
    <w:rsid w:val="00132367"/>
    <w:rsid w:val="00132D86"/>
    <w:rsid w:val="0013489A"/>
    <w:rsid w:val="001357D7"/>
    <w:rsid w:val="00141D35"/>
    <w:rsid w:val="001423EE"/>
    <w:rsid w:val="001430F6"/>
    <w:rsid w:val="00143DAF"/>
    <w:rsid w:val="0014596A"/>
    <w:rsid w:val="00146B3C"/>
    <w:rsid w:val="001501D1"/>
    <w:rsid w:val="001504FE"/>
    <w:rsid w:val="001506B7"/>
    <w:rsid w:val="00150EF2"/>
    <w:rsid w:val="00152C9C"/>
    <w:rsid w:val="001532DD"/>
    <w:rsid w:val="0015563F"/>
    <w:rsid w:val="00160086"/>
    <w:rsid w:val="001619E0"/>
    <w:rsid w:val="00162A17"/>
    <w:rsid w:val="00165341"/>
    <w:rsid w:val="00165456"/>
    <w:rsid w:val="00166C85"/>
    <w:rsid w:val="00171E26"/>
    <w:rsid w:val="00172E10"/>
    <w:rsid w:val="00174351"/>
    <w:rsid w:val="001757FD"/>
    <w:rsid w:val="00176C12"/>
    <w:rsid w:val="001779DA"/>
    <w:rsid w:val="001807FA"/>
    <w:rsid w:val="00181D9A"/>
    <w:rsid w:val="0018296F"/>
    <w:rsid w:val="001834F9"/>
    <w:rsid w:val="00183AB4"/>
    <w:rsid w:val="00186F45"/>
    <w:rsid w:val="00186F4F"/>
    <w:rsid w:val="00190783"/>
    <w:rsid w:val="00190824"/>
    <w:rsid w:val="00194C61"/>
    <w:rsid w:val="00194D6D"/>
    <w:rsid w:val="00194F4B"/>
    <w:rsid w:val="0019551A"/>
    <w:rsid w:val="00196209"/>
    <w:rsid w:val="001A00CA"/>
    <w:rsid w:val="001A0120"/>
    <w:rsid w:val="001A0704"/>
    <w:rsid w:val="001A329F"/>
    <w:rsid w:val="001A32B3"/>
    <w:rsid w:val="001A586E"/>
    <w:rsid w:val="001A62B4"/>
    <w:rsid w:val="001A63B2"/>
    <w:rsid w:val="001A781D"/>
    <w:rsid w:val="001A7AD6"/>
    <w:rsid w:val="001B057A"/>
    <w:rsid w:val="001B1335"/>
    <w:rsid w:val="001B2206"/>
    <w:rsid w:val="001B434D"/>
    <w:rsid w:val="001B6C85"/>
    <w:rsid w:val="001C04A3"/>
    <w:rsid w:val="001C1B5C"/>
    <w:rsid w:val="001C35AE"/>
    <w:rsid w:val="001C53A1"/>
    <w:rsid w:val="001C53D3"/>
    <w:rsid w:val="001C73C3"/>
    <w:rsid w:val="001D08E6"/>
    <w:rsid w:val="001D2A52"/>
    <w:rsid w:val="001D33CA"/>
    <w:rsid w:val="001D3E38"/>
    <w:rsid w:val="001D4F32"/>
    <w:rsid w:val="001D7878"/>
    <w:rsid w:val="001D7BFA"/>
    <w:rsid w:val="001E0DA5"/>
    <w:rsid w:val="001E11FC"/>
    <w:rsid w:val="001E1800"/>
    <w:rsid w:val="001E5C55"/>
    <w:rsid w:val="001E6004"/>
    <w:rsid w:val="001E6942"/>
    <w:rsid w:val="001E6F0B"/>
    <w:rsid w:val="001E73F9"/>
    <w:rsid w:val="001F1E68"/>
    <w:rsid w:val="001F46B0"/>
    <w:rsid w:val="001F5C86"/>
    <w:rsid w:val="001F6328"/>
    <w:rsid w:val="001F654E"/>
    <w:rsid w:val="001F6811"/>
    <w:rsid w:val="00201AE6"/>
    <w:rsid w:val="00202F9B"/>
    <w:rsid w:val="00203E0A"/>
    <w:rsid w:val="00206BE7"/>
    <w:rsid w:val="00211183"/>
    <w:rsid w:val="00211521"/>
    <w:rsid w:val="002125B2"/>
    <w:rsid w:val="00214F81"/>
    <w:rsid w:val="00215787"/>
    <w:rsid w:val="0021581E"/>
    <w:rsid w:val="00216840"/>
    <w:rsid w:val="002168EA"/>
    <w:rsid w:val="002179C9"/>
    <w:rsid w:val="00222EA7"/>
    <w:rsid w:val="00225589"/>
    <w:rsid w:val="00225888"/>
    <w:rsid w:val="00225B71"/>
    <w:rsid w:val="00225FEB"/>
    <w:rsid w:val="00230E62"/>
    <w:rsid w:val="002315E9"/>
    <w:rsid w:val="002318CC"/>
    <w:rsid w:val="00231B1E"/>
    <w:rsid w:val="00231BC0"/>
    <w:rsid w:val="00232240"/>
    <w:rsid w:val="00234476"/>
    <w:rsid w:val="00236AAE"/>
    <w:rsid w:val="00237607"/>
    <w:rsid w:val="00237ACB"/>
    <w:rsid w:val="00237BA3"/>
    <w:rsid w:val="00237C43"/>
    <w:rsid w:val="00237DBB"/>
    <w:rsid w:val="002405D5"/>
    <w:rsid w:val="00243D70"/>
    <w:rsid w:val="00244D42"/>
    <w:rsid w:val="00244E6C"/>
    <w:rsid w:val="002455B8"/>
    <w:rsid w:val="00245E7C"/>
    <w:rsid w:val="00246177"/>
    <w:rsid w:val="00246DA7"/>
    <w:rsid w:val="002503ED"/>
    <w:rsid w:val="002509EA"/>
    <w:rsid w:val="00251032"/>
    <w:rsid w:val="00254BCC"/>
    <w:rsid w:val="00255DBA"/>
    <w:rsid w:val="0025764F"/>
    <w:rsid w:val="00257BB2"/>
    <w:rsid w:val="0026039C"/>
    <w:rsid w:val="00261E2C"/>
    <w:rsid w:val="002628CA"/>
    <w:rsid w:val="00263C1B"/>
    <w:rsid w:val="002647DF"/>
    <w:rsid w:val="00265A14"/>
    <w:rsid w:val="00266A60"/>
    <w:rsid w:val="0026705E"/>
    <w:rsid w:val="00267512"/>
    <w:rsid w:val="0027131F"/>
    <w:rsid w:val="00272671"/>
    <w:rsid w:val="00272CC3"/>
    <w:rsid w:val="00276A96"/>
    <w:rsid w:val="00276AA3"/>
    <w:rsid w:val="00277AD4"/>
    <w:rsid w:val="00280140"/>
    <w:rsid w:val="002812E6"/>
    <w:rsid w:val="00282B57"/>
    <w:rsid w:val="002830BB"/>
    <w:rsid w:val="00283F04"/>
    <w:rsid w:val="0028446F"/>
    <w:rsid w:val="00284DA4"/>
    <w:rsid w:val="002919DD"/>
    <w:rsid w:val="00291A39"/>
    <w:rsid w:val="00293D74"/>
    <w:rsid w:val="0029551D"/>
    <w:rsid w:val="00297C23"/>
    <w:rsid w:val="002A2200"/>
    <w:rsid w:val="002A2E50"/>
    <w:rsid w:val="002A30CC"/>
    <w:rsid w:val="002A43C8"/>
    <w:rsid w:val="002A54F6"/>
    <w:rsid w:val="002A596B"/>
    <w:rsid w:val="002A7107"/>
    <w:rsid w:val="002A7FD1"/>
    <w:rsid w:val="002B017C"/>
    <w:rsid w:val="002B21E7"/>
    <w:rsid w:val="002B3336"/>
    <w:rsid w:val="002B4188"/>
    <w:rsid w:val="002B52DD"/>
    <w:rsid w:val="002B5C34"/>
    <w:rsid w:val="002B63AC"/>
    <w:rsid w:val="002B6636"/>
    <w:rsid w:val="002B6680"/>
    <w:rsid w:val="002B7296"/>
    <w:rsid w:val="002C0D8A"/>
    <w:rsid w:val="002C1C33"/>
    <w:rsid w:val="002C2B34"/>
    <w:rsid w:val="002C328A"/>
    <w:rsid w:val="002C43D8"/>
    <w:rsid w:val="002C6A77"/>
    <w:rsid w:val="002D1266"/>
    <w:rsid w:val="002D3E9A"/>
    <w:rsid w:val="002D4C22"/>
    <w:rsid w:val="002D546D"/>
    <w:rsid w:val="002D593C"/>
    <w:rsid w:val="002D5BCF"/>
    <w:rsid w:val="002D5EA8"/>
    <w:rsid w:val="002D68B1"/>
    <w:rsid w:val="002D6B47"/>
    <w:rsid w:val="002D7597"/>
    <w:rsid w:val="002D7662"/>
    <w:rsid w:val="002E01A1"/>
    <w:rsid w:val="002E15F2"/>
    <w:rsid w:val="002E35FD"/>
    <w:rsid w:val="002E4B48"/>
    <w:rsid w:val="002E4F61"/>
    <w:rsid w:val="002E6CAF"/>
    <w:rsid w:val="002E6DDA"/>
    <w:rsid w:val="002E7801"/>
    <w:rsid w:val="002F1A19"/>
    <w:rsid w:val="002F2C03"/>
    <w:rsid w:val="002F4255"/>
    <w:rsid w:val="002F4ADA"/>
    <w:rsid w:val="002F5B24"/>
    <w:rsid w:val="002F5F08"/>
    <w:rsid w:val="002F6B8C"/>
    <w:rsid w:val="002F7616"/>
    <w:rsid w:val="002F77C1"/>
    <w:rsid w:val="0030079D"/>
    <w:rsid w:val="00300B5C"/>
    <w:rsid w:val="00302897"/>
    <w:rsid w:val="003043C6"/>
    <w:rsid w:val="00311696"/>
    <w:rsid w:val="0031236D"/>
    <w:rsid w:val="00312AEC"/>
    <w:rsid w:val="00312CF9"/>
    <w:rsid w:val="00316CC8"/>
    <w:rsid w:val="00316E8A"/>
    <w:rsid w:val="00317239"/>
    <w:rsid w:val="00317EA7"/>
    <w:rsid w:val="0032050E"/>
    <w:rsid w:val="00320A98"/>
    <w:rsid w:val="00323CC3"/>
    <w:rsid w:val="00325B47"/>
    <w:rsid w:val="00325CD8"/>
    <w:rsid w:val="00325DAE"/>
    <w:rsid w:val="00330DB6"/>
    <w:rsid w:val="003313E1"/>
    <w:rsid w:val="00331A93"/>
    <w:rsid w:val="00332393"/>
    <w:rsid w:val="003325B6"/>
    <w:rsid w:val="00333B31"/>
    <w:rsid w:val="003347C4"/>
    <w:rsid w:val="0033562C"/>
    <w:rsid w:val="0033564E"/>
    <w:rsid w:val="003362C1"/>
    <w:rsid w:val="003362CF"/>
    <w:rsid w:val="003374FD"/>
    <w:rsid w:val="003423AA"/>
    <w:rsid w:val="003441EC"/>
    <w:rsid w:val="00344982"/>
    <w:rsid w:val="003456CE"/>
    <w:rsid w:val="00345AA3"/>
    <w:rsid w:val="003460EE"/>
    <w:rsid w:val="003464DE"/>
    <w:rsid w:val="00346D50"/>
    <w:rsid w:val="00347352"/>
    <w:rsid w:val="00351FE9"/>
    <w:rsid w:val="0035266D"/>
    <w:rsid w:val="00352768"/>
    <w:rsid w:val="003536BB"/>
    <w:rsid w:val="00353B43"/>
    <w:rsid w:val="00353D08"/>
    <w:rsid w:val="003554C9"/>
    <w:rsid w:val="00356F15"/>
    <w:rsid w:val="00356F2D"/>
    <w:rsid w:val="00356FD2"/>
    <w:rsid w:val="00360648"/>
    <w:rsid w:val="00360EB7"/>
    <w:rsid w:val="00360FC3"/>
    <w:rsid w:val="003632FF"/>
    <w:rsid w:val="003635BD"/>
    <w:rsid w:val="003651F1"/>
    <w:rsid w:val="003657A5"/>
    <w:rsid w:val="00366AA3"/>
    <w:rsid w:val="00367509"/>
    <w:rsid w:val="00367571"/>
    <w:rsid w:val="0036765A"/>
    <w:rsid w:val="00367FA2"/>
    <w:rsid w:val="003700C0"/>
    <w:rsid w:val="00372EC0"/>
    <w:rsid w:val="00373617"/>
    <w:rsid w:val="00373D85"/>
    <w:rsid w:val="00374540"/>
    <w:rsid w:val="00377471"/>
    <w:rsid w:val="00381BC3"/>
    <w:rsid w:val="00381F6F"/>
    <w:rsid w:val="0038219D"/>
    <w:rsid w:val="00383B55"/>
    <w:rsid w:val="00383F24"/>
    <w:rsid w:val="003850EF"/>
    <w:rsid w:val="003853DE"/>
    <w:rsid w:val="003856D6"/>
    <w:rsid w:val="00386FAE"/>
    <w:rsid w:val="00394C1C"/>
    <w:rsid w:val="00396684"/>
    <w:rsid w:val="003A25E2"/>
    <w:rsid w:val="003A2D5A"/>
    <w:rsid w:val="003A38B0"/>
    <w:rsid w:val="003A580F"/>
    <w:rsid w:val="003A5881"/>
    <w:rsid w:val="003A6CC3"/>
    <w:rsid w:val="003A6D18"/>
    <w:rsid w:val="003A6DA0"/>
    <w:rsid w:val="003B1585"/>
    <w:rsid w:val="003B22AB"/>
    <w:rsid w:val="003B256D"/>
    <w:rsid w:val="003B4161"/>
    <w:rsid w:val="003C235A"/>
    <w:rsid w:val="003C2DBB"/>
    <w:rsid w:val="003C2E20"/>
    <w:rsid w:val="003C3953"/>
    <w:rsid w:val="003C3E90"/>
    <w:rsid w:val="003D0BA3"/>
    <w:rsid w:val="003D0EB3"/>
    <w:rsid w:val="003D1732"/>
    <w:rsid w:val="003D23B8"/>
    <w:rsid w:val="003D2D0F"/>
    <w:rsid w:val="003D33AB"/>
    <w:rsid w:val="003D36B8"/>
    <w:rsid w:val="003D41DD"/>
    <w:rsid w:val="003D4637"/>
    <w:rsid w:val="003D4995"/>
    <w:rsid w:val="003D4ADB"/>
    <w:rsid w:val="003D64F0"/>
    <w:rsid w:val="003D7691"/>
    <w:rsid w:val="003D79D3"/>
    <w:rsid w:val="003D7A55"/>
    <w:rsid w:val="003E2447"/>
    <w:rsid w:val="003E586B"/>
    <w:rsid w:val="003F1754"/>
    <w:rsid w:val="003F279A"/>
    <w:rsid w:val="003F4F47"/>
    <w:rsid w:val="003F7545"/>
    <w:rsid w:val="003F7850"/>
    <w:rsid w:val="004001A7"/>
    <w:rsid w:val="00401F6D"/>
    <w:rsid w:val="00402E43"/>
    <w:rsid w:val="004033A9"/>
    <w:rsid w:val="0040589C"/>
    <w:rsid w:val="00405925"/>
    <w:rsid w:val="00412BD7"/>
    <w:rsid w:val="00412CFA"/>
    <w:rsid w:val="00416244"/>
    <w:rsid w:val="004175CF"/>
    <w:rsid w:val="00417C2B"/>
    <w:rsid w:val="00420297"/>
    <w:rsid w:val="0042504E"/>
    <w:rsid w:val="00425DB5"/>
    <w:rsid w:val="004266A2"/>
    <w:rsid w:val="00427506"/>
    <w:rsid w:val="0043062D"/>
    <w:rsid w:val="00430F4D"/>
    <w:rsid w:val="00431E48"/>
    <w:rsid w:val="0043250A"/>
    <w:rsid w:val="004346D8"/>
    <w:rsid w:val="0043501F"/>
    <w:rsid w:val="00435757"/>
    <w:rsid w:val="0043739B"/>
    <w:rsid w:val="004415D1"/>
    <w:rsid w:val="00443FB5"/>
    <w:rsid w:val="00444708"/>
    <w:rsid w:val="00445A51"/>
    <w:rsid w:val="00445EDE"/>
    <w:rsid w:val="00445EEC"/>
    <w:rsid w:val="00445F82"/>
    <w:rsid w:val="004529BC"/>
    <w:rsid w:val="0045447B"/>
    <w:rsid w:val="00454BA7"/>
    <w:rsid w:val="0045529D"/>
    <w:rsid w:val="00455D14"/>
    <w:rsid w:val="00456105"/>
    <w:rsid w:val="004621AC"/>
    <w:rsid w:val="004621FA"/>
    <w:rsid w:val="004652E3"/>
    <w:rsid w:val="00466371"/>
    <w:rsid w:val="0046775A"/>
    <w:rsid w:val="00471E5D"/>
    <w:rsid w:val="004747CE"/>
    <w:rsid w:val="00474B43"/>
    <w:rsid w:val="00474C9E"/>
    <w:rsid w:val="00475379"/>
    <w:rsid w:val="00475CAC"/>
    <w:rsid w:val="00480DB6"/>
    <w:rsid w:val="00481280"/>
    <w:rsid w:val="0048154C"/>
    <w:rsid w:val="00481D74"/>
    <w:rsid w:val="00482364"/>
    <w:rsid w:val="00483F24"/>
    <w:rsid w:val="00484D00"/>
    <w:rsid w:val="00485467"/>
    <w:rsid w:val="00487380"/>
    <w:rsid w:val="004901F0"/>
    <w:rsid w:val="0049032B"/>
    <w:rsid w:val="004923B7"/>
    <w:rsid w:val="0049346F"/>
    <w:rsid w:val="004963AA"/>
    <w:rsid w:val="00496A03"/>
    <w:rsid w:val="004971F6"/>
    <w:rsid w:val="00497752"/>
    <w:rsid w:val="004A1A55"/>
    <w:rsid w:val="004A1A6F"/>
    <w:rsid w:val="004A2FE4"/>
    <w:rsid w:val="004A4798"/>
    <w:rsid w:val="004A6EE9"/>
    <w:rsid w:val="004A7271"/>
    <w:rsid w:val="004B0415"/>
    <w:rsid w:val="004B1F8B"/>
    <w:rsid w:val="004B2018"/>
    <w:rsid w:val="004B3C2A"/>
    <w:rsid w:val="004B3CD9"/>
    <w:rsid w:val="004B47D8"/>
    <w:rsid w:val="004B537F"/>
    <w:rsid w:val="004B601B"/>
    <w:rsid w:val="004C1C12"/>
    <w:rsid w:val="004C1C3B"/>
    <w:rsid w:val="004C2402"/>
    <w:rsid w:val="004C28DD"/>
    <w:rsid w:val="004C35D3"/>
    <w:rsid w:val="004C595D"/>
    <w:rsid w:val="004C671F"/>
    <w:rsid w:val="004C7375"/>
    <w:rsid w:val="004C7BD5"/>
    <w:rsid w:val="004E0502"/>
    <w:rsid w:val="004E0627"/>
    <w:rsid w:val="004E2426"/>
    <w:rsid w:val="004E2E64"/>
    <w:rsid w:val="004E3D43"/>
    <w:rsid w:val="004E5353"/>
    <w:rsid w:val="004E5DEF"/>
    <w:rsid w:val="004E6CD4"/>
    <w:rsid w:val="004E770D"/>
    <w:rsid w:val="004F05B7"/>
    <w:rsid w:val="004F0612"/>
    <w:rsid w:val="004F1277"/>
    <w:rsid w:val="004F2201"/>
    <w:rsid w:val="004F278C"/>
    <w:rsid w:val="004F27AC"/>
    <w:rsid w:val="004F27D7"/>
    <w:rsid w:val="004F477A"/>
    <w:rsid w:val="004F6CBB"/>
    <w:rsid w:val="004F7B9D"/>
    <w:rsid w:val="00500959"/>
    <w:rsid w:val="00500E5D"/>
    <w:rsid w:val="00504647"/>
    <w:rsid w:val="005055AE"/>
    <w:rsid w:val="0051096E"/>
    <w:rsid w:val="0051239D"/>
    <w:rsid w:val="00515913"/>
    <w:rsid w:val="00516B69"/>
    <w:rsid w:val="00517481"/>
    <w:rsid w:val="0052256C"/>
    <w:rsid w:val="00525284"/>
    <w:rsid w:val="005269C1"/>
    <w:rsid w:val="00532B84"/>
    <w:rsid w:val="005332AB"/>
    <w:rsid w:val="00533FC9"/>
    <w:rsid w:val="00535868"/>
    <w:rsid w:val="00536953"/>
    <w:rsid w:val="005369D3"/>
    <w:rsid w:val="005376F3"/>
    <w:rsid w:val="00537F19"/>
    <w:rsid w:val="005404A1"/>
    <w:rsid w:val="00541943"/>
    <w:rsid w:val="0054396B"/>
    <w:rsid w:val="00544560"/>
    <w:rsid w:val="005447C9"/>
    <w:rsid w:val="00545B1E"/>
    <w:rsid w:val="0054612D"/>
    <w:rsid w:val="00552A14"/>
    <w:rsid w:val="00555CDB"/>
    <w:rsid w:val="00556CC9"/>
    <w:rsid w:val="0055721D"/>
    <w:rsid w:val="00560205"/>
    <w:rsid w:val="00560F70"/>
    <w:rsid w:val="0056111C"/>
    <w:rsid w:val="00561B44"/>
    <w:rsid w:val="005632A5"/>
    <w:rsid w:val="005632BD"/>
    <w:rsid w:val="0056393A"/>
    <w:rsid w:val="00563AF8"/>
    <w:rsid w:val="00563DC1"/>
    <w:rsid w:val="00565FD9"/>
    <w:rsid w:val="005676F1"/>
    <w:rsid w:val="00571532"/>
    <w:rsid w:val="00571780"/>
    <w:rsid w:val="00571CEC"/>
    <w:rsid w:val="00574699"/>
    <w:rsid w:val="00574DE5"/>
    <w:rsid w:val="00575050"/>
    <w:rsid w:val="0057726B"/>
    <w:rsid w:val="00577A21"/>
    <w:rsid w:val="00580B7D"/>
    <w:rsid w:val="00580E13"/>
    <w:rsid w:val="00581F3C"/>
    <w:rsid w:val="005821A6"/>
    <w:rsid w:val="00582255"/>
    <w:rsid w:val="00582329"/>
    <w:rsid w:val="0058480F"/>
    <w:rsid w:val="00584D46"/>
    <w:rsid w:val="005911AC"/>
    <w:rsid w:val="00591590"/>
    <w:rsid w:val="00591C49"/>
    <w:rsid w:val="005921CE"/>
    <w:rsid w:val="00594B34"/>
    <w:rsid w:val="005A00BB"/>
    <w:rsid w:val="005A08AD"/>
    <w:rsid w:val="005A0B70"/>
    <w:rsid w:val="005A1739"/>
    <w:rsid w:val="005A1E01"/>
    <w:rsid w:val="005A5A2A"/>
    <w:rsid w:val="005A5C4D"/>
    <w:rsid w:val="005A5DB1"/>
    <w:rsid w:val="005A7C83"/>
    <w:rsid w:val="005B034C"/>
    <w:rsid w:val="005B0B4D"/>
    <w:rsid w:val="005B0F34"/>
    <w:rsid w:val="005B1508"/>
    <w:rsid w:val="005B2BC0"/>
    <w:rsid w:val="005B53F7"/>
    <w:rsid w:val="005B5632"/>
    <w:rsid w:val="005B64B7"/>
    <w:rsid w:val="005B657A"/>
    <w:rsid w:val="005C4955"/>
    <w:rsid w:val="005C4B3F"/>
    <w:rsid w:val="005C5080"/>
    <w:rsid w:val="005C707F"/>
    <w:rsid w:val="005D0A95"/>
    <w:rsid w:val="005D2B15"/>
    <w:rsid w:val="005D300D"/>
    <w:rsid w:val="005D3129"/>
    <w:rsid w:val="005D3C74"/>
    <w:rsid w:val="005D6F2E"/>
    <w:rsid w:val="005D7220"/>
    <w:rsid w:val="005E13E5"/>
    <w:rsid w:val="005E2960"/>
    <w:rsid w:val="005E324A"/>
    <w:rsid w:val="005E356E"/>
    <w:rsid w:val="005E4122"/>
    <w:rsid w:val="005E5473"/>
    <w:rsid w:val="005E5548"/>
    <w:rsid w:val="005E5886"/>
    <w:rsid w:val="005E6899"/>
    <w:rsid w:val="005F06C2"/>
    <w:rsid w:val="005F0B2A"/>
    <w:rsid w:val="005F105B"/>
    <w:rsid w:val="005F2D8E"/>
    <w:rsid w:val="005F2E86"/>
    <w:rsid w:val="005F48B4"/>
    <w:rsid w:val="005F5AF3"/>
    <w:rsid w:val="005F7BB6"/>
    <w:rsid w:val="005F7FA9"/>
    <w:rsid w:val="006004A5"/>
    <w:rsid w:val="00601709"/>
    <w:rsid w:val="0060305B"/>
    <w:rsid w:val="006033A3"/>
    <w:rsid w:val="00604A9C"/>
    <w:rsid w:val="00605475"/>
    <w:rsid w:val="00605B75"/>
    <w:rsid w:val="006130C8"/>
    <w:rsid w:val="00615E30"/>
    <w:rsid w:val="00615F9B"/>
    <w:rsid w:val="0061789E"/>
    <w:rsid w:val="00617A33"/>
    <w:rsid w:val="00617D9D"/>
    <w:rsid w:val="00620CF0"/>
    <w:rsid w:val="006212B0"/>
    <w:rsid w:val="00621A88"/>
    <w:rsid w:val="00622A7C"/>
    <w:rsid w:val="00623FD8"/>
    <w:rsid w:val="00626718"/>
    <w:rsid w:val="0062693B"/>
    <w:rsid w:val="006309FD"/>
    <w:rsid w:val="006315F3"/>
    <w:rsid w:val="00632256"/>
    <w:rsid w:val="00633FDA"/>
    <w:rsid w:val="006353E0"/>
    <w:rsid w:val="00635D6C"/>
    <w:rsid w:val="00635EA7"/>
    <w:rsid w:val="00635EC4"/>
    <w:rsid w:val="006363B3"/>
    <w:rsid w:val="00637515"/>
    <w:rsid w:val="00641412"/>
    <w:rsid w:val="00641706"/>
    <w:rsid w:val="00641A10"/>
    <w:rsid w:val="0064244E"/>
    <w:rsid w:val="0064399B"/>
    <w:rsid w:val="00643B5A"/>
    <w:rsid w:val="00644FDE"/>
    <w:rsid w:val="006466BF"/>
    <w:rsid w:val="00646D06"/>
    <w:rsid w:val="0065006C"/>
    <w:rsid w:val="00651A9A"/>
    <w:rsid w:val="00652358"/>
    <w:rsid w:val="006554F3"/>
    <w:rsid w:val="00655A04"/>
    <w:rsid w:val="00655B8A"/>
    <w:rsid w:val="00655C7D"/>
    <w:rsid w:val="00661A51"/>
    <w:rsid w:val="00662C34"/>
    <w:rsid w:val="0066337B"/>
    <w:rsid w:val="0066356E"/>
    <w:rsid w:val="00664A2A"/>
    <w:rsid w:val="00665846"/>
    <w:rsid w:val="0066720C"/>
    <w:rsid w:val="00667871"/>
    <w:rsid w:val="0067071F"/>
    <w:rsid w:val="00670756"/>
    <w:rsid w:val="00671211"/>
    <w:rsid w:val="006719AA"/>
    <w:rsid w:val="00673238"/>
    <w:rsid w:val="006745EC"/>
    <w:rsid w:val="0067505B"/>
    <w:rsid w:val="006750D2"/>
    <w:rsid w:val="00677422"/>
    <w:rsid w:val="00677629"/>
    <w:rsid w:val="006776CA"/>
    <w:rsid w:val="00682081"/>
    <w:rsid w:val="006839E8"/>
    <w:rsid w:val="00684C6E"/>
    <w:rsid w:val="00686EF0"/>
    <w:rsid w:val="00687BCF"/>
    <w:rsid w:val="00691CC9"/>
    <w:rsid w:val="00692E71"/>
    <w:rsid w:val="00693645"/>
    <w:rsid w:val="00693AEF"/>
    <w:rsid w:val="00693B9A"/>
    <w:rsid w:val="00694015"/>
    <w:rsid w:val="006975F7"/>
    <w:rsid w:val="006979B9"/>
    <w:rsid w:val="006A0416"/>
    <w:rsid w:val="006A2CF8"/>
    <w:rsid w:val="006A3001"/>
    <w:rsid w:val="006A302B"/>
    <w:rsid w:val="006A3295"/>
    <w:rsid w:val="006A36D4"/>
    <w:rsid w:val="006A3E82"/>
    <w:rsid w:val="006A57B3"/>
    <w:rsid w:val="006A668B"/>
    <w:rsid w:val="006A6D83"/>
    <w:rsid w:val="006A7C2D"/>
    <w:rsid w:val="006B03E6"/>
    <w:rsid w:val="006B04EE"/>
    <w:rsid w:val="006B2515"/>
    <w:rsid w:val="006B2B0D"/>
    <w:rsid w:val="006B5861"/>
    <w:rsid w:val="006B5DEA"/>
    <w:rsid w:val="006B6128"/>
    <w:rsid w:val="006B65EA"/>
    <w:rsid w:val="006B694E"/>
    <w:rsid w:val="006C00D4"/>
    <w:rsid w:val="006C02DE"/>
    <w:rsid w:val="006C1491"/>
    <w:rsid w:val="006C167C"/>
    <w:rsid w:val="006C2585"/>
    <w:rsid w:val="006C63A5"/>
    <w:rsid w:val="006C6A7A"/>
    <w:rsid w:val="006C7AFF"/>
    <w:rsid w:val="006C7BFE"/>
    <w:rsid w:val="006D0CA8"/>
    <w:rsid w:val="006D0DEE"/>
    <w:rsid w:val="006D1C3F"/>
    <w:rsid w:val="006D2868"/>
    <w:rsid w:val="006D44FC"/>
    <w:rsid w:val="006D48AB"/>
    <w:rsid w:val="006D4E42"/>
    <w:rsid w:val="006D513B"/>
    <w:rsid w:val="006E017A"/>
    <w:rsid w:val="006E01B0"/>
    <w:rsid w:val="006E1D08"/>
    <w:rsid w:val="006E2CDF"/>
    <w:rsid w:val="006E4FE1"/>
    <w:rsid w:val="006E5490"/>
    <w:rsid w:val="006E6AAF"/>
    <w:rsid w:val="006E6FC6"/>
    <w:rsid w:val="006E7A1B"/>
    <w:rsid w:val="006F00BA"/>
    <w:rsid w:val="006F0896"/>
    <w:rsid w:val="006F11F4"/>
    <w:rsid w:val="006F2BFE"/>
    <w:rsid w:val="006F49FB"/>
    <w:rsid w:val="006F637A"/>
    <w:rsid w:val="00701B3E"/>
    <w:rsid w:val="00702328"/>
    <w:rsid w:val="00704ADF"/>
    <w:rsid w:val="00704E13"/>
    <w:rsid w:val="007072DE"/>
    <w:rsid w:val="007075AA"/>
    <w:rsid w:val="0071024F"/>
    <w:rsid w:val="00711292"/>
    <w:rsid w:val="0071372D"/>
    <w:rsid w:val="00714FDE"/>
    <w:rsid w:val="007153CF"/>
    <w:rsid w:val="00715B3F"/>
    <w:rsid w:val="007160D1"/>
    <w:rsid w:val="007162DA"/>
    <w:rsid w:val="00716482"/>
    <w:rsid w:val="00717798"/>
    <w:rsid w:val="007178DB"/>
    <w:rsid w:val="00722E2B"/>
    <w:rsid w:val="00722E7E"/>
    <w:rsid w:val="00725307"/>
    <w:rsid w:val="00727B33"/>
    <w:rsid w:val="00727F87"/>
    <w:rsid w:val="00730C19"/>
    <w:rsid w:val="00730D27"/>
    <w:rsid w:val="00730D91"/>
    <w:rsid w:val="00731B12"/>
    <w:rsid w:val="00731E10"/>
    <w:rsid w:val="00735655"/>
    <w:rsid w:val="00736621"/>
    <w:rsid w:val="00736715"/>
    <w:rsid w:val="007370FC"/>
    <w:rsid w:val="007401D6"/>
    <w:rsid w:val="00740940"/>
    <w:rsid w:val="0074132D"/>
    <w:rsid w:val="00741E12"/>
    <w:rsid w:val="007427E3"/>
    <w:rsid w:val="00743675"/>
    <w:rsid w:val="00743A0B"/>
    <w:rsid w:val="0074503C"/>
    <w:rsid w:val="00745BFA"/>
    <w:rsid w:val="007461B1"/>
    <w:rsid w:val="00746324"/>
    <w:rsid w:val="0074640E"/>
    <w:rsid w:val="00746A62"/>
    <w:rsid w:val="00747033"/>
    <w:rsid w:val="007473E0"/>
    <w:rsid w:val="0075052E"/>
    <w:rsid w:val="007516F0"/>
    <w:rsid w:val="00751821"/>
    <w:rsid w:val="00754CF5"/>
    <w:rsid w:val="007556D1"/>
    <w:rsid w:val="0075666F"/>
    <w:rsid w:val="00756D9C"/>
    <w:rsid w:val="00756F49"/>
    <w:rsid w:val="00760AA1"/>
    <w:rsid w:val="00761306"/>
    <w:rsid w:val="00761526"/>
    <w:rsid w:val="007628B4"/>
    <w:rsid w:val="00762BC4"/>
    <w:rsid w:val="00764500"/>
    <w:rsid w:val="007654C9"/>
    <w:rsid w:val="00767189"/>
    <w:rsid w:val="00771B72"/>
    <w:rsid w:val="007720F0"/>
    <w:rsid w:val="00772776"/>
    <w:rsid w:val="0077295D"/>
    <w:rsid w:val="00775B2F"/>
    <w:rsid w:val="00776982"/>
    <w:rsid w:val="00776DA4"/>
    <w:rsid w:val="00780950"/>
    <w:rsid w:val="007813C6"/>
    <w:rsid w:val="00781A2A"/>
    <w:rsid w:val="007826C4"/>
    <w:rsid w:val="007837E1"/>
    <w:rsid w:val="007848BA"/>
    <w:rsid w:val="007862B2"/>
    <w:rsid w:val="00786D1E"/>
    <w:rsid w:val="0078727A"/>
    <w:rsid w:val="0078787D"/>
    <w:rsid w:val="00787B00"/>
    <w:rsid w:val="0079074D"/>
    <w:rsid w:val="00794987"/>
    <w:rsid w:val="0079644F"/>
    <w:rsid w:val="0079684F"/>
    <w:rsid w:val="00797008"/>
    <w:rsid w:val="00797627"/>
    <w:rsid w:val="007A0BE6"/>
    <w:rsid w:val="007A1AAD"/>
    <w:rsid w:val="007A2922"/>
    <w:rsid w:val="007A2CEC"/>
    <w:rsid w:val="007A2DBC"/>
    <w:rsid w:val="007A49EB"/>
    <w:rsid w:val="007A5155"/>
    <w:rsid w:val="007A614F"/>
    <w:rsid w:val="007B0D58"/>
    <w:rsid w:val="007B4295"/>
    <w:rsid w:val="007B5458"/>
    <w:rsid w:val="007B59DD"/>
    <w:rsid w:val="007B6789"/>
    <w:rsid w:val="007B70BE"/>
    <w:rsid w:val="007C0FD7"/>
    <w:rsid w:val="007C1763"/>
    <w:rsid w:val="007C3C9E"/>
    <w:rsid w:val="007C477B"/>
    <w:rsid w:val="007C6110"/>
    <w:rsid w:val="007C79A9"/>
    <w:rsid w:val="007C7F3D"/>
    <w:rsid w:val="007D00B8"/>
    <w:rsid w:val="007D54F2"/>
    <w:rsid w:val="007D74AA"/>
    <w:rsid w:val="007D79E3"/>
    <w:rsid w:val="007E0D4E"/>
    <w:rsid w:val="007E19BA"/>
    <w:rsid w:val="007E59EA"/>
    <w:rsid w:val="007E5FBA"/>
    <w:rsid w:val="007E69B9"/>
    <w:rsid w:val="007E712F"/>
    <w:rsid w:val="007E7731"/>
    <w:rsid w:val="007F0B4A"/>
    <w:rsid w:val="007F149C"/>
    <w:rsid w:val="007F1E23"/>
    <w:rsid w:val="007F3096"/>
    <w:rsid w:val="007F3FD7"/>
    <w:rsid w:val="007F7D1F"/>
    <w:rsid w:val="00801B04"/>
    <w:rsid w:val="00801DBD"/>
    <w:rsid w:val="0080269A"/>
    <w:rsid w:val="008030A2"/>
    <w:rsid w:val="008044BE"/>
    <w:rsid w:val="00804736"/>
    <w:rsid w:val="00804909"/>
    <w:rsid w:val="0080557F"/>
    <w:rsid w:val="00806C92"/>
    <w:rsid w:val="008072AC"/>
    <w:rsid w:val="008075D7"/>
    <w:rsid w:val="00810F32"/>
    <w:rsid w:val="00811449"/>
    <w:rsid w:val="00813118"/>
    <w:rsid w:val="0081422E"/>
    <w:rsid w:val="008154B1"/>
    <w:rsid w:val="00815F25"/>
    <w:rsid w:val="00817173"/>
    <w:rsid w:val="00821822"/>
    <w:rsid w:val="00822466"/>
    <w:rsid w:val="00822AF0"/>
    <w:rsid w:val="0082471C"/>
    <w:rsid w:val="00826E52"/>
    <w:rsid w:val="008333D3"/>
    <w:rsid w:val="00833DB3"/>
    <w:rsid w:val="008347C1"/>
    <w:rsid w:val="00834D61"/>
    <w:rsid w:val="008350C9"/>
    <w:rsid w:val="00835E06"/>
    <w:rsid w:val="008364B6"/>
    <w:rsid w:val="008429F6"/>
    <w:rsid w:val="00842E83"/>
    <w:rsid w:val="00844A59"/>
    <w:rsid w:val="00844F77"/>
    <w:rsid w:val="00845C82"/>
    <w:rsid w:val="00846E24"/>
    <w:rsid w:val="00850046"/>
    <w:rsid w:val="00850912"/>
    <w:rsid w:val="00850A76"/>
    <w:rsid w:val="008515FC"/>
    <w:rsid w:val="00851B6B"/>
    <w:rsid w:val="00852573"/>
    <w:rsid w:val="008545F9"/>
    <w:rsid w:val="008552C8"/>
    <w:rsid w:val="008601E0"/>
    <w:rsid w:val="00860348"/>
    <w:rsid w:val="00861981"/>
    <w:rsid w:val="00861D77"/>
    <w:rsid w:val="008624AE"/>
    <w:rsid w:val="00863C2A"/>
    <w:rsid w:val="0086404D"/>
    <w:rsid w:val="008640B7"/>
    <w:rsid w:val="00866303"/>
    <w:rsid w:val="00870546"/>
    <w:rsid w:val="00871160"/>
    <w:rsid w:val="0087466C"/>
    <w:rsid w:val="00874682"/>
    <w:rsid w:val="00875256"/>
    <w:rsid w:val="0087715A"/>
    <w:rsid w:val="0088005C"/>
    <w:rsid w:val="00880466"/>
    <w:rsid w:val="0088266B"/>
    <w:rsid w:val="0088500B"/>
    <w:rsid w:val="008850E6"/>
    <w:rsid w:val="00885143"/>
    <w:rsid w:val="00890A3F"/>
    <w:rsid w:val="00892C3D"/>
    <w:rsid w:val="00892D7F"/>
    <w:rsid w:val="00893632"/>
    <w:rsid w:val="008949B9"/>
    <w:rsid w:val="008949E7"/>
    <w:rsid w:val="00894A15"/>
    <w:rsid w:val="008967E4"/>
    <w:rsid w:val="00897266"/>
    <w:rsid w:val="008A06F4"/>
    <w:rsid w:val="008A0E09"/>
    <w:rsid w:val="008A3083"/>
    <w:rsid w:val="008A36D6"/>
    <w:rsid w:val="008A451F"/>
    <w:rsid w:val="008A5356"/>
    <w:rsid w:val="008A5EE2"/>
    <w:rsid w:val="008A68B5"/>
    <w:rsid w:val="008B02BE"/>
    <w:rsid w:val="008B26AA"/>
    <w:rsid w:val="008B3522"/>
    <w:rsid w:val="008B591C"/>
    <w:rsid w:val="008B61ED"/>
    <w:rsid w:val="008B77F8"/>
    <w:rsid w:val="008B7BEB"/>
    <w:rsid w:val="008B7C03"/>
    <w:rsid w:val="008C00AF"/>
    <w:rsid w:val="008C2F21"/>
    <w:rsid w:val="008C31DC"/>
    <w:rsid w:val="008C411A"/>
    <w:rsid w:val="008C5EA7"/>
    <w:rsid w:val="008C5FD4"/>
    <w:rsid w:val="008C7FD0"/>
    <w:rsid w:val="008D0622"/>
    <w:rsid w:val="008D1951"/>
    <w:rsid w:val="008D1DEF"/>
    <w:rsid w:val="008D3BA4"/>
    <w:rsid w:val="008D3EE5"/>
    <w:rsid w:val="008D574B"/>
    <w:rsid w:val="008D5B4B"/>
    <w:rsid w:val="008E06E5"/>
    <w:rsid w:val="008E083E"/>
    <w:rsid w:val="008E0A91"/>
    <w:rsid w:val="008E1B49"/>
    <w:rsid w:val="008E3180"/>
    <w:rsid w:val="008E3318"/>
    <w:rsid w:val="008E52D8"/>
    <w:rsid w:val="008E57CE"/>
    <w:rsid w:val="008E79AD"/>
    <w:rsid w:val="008F0565"/>
    <w:rsid w:val="008F1D7D"/>
    <w:rsid w:val="008F2C78"/>
    <w:rsid w:val="008F34A6"/>
    <w:rsid w:val="008F4635"/>
    <w:rsid w:val="008F4CB9"/>
    <w:rsid w:val="008F58E3"/>
    <w:rsid w:val="008F5D2E"/>
    <w:rsid w:val="008F70A6"/>
    <w:rsid w:val="009001E7"/>
    <w:rsid w:val="0090044A"/>
    <w:rsid w:val="00900A8C"/>
    <w:rsid w:val="00900CB0"/>
    <w:rsid w:val="00902A55"/>
    <w:rsid w:val="009053E8"/>
    <w:rsid w:val="00906325"/>
    <w:rsid w:val="009069F4"/>
    <w:rsid w:val="009071E6"/>
    <w:rsid w:val="009100C6"/>
    <w:rsid w:val="0091080A"/>
    <w:rsid w:val="009112CA"/>
    <w:rsid w:val="00912ED9"/>
    <w:rsid w:val="00913B7A"/>
    <w:rsid w:val="00914442"/>
    <w:rsid w:val="0091446A"/>
    <w:rsid w:val="00917348"/>
    <w:rsid w:val="00920B42"/>
    <w:rsid w:val="00924193"/>
    <w:rsid w:val="009267E0"/>
    <w:rsid w:val="0092709F"/>
    <w:rsid w:val="009313A5"/>
    <w:rsid w:val="0093229C"/>
    <w:rsid w:val="009325A0"/>
    <w:rsid w:val="00932A13"/>
    <w:rsid w:val="00932F15"/>
    <w:rsid w:val="009331D9"/>
    <w:rsid w:val="0093363F"/>
    <w:rsid w:val="00933862"/>
    <w:rsid w:val="0093448D"/>
    <w:rsid w:val="0094187F"/>
    <w:rsid w:val="0094363C"/>
    <w:rsid w:val="00944640"/>
    <w:rsid w:val="0094616B"/>
    <w:rsid w:val="00946625"/>
    <w:rsid w:val="00947A55"/>
    <w:rsid w:val="00950AB8"/>
    <w:rsid w:val="0095331D"/>
    <w:rsid w:val="009553DE"/>
    <w:rsid w:val="009559D5"/>
    <w:rsid w:val="00956854"/>
    <w:rsid w:val="00962052"/>
    <w:rsid w:val="00962BD7"/>
    <w:rsid w:val="00964E66"/>
    <w:rsid w:val="00965B93"/>
    <w:rsid w:val="0096660D"/>
    <w:rsid w:val="00966849"/>
    <w:rsid w:val="00971061"/>
    <w:rsid w:val="009714CD"/>
    <w:rsid w:val="00971D3E"/>
    <w:rsid w:val="00972BFD"/>
    <w:rsid w:val="0097317D"/>
    <w:rsid w:val="00973814"/>
    <w:rsid w:val="00975926"/>
    <w:rsid w:val="00976258"/>
    <w:rsid w:val="009766CE"/>
    <w:rsid w:val="0097771D"/>
    <w:rsid w:val="009777C4"/>
    <w:rsid w:val="00977D8E"/>
    <w:rsid w:val="0098117C"/>
    <w:rsid w:val="009811D0"/>
    <w:rsid w:val="009818B0"/>
    <w:rsid w:val="00981F93"/>
    <w:rsid w:val="009829CD"/>
    <w:rsid w:val="0098406F"/>
    <w:rsid w:val="00984215"/>
    <w:rsid w:val="009857C1"/>
    <w:rsid w:val="00987032"/>
    <w:rsid w:val="009901CE"/>
    <w:rsid w:val="00991FC8"/>
    <w:rsid w:val="0099347D"/>
    <w:rsid w:val="0099560A"/>
    <w:rsid w:val="009967D0"/>
    <w:rsid w:val="009967F2"/>
    <w:rsid w:val="00997D99"/>
    <w:rsid w:val="009A0DC2"/>
    <w:rsid w:val="009A11FA"/>
    <w:rsid w:val="009A28B5"/>
    <w:rsid w:val="009A2F13"/>
    <w:rsid w:val="009A3E56"/>
    <w:rsid w:val="009A4F65"/>
    <w:rsid w:val="009A53A0"/>
    <w:rsid w:val="009A54C3"/>
    <w:rsid w:val="009A5BC6"/>
    <w:rsid w:val="009A60BB"/>
    <w:rsid w:val="009A7A90"/>
    <w:rsid w:val="009B08FC"/>
    <w:rsid w:val="009B0F87"/>
    <w:rsid w:val="009B2038"/>
    <w:rsid w:val="009B2C0A"/>
    <w:rsid w:val="009B2E44"/>
    <w:rsid w:val="009B3016"/>
    <w:rsid w:val="009B365A"/>
    <w:rsid w:val="009B4416"/>
    <w:rsid w:val="009B5106"/>
    <w:rsid w:val="009B6E55"/>
    <w:rsid w:val="009B7F62"/>
    <w:rsid w:val="009C0172"/>
    <w:rsid w:val="009C01AF"/>
    <w:rsid w:val="009C1BB0"/>
    <w:rsid w:val="009C28E6"/>
    <w:rsid w:val="009C2FE6"/>
    <w:rsid w:val="009C3CE0"/>
    <w:rsid w:val="009D200A"/>
    <w:rsid w:val="009D2057"/>
    <w:rsid w:val="009D248D"/>
    <w:rsid w:val="009D33A6"/>
    <w:rsid w:val="009D3ED5"/>
    <w:rsid w:val="009D3EEE"/>
    <w:rsid w:val="009D4666"/>
    <w:rsid w:val="009D52B7"/>
    <w:rsid w:val="009D682A"/>
    <w:rsid w:val="009D703B"/>
    <w:rsid w:val="009D738F"/>
    <w:rsid w:val="009E2CED"/>
    <w:rsid w:val="009E3E13"/>
    <w:rsid w:val="009E49FF"/>
    <w:rsid w:val="009E6B19"/>
    <w:rsid w:val="009E6D66"/>
    <w:rsid w:val="009E7DD3"/>
    <w:rsid w:val="009F0B46"/>
    <w:rsid w:val="009F0C20"/>
    <w:rsid w:val="009F253D"/>
    <w:rsid w:val="009F509D"/>
    <w:rsid w:val="009F5970"/>
    <w:rsid w:val="009F5FCC"/>
    <w:rsid w:val="009F7B46"/>
    <w:rsid w:val="00A00F84"/>
    <w:rsid w:val="00A02152"/>
    <w:rsid w:val="00A03E3F"/>
    <w:rsid w:val="00A0438E"/>
    <w:rsid w:val="00A04C5F"/>
    <w:rsid w:val="00A04DD9"/>
    <w:rsid w:val="00A04E1E"/>
    <w:rsid w:val="00A0718D"/>
    <w:rsid w:val="00A10E9A"/>
    <w:rsid w:val="00A11960"/>
    <w:rsid w:val="00A14417"/>
    <w:rsid w:val="00A209E4"/>
    <w:rsid w:val="00A24F5C"/>
    <w:rsid w:val="00A30A99"/>
    <w:rsid w:val="00A3142B"/>
    <w:rsid w:val="00A32905"/>
    <w:rsid w:val="00A32CF9"/>
    <w:rsid w:val="00A3355B"/>
    <w:rsid w:val="00A33CB3"/>
    <w:rsid w:val="00A3488B"/>
    <w:rsid w:val="00A35E07"/>
    <w:rsid w:val="00A36A9C"/>
    <w:rsid w:val="00A36FD7"/>
    <w:rsid w:val="00A37768"/>
    <w:rsid w:val="00A377E3"/>
    <w:rsid w:val="00A422F3"/>
    <w:rsid w:val="00A42F51"/>
    <w:rsid w:val="00A43595"/>
    <w:rsid w:val="00A4372D"/>
    <w:rsid w:val="00A43BAC"/>
    <w:rsid w:val="00A44BB2"/>
    <w:rsid w:val="00A47115"/>
    <w:rsid w:val="00A47BEF"/>
    <w:rsid w:val="00A5056F"/>
    <w:rsid w:val="00A50C6E"/>
    <w:rsid w:val="00A50F2D"/>
    <w:rsid w:val="00A53182"/>
    <w:rsid w:val="00A535F5"/>
    <w:rsid w:val="00A53E09"/>
    <w:rsid w:val="00A569ED"/>
    <w:rsid w:val="00A60A24"/>
    <w:rsid w:val="00A61947"/>
    <w:rsid w:val="00A621A1"/>
    <w:rsid w:val="00A631AB"/>
    <w:rsid w:val="00A63ECA"/>
    <w:rsid w:val="00A640DE"/>
    <w:rsid w:val="00A6560B"/>
    <w:rsid w:val="00A65F16"/>
    <w:rsid w:val="00A66566"/>
    <w:rsid w:val="00A67552"/>
    <w:rsid w:val="00A7069E"/>
    <w:rsid w:val="00A72169"/>
    <w:rsid w:val="00A73F67"/>
    <w:rsid w:val="00A740ED"/>
    <w:rsid w:val="00A7480B"/>
    <w:rsid w:val="00A755F1"/>
    <w:rsid w:val="00A76BE8"/>
    <w:rsid w:val="00A7712C"/>
    <w:rsid w:val="00A77A54"/>
    <w:rsid w:val="00A80920"/>
    <w:rsid w:val="00A831AC"/>
    <w:rsid w:val="00A83EE2"/>
    <w:rsid w:val="00A8634D"/>
    <w:rsid w:val="00A91739"/>
    <w:rsid w:val="00A91AA4"/>
    <w:rsid w:val="00A93C63"/>
    <w:rsid w:val="00A94D28"/>
    <w:rsid w:val="00A95212"/>
    <w:rsid w:val="00A957F0"/>
    <w:rsid w:val="00A96F74"/>
    <w:rsid w:val="00A97001"/>
    <w:rsid w:val="00AA1BD4"/>
    <w:rsid w:val="00AA3327"/>
    <w:rsid w:val="00AA3A7B"/>
    <w:rsid w:val="00AA4414"/>
    <w:rsid w:val="00AA4B30"/>
    <w:rsid w:val="00AA6361"/>
    <w:rsid w:val="00AA742B"/>
    <w:rsid w:val="00AB0748"/>
    <w:rsid w:val="00AB18C4"/>
    <w:rsid w:val="00AB1CF7"/>
    <w:rsid w:val="00AB2FA4"/>
    <w:rsid w:val="00AB3F2E"/>
    <w:rsid w:val="00AB413F"/>
    <w:rsid w:val="00AB5509"/>
    <w:rsid w:val="00AB6E6F"/>
    <w:rsid w:val="00AB7E69"/>
    <w:rsid w:val="00AC0541"/>
    <w:rsid w:val="00AC3F67"/>
    <w:rsid w:val="00AC3F98"/>
    <w:rsid w:val="00AC5311"/>
    <w:rsid w:val="00AC5890"/>
    <w:rsid w:val="00AC64ED"/>
    <w:rsid w:val="00AC74E7"/>
    <w:rsid w:val="00AD0655"/>
    <w:rsid w:val="00AD14A8"/>
    <w:rsid w:val="00AD3E1E"/>
    <w:rsid w:val="00AD5A8E"/>
    <w:rsid w:val="00AD6083"/>
    <w:rsid w:val="00AD7EC3"/>
    <w:rsid w:val="00AE0723"/>
    <w:rsid w:val="00AE180E"/>
    <w:rsid w:val="00AE1AED"/>
    <w:rsid w:val="00AE2E9B"/>
    <w:rsid w:val="00AE373C"/>
    <w:rsid w:val="00AE3846"/>
    <w:rsid w:val="00AE3B57"/>
    <w:rsid w:val="00AE47FB"/>
    <w:rsid w:val="00AE4A19"/>
    <w:rsid w:val="00AE5245"/>
    <w:rsid w:val="00AE544E"/>
    <w:rsid w:val="00AE54B2"/>
    <w:rsid w:val="00AE66B8"/>
    <w:rsid w:val="00AE682A"/>
    <w:rsid w:val="00AE775B"/>
    <w:rsid w:val="00AF0334"/>
    <w:rsid w:val="00AF12C3"/>
    <w:rsid w:val="00AF1D4B"/>
    <w:rsid w:val="00AF1D83"/>
    <w:rsid w:val="00AF47ED"/>
    <w:rsid w:val="00AF5542"/>
    <w:rsid w:val="00AF5670"/>
    <w:rsid w:val="00AF5AD8"/>
    <w:rsid w:val="00AF6F06"/>
    <w:rsid w:val="00B00A95"/>
    <w:rsid w:val="00B03597"/>
    <w:rsid w:val="00B03A8B"/>
    <w:rsid w:val="00B047A5"/>
    <w:rsid w:val="00B0487A"/>
    <w:rsid w:val="00B04B03"/>
    <w:rsid w:val="00B05564"/>
    <w:rsid w:val="00B101F4"/>
    <w:rsid w:val="00B166F5"/>
    <w:rsid w:val="00B16A63"/>
    <w:rsid w:val="00B16CCC"/>
    <w:rsid w:val="00B1748F"/>
    <w:rsid w:val="00B20C73"/>
    <w:rsid w:val="00B20E18"/>
    <w:rsid w:val="00B235BF"/>
    <w:rsid w:val="00B23A55"/>
    <w:rsid w:val="00B2496B"/>
    <w:rsid w:val="00B24BAC"/>
    <w:rsid w:val="00B24D07"/>
    <w:rsid w:val="00B24DDF"/>
    <w:rsid w:val="00B25084"/>
    <w:rsid w:val="00B26A7C"/>
    <w:rsid w:val="00B26B81"/>
    <w:rsid w:val="00B275D5"/>
    <w:rsid w:val="00B30929"/>
    <w:rsid w:val="00B311F9"/>
    <w:rsid w:val="00B32C76"/>
    <w:rsid w:val="00B34DF9"/>
    <w:rsid w:val="00B3618B"/>
    <w:rsid w:val="00B36563"/>
    <w:rsid w:val="00B3666A"/>
    <w:rsid w:val="00B36671"/>
    <w:rsid w:val="00B36CFA"/>
    <w:rsid w:val="00B36FF5"/>
    <w:rsid w:val="00B37A64"/>
    <w:rsid w:val="00B406EA"/>
    <w:rsid w:val="00B40751"/>
    <w:rsid w:val="00B41905"/>
    <w:rsid w:val="00B44D76"/>
    <w:rsid w:val="00B45395"/>
    <w:rsid w:val="00B463A9"/>
    <w:rsid w:val="00B466CD"/>
    <w:rsid w:val="00B473CE"/>
    <w:rsid w:val="00B50363"/>
    <w:rsid w:val="00B50DBC"/>
    <w:rsid w:val="00B51521"/>
    <w:rsid w:val="00B518C1"/>
    <w:rsid w:val="00B51B19"/>
    <w:rsid w:val="00B520E0"/>
    <w:rsid w:val="00B52149"/>
    <w:rsid w:val="00B54232"/>
    <w:rsid w:val="00B55598"/>
    <w:rsid w:val="00B60AFE"/>
    <w:rsid w:val="00B6142F"/>
    <w:rsid w:val="00B615AB"/>
    <w:rsid w:val="00B626C6"/>
    <w:rsid w:val="00B63ADA"/>
    <w:rsid w:val="00B650F3"/>
    <w:rsid w:val="00B661ED"/>
    <w:rsid w:val="00B66973"/>
    <w:rsid w:val="00B66B1A"/>
    <w:rsid w:val="00B678F8"/>
    <w:rsid w:val="00B70F0A"/>
    <w:rsid w:val="00B720C4"/>
    <w:rsid w:val="00B72371"/>
    <w:rsid w:val="00B77F79"/>
    <w:rsid w:val="00B81144"/>
    <w:rsid w:val="00B84139"/>
    <w:rsid w:val="00B84E61"/>
    <w:rsid w:val="00B85A8A"/>
    <w:rsid w:val="00B85F43"/>
    <w:rsid w:val="00B86240"/>
    <w:rsid w:val="00B9280C"/>
    <w:rsid w:val="00B92E68"/>
    <w:rsid w:val="00B93A1D"/>
    <w:rsid w:val="00B9501C"/>
    <w:rsid w:val="00B9613C"/>
    <w:rsid w:val="00BA00FA"/>
    <w:rsid w:val="00BA18E7"/>
    <w:rsid w:val="00BA1FD1"/>
    <w:rsid w:val="00BA27D2"/>
    <w:rsid w:val="00BA3713"/>
    <w:rsid w:val="00BA494A"/>
    <w:rsid w:val="00BA5444"/>
    <w:rsid w:val="00BA71DC"/>
    <w:rsid w:val="00BB0EEF"/>
    <w:rsid w:val="00BB2143"/>
    <w:rsid w:val="00BB3C2D"/>
    <w:rsid w:val="00BB49B7"/>
    <w:rsid w:val="00BB5048"/>
    <w:rsid w:val="00BB59D9"/>
    <w:rsid w:val="00BB661D"/>
    <w:rsid w:val="00BC122A"/>
    <w:rsid w:val="00BC3570"/>
    <w:rsid w:val="00BC3DA4"/>
    <w:rsid w:val="00BC42CB"/>
    <w:rsid w:val="00BC4708"/>
    <w:rsid w:val="00BC4825"/>
    <w:rsid w:val="00BC4D85"/>
    <w:rsid w:val="00BC5F37"/>
    <w:rsid w:val="00BC752B"/>
    <w:rsid w:val="00BD30D3"/>
    <w:rsid w:val="00BD435F"/>
    <w:rsid w:val="00BD59DA"/>
    <w:rsid w:val="00BD6299"/>
    <w:rsid w:val="00BD7354"/>
    <w:rsid w:val="00BE0310"/>
    <w:rsid w:val="00BE0733"/>
    <w:rsid w:val="00BE0C55"/>
    <w:rsid w:val="00BE0ED6"/>
    <w:rsid w:val="00BE28CA"/>
    <w:rsid w:val="00BE3682"/>
    <w:rsid w:val="00BE488B"/>
    <w:rsid w:val="00BE4DA9"/>
    <w:rsid w:val="00BF02CC"/>
    <w:rsid w:val="00BF2495"/>
    <w:rsid w:val="00BF4345"/>
    <w:rsid w:val="00BF5EAF"/>
    <w:rsid w:val="00C01A99"/>
    <w:rsid w:val="00C01E09"/>
    <w:rsid w:val="00C02DF6"/>
    <w:rsid w:val="00C042D7"/>
    <w:rsid w:val="00C04E40"/>
    <w:rsid w:val="00C06B62"/>
    <w:rsid w:val="00C0731B"/>
    <w:rsid w:val="00C07B25"/>
    <w:rsid w:val="00C07B8F"/>
    <w:rsid w:val="00C07EE0"/>
    <w:rsid w:val="00C10156"/>
    <w:rsid w:val="00C117A1"/>
    <w:rsid w:val="00C121BD"/>
    <w:rsid w:val="00C123D6"/>
    <w:rsid w:val="00C1320D"/>
    <w:rsid w:val="00C13464"/>
    <w:rsid w:val="00C13C5C"/>
    <w:rsid w:val="00C14FFB"/>
    <w:rsid w:val="00C15876"/>
    <w:rsid w:val="00C15BAD"/>
    <w:rsid w:val="00C20B11"/>
    <w:rsid w:val="00C20C0A"/>
    <w:rsid w:val="00C2260C"/>
    <w:rsid w:val="00C23650"/>
    <w:rsid w:val="00C23E33"/>
    <w:rsid w:val="00C242B9"/>
    <w:rsid w:val="00C24B5C"/>
    <w:rsid w:val="00C24E75"/>
    <w:rsid w:val="00C250A2"/>
    <w:rsid w:val="00C259EE"/>
    <w:rsid w:val="00C26FED"/>
    <w:rsid w:val="00C274E3"/>
    <w:rsid w:val="00C27D34"/>
    <w:rsid w:val="00C3068D"/>
    <w:rsid w:val="00C30E1E"/>
    <w:rsid w:val="00C30EA3"/>
    <w:rsid w:val="00C31C31"/>
    <w:rsid w:val="00C32D1A"/>
    <w:rsid w:val="00C33E29"/>
    <w:rsid w:val="00C37122"/>
    <w:rsid w:val="00C40368"/>
    <w:rsid w:val="00C40B7F"/>
    <w:rsid w:val="00C42316"/>
    <w:rsid w:val="00C43865"/>
    <w:rsid w:val="00C43939"/>
    <w:rsid w:val="00C43E23"/>
    <w:rsid w:val="00C43F63"/>
    <w:rsid w:val="00C46754"/>
    <w:rsid w:val="00C468BE"/>
    <w:rsid w:val="00C50E6C"/>
    <w:rsid w:val="00C559CF"/>
    <w:rsid w:val="00C5683E"/>
    <w:rsid w:val="00C6126E"/>
    <w:rsid w:val="00C62010"/>
    <w:rsid w:val="00C626C8"/>
    <w:rsid w:val="00C62A65"/>
    <w:rsid w:val="00C639AE"/>
    <w:rsid w:val="00C65471"/>
    <w:rsid w:val="00C6548A"/>
    <w:rsid w:val="00C65FCC"/>
    <w:rsid w:val="00C662E8"/>
    <w:rsid w:val="00C671F4"/>
    <w:rsid w:val="00C700DA"/>
    <w:rsid w:val="00C73370"/>
    <w:rsid w:val="00C7396F"/>
    <w:rsid w:val="00C73B29"/>
    <w:rsid w:val="00C744FF"/>
    <w:rsid w:val="00C74C13"/>
    <w:rsid w:val="00C75722"/>
    <w:rsid w:val="00C75D7C"/>
    <w:rsid w:val="00C7606C"/>
    <w:rsid w:val="00C77558"/>
    <w:rsid w:val="00C859EE"/>
    <w:rsid w:val="00C8670B"/>
    <w:rsid w:val="00C93886"/>
    <w:rsid w:val="00C962F4"/>
    <w:rsid w:val="00C96765"/>
    <w:rsid w:val="00C9732F"/>
    <w:rsid w:val="00CA0483"/>
    <w:rsid w:val="00CA06E9"/>
    <w:rsid w:val="00CA09B6"/>
    <w:rsid w:val="00CA2A2F"/>
    <w:rsid w:val="00CA2C34"/>
    <w:rsid w:val="00CA3FD6"/>
    <w:rsid w:val="00CA5038"/>
    <w:rsid w:val="00CA5533"/>
    <w:rsid w:val="00CB0E33"/>
    <w:rsid w:val="00CB131D"/>
    <w:rsid w:val="00CB2104"/>
    <w:rsid w:val="00CB3B1E"/>
    <w:rsid w:val="00CB41F4"/>
    <w:rsid w:val="00CB4ED3"/>
    <w:rsid w:val="00CB54FF"/>
    <w:rsid w:val="00CB67E3"/>
    <w:rsid w:val="00CB6B1F"/>
    <w:rsid w:val="00CC0B56"/>
    <w:rsid w:val="00CC17FE"/>
    <w:rsid w:val="00CC1AA1"/>
    <w:rsid w:val="00CC3296"/>
    <w:rsid w:val="00CC3457"/>
    <w:rsid w:val="00CC4AD8"/>
    <w:rsid w:val="00CC7983"/>
    <w:rsid w:val="00CC7DD3"/>
    <w:rsid w:val="00CD035E"/>
    <w:rsid w:val="00CD0E88"/>
    <w:rsid w:val="00CD100B"/>
    <w:rsid w:val="00CD1D8A"/>
    <w:rsid w:val="00CD2290"/>
    <w:rsid w:val="00CD239C"/>
    <w:rsid w:val="00CD5EAA"/>
    <w:rsid w:val="00CD7427"/>
    <w:rsid w:val="00CE0135"/>
    <w:rsid w:val="00CE0155"/>
    <w:rsid w:val="00CE1CA6"/>
    <w:rsid w:val="00CE33E7"/>
    <w:rsid w:val="00CE378E"/>
    <w:rsid w:val="00CE411B"/>
    <w:rsid w:val="00CE521A"/>
    <w:rsid w:val="00CE6E0D"/>
    <w:rsid w:val="00CE7E42"/>
    <w:rsid w:val="00CF024A"/>
    <w:rsid w:val="00CF0EA9"/>
    <w:rsid w:val="00CF18F3"/>
    <w:rsid w:val="00CF4846"/>
    <w:rsid w:val="00CF78FC"/>
    <w:rsid w:val="00D053BA"/>
    <w:rsid w:val="00D0632F"/>
    <w:rsid w:val="00D0652B"/>
    <w:rsid w:val="00D10FAE"/>
    <w:rsid w:val="00D11433"/>
    <w:rsid w:val="00D11C4A"/>
    <w:rsid w:val="00D12970"/>
    <w:rsid w:val="00D1407F"/>
    <w:rsid w:val="00D15B86"/>
    <w:rsid w:val="00D16F58"/>
    <w:rsid w:val="00D176B5"/>
    <w:rsid w:val="00D20BE5"/>
    <w:rsid w:val="00D26E0B"/>
    <w:rsid w:val="00D27A56"/>
    <w:rsid w:val="00D3028E"/>
    <w:rsid w:val="00D32FEA"/>
    <w:rsid w:val="00D3411D"/>
    <w:rsid w:val="00D3489A"/>
    <w:rsid w:val="00D377BA"/>
    <w:rsid w:val="00D40A0C"/>
    <w:rsid w:val="00D40D0A"/>
    <w:rsid w:val="00D40DE6"/>
    <w:rsid w:val="00D41708"/>
    <w:rsid w:val="00D41A96"/>
    <w:rsid w:val="00D42383"/>
    <w:rsid w:val="00D42ED0"/>
    <w:rsid w:val="00D43291"/>
    <w:rsid w:val="00D432A5"/>
    <w:rsid w:val="00D46433"/>
    <w:rsid w:val="00D51DA7"/>
    <w:rsid w:val="00D51DF2"/>
    <w:rsid w:val="00D51E9C"/>
    <w:rsid w:val="00D52A87"/>
    <w:rsid w:val="00D53242"/>
    <w:rsid w:val="00D5344D"/>
    <w:rsid w:val="00D55159"/>
    <w:rsid w:val="00D5757B"/>
    <w:rsid w:val="00D6023E"/>
    <w:rsid w:val="00D608E2"/>
    <w:rsid w:val="00D610BE"/>
    <w:rsid w:val="00D61D35"/>
    <w:rsid w:val="00D654E9"/>
    <w:rsid w:val="00D70116"/>
    <w:rsid w:val="00D70A0A"/>
    <w:rsid w:val="00D71138"/>
    <w:rsid w:val="00D7125F"/>
    <w:rsid w:val="00D730D7"/>
    <w:rsid w:val="00D73CC3"/>
    <w:rsid w:val="00D7531F"/>
    <w:rsid w:val="00D773AF"/>
    <w:rsid w:val="00D80C8E"/>
    <w:rsid w:val="00D81145"/>
    <w:rsid w:val="00D83063"/>
    <w:rsid w:val="00D83A17"/>
    <w:rsid w:val="00D85067"/>
    <w:rsid w:val="00D85355"/>
    <w:rsid w:val="00D86249"/>
    <w:rsid w:val="00D90106"/>
    <w:rsid w:val="00D90727"/>
    <w:rsid w:val="00D90818"/>
    <w:rsid w:val="00D90A75"/>
    <w:rsid w:val="00D9267C"/>
    <w:rsid w:val="00D94914"/>
    <w:rsid w:val="00D952B4"/>
    <w:rsid w:val="00D953B1"/>
    <w:rsid w:val="00DA1D94"/>
    <w:rsid w:val="00DA24F5"/>
    <w:rsid w:val="00DA280A"/>
    <w:rsid w:val="00DA3DAA"/>
    <w:rsid w:val="00DA56C6"/>
    <w:rsid w:val="00DA5BD3"/>
    <w:rsid w:val="00DA7593"/>
    <w:rsid w:val="00DB198A"/>
    <w:rsid w:val="00DB2435"/>
    <w:rsid w:val="00DB2925"/>
    <w:rsid w:val="00DB2A7E"/>
    <w:rsid w:val="00DB33F6"/>
    <w:rsid w:val="00DB389F"/>
    <w:rsid w:val="00DB46E9"/>
    <w:rsid w:val="00DB4BE9"/>
    <w:rsid w:val="00DB633C"/>
    <w:rsid w:val="00DB76DD"/>
    <w:rsid w:val="00DC0A7D"/>
    <w:rsid w:val="00DC22BF"/>
    <w:rsid w:val="00DC3B18"/>
    <w:rsid w:val="00DC4213"/>
    <w:rsid w:val="00DC4D6B"/>
    <w:rsid w:val="00DC600C"/>
    <w:rsid w:val="00DC773C"/>
    <w:rsid w:val="00DC7BE5"/>
    <w:rsid w:val="00DC7FD1"/>
    <w:rsid w:val="00DD1E07"/>
    <w:rsid w:val="00DD4E8F"/>
    <w:rsid w:val="00DD56CA"/>
    <w:rsid w:val="00DD5802"/>
    <w:rsid w:val="00DD58CB"/>
    <w:rsid w:val="00DD7742"/>
    <w:rsid w:val="00DD79F7"/>
    <w:rsid w:val="00DE010D"/>
    <w:rsid w:val="00DE17E0"/>
    <w:rsid w:val="00DE24AA"/>
    <w:rsid w:val="00DE287B"/>
    <w:rsid w:val="00DE48DF"/>
    <w:rsid w:val="00DE4BC6"/>
    <w:rsid w:val="00DE4F41"/>
    <w:rsid w:val="00DE60CA"/>
    <w:rsid w:val="00DE717F"/>
    <w:rsid w:val="00DE7215"/>
    <w:rsid w:val="00DF1ACF"/>
    <w:rsid w:val="00DF1F26"/>
    <w:rsid w:val="00DF261F"/>
    <w:rsid w:val="00DF26A4"/>
    <w:rsid w:val="00DF3F9C"/>
    <w:rsid w:val="00DF465F"/>
    <w:rsid w:val="00DF4B58"/>
    <w:rsid w:val="00DF4C8D"/>
    <w:rsid w:val="00DF507B"/>
    <w:rsid w:val="00DF6FBE"/>
    <w:rsid w:val="00DF7291"/>
    <w:rsid w:val="00E01834"/>
    <w:rsid w:val="00E032B6"/>
    <w:rsid w:val="00E06883"/>
    <w:rsid w:val="00E10DCA"/>
    <w:rsid w:val="00E11491"/>
    <w:rsid w:val="00E1238C"/>
    <w:rsid w:val="00E166CC"/>
    <w:rsid w:val="00E20A17"/>
    <w:rsid w:val="00E20A8B"/>
    <w:rsid w:val="00E21AFC"/>
    <w:rsid w:val="00E21CD8"/>
    <w:rsid w:val="00E24717"/>
    <w:rsid w:val="00E2482F"/>
    <w:rsid w:val="00E249CE"/>
    <w:rsid w:val="00E262FB"/>
    <w:rsid w:val="00E307FD"/>
    <w:rsid w:val="00E31BB8"/>
    <w:rsid w:val="00E32A6C"/>
    <w:rsid w:val="00E34A0E"/>
    <w:rsid w:val="00E3697D"/>
    <w:rsid w:val="00E40317"/>
    <w:rsid w:val="00E4043E"/>
    <w:rsid w:val="00E4630C"/>
    <w:rsid w:val="00E46815"/>
    <w:rsid w:val="00E47C6C"/>
    <w:rsid w:val="00E5065B"/>
    <w:rsid w:val="00E50B24"/>
    <w:rsid w:val="00E51344"/>
    <w:rsid w:val="00E53530"/>
    <w:rsid w:val="00E53977"/>
    <w:rsid w:val="00E53BF0"/>
    <w:rsid w:val="00E54D3A"/>
    <w:rsid w:val="00E620DC"/>
    <w:rsid w:val="00E63274"/>
    <w:rsid w:val="00E64490"/>
    <w:rsid w:val="00E65D99"/>
    <w:rsid w:val="00E66415"/>
    <w:rsid w:val="00E66866"/>
    <w:rsid w:val="00E67B52"/>
    <w:rsid w:val="00E67FCD"/>
    <w:rsid w:val="00E70FC3"/>
    <w:rsid w:val="00E71B7B"/>
    <w:rsid w:val="00E72AF7"/>
    <w:rsid w:val="00E73670"/>
    <w:rsid w:val="00E73824"/>
    <w:rsid w:val="00E741C6"/>
    <w:rsid w:val="00E74987"/>
    <w:rsid w:val="00E75B09"/>
    <w:rsid w:val="00E760D3"/>
    <w:rsid w:val="00E7628E"/>
    <w:rsid w:val="00E808F8"/>
    <w:rsid w:val="00E80E2E"/>
    <w:rsid w:val="00E819B0"/>
    <w:rsid w:val="00E825EA"/>
    <w:rsid w:val="00E83CD2"/>
    <w:rsid w:val="00E84108"/>
    <w:rsid w:val="00E84D2D"/>
    <w:rsid w:val="00E85309"/>
    <w:rsid w:val="00E854FA"/>
    <w:rsid w:val="00E868AD"/>
    <w:rsid w:val="00E86AF8"/>
    <w:rsid w:val="00E87152"/>
    <w:rsid w:val="00E87888"/>
    <w:rsid w:val="00E91E26"/>
    <w:rsid w:val="00E94F62"/>
    <w:rsid w:val="00E978EC"/>
    <w:rsid w:val="00EA02CA"/>
    <w:rsid w:val="00EA1BE9"/>
    <w:rsid w:val="00EA1E70"/>
    <w:rsid w:val="00EA3BE0"/>
    <w:rsid w:val="00EA5295"/>
    <w:rsid w:val="00EA5B9E"/>
    <w:rsid w:val="00EA6B95"/>
    <w:rsid w:val="00EA73A1"/>
    <w:rsid w:val="00EA779D"/>
    <w:rsid w:val="00EA7E47"/>
    <w:rsid w:val="00EB08B9"/>
    <w:rsid w:val="00EB0CFF"/>
    <w:rsid w:val="00EB1A03"/>
    <w:rsid w:val="00EB1AEA"/>
    <w:rsid w:val="00EB1BD7"/>
    <w:rsid w:val="00EB2763"/>
    <w:rsid w:val="00EB323D"/>
    <w:rsid w:val="00EB54A4"/>
    <w:rsid w:val="00EB5871"/>
    <w:rsid w:val="00EB650B"/>
    <w:rsid w:val="00EB6A7D"/>
    <w:rsid w:val="00EC06F7"/>
    <w:rsid w:val="00EC090D"/>
    <w:rsid w:val="00EC09BC"/>
    <w:rsid w:val="00EC351B"/>
    <w:rsid w:val="00EC390A"/>
    <w:rsid w:val="00EC3F4D"/>
    <w:rsid w:val="00EC52EB"/>
    <w:rsid w:val="00EC5B02"/>
    <w:rsid w:val="00EC611D"/>
    <w:rsid w:val="00EC661A"/>
    <w:rsid w:val="00EC6B90"/>
    <w:rsid w:val="00ED25B8"/>
    <w:rsid w:val="00ED285A"/>
    <w:rsid w:val="00ED4550"/>
    <w:rsid w:val="00ED53DC"/>
    <w:rsid w:val="00ED5F6F"/>
    <w:rsid w:val="00ED763E"/>
    <w:rsid w:val="00ED7D60"/>
    <w:rsid w:val="00EE1DD2"/>
    <w:rsid w:val="00EE23C2"/>
    <w:rsid w:val="00EE2CB8"/>
    <w:rsid w:val="00EE3585"/>
    <w:rsid w:val="00EE40DF"/>
    <w:rsid w:val="00EE50F4"/>
    <w:rsid w:val="00EE75F2"/>
    <w:rsid w:val="00EF0D87"/>
    <w:rsid w:val="00EF0EB0"/>
    <w:rsid w:val="00EF0FB4"/>
    <w:rsid w:val="00EF132B"/>
    <w:rsid w:val="00EF1857"/>
    <w:rsid w:val="00EF185D"/>
    <w:rsid w:val="00EF1B0E"/>
    <w:rsid w:val="00EF2AAA"/>
    <w:rsid w:val="00EF3D58"/>
    <w:rsid w:val="00EF5C12"/>
    <w:rsid w:val="00EF7995"/>
    <w:rsid w:val="00EF7C7D"/>
    <w:rsid w:val="00EF7EC6"/>
    <w:rsid w:val="00F004E8"/>
    <w:rsid w:val="00F01336"/>
    <w:rsid w:val="00F01C0A"/>
    <w:rsid w:val="00F02CE7"/>
    <w:rsid w:val="00F040E3"/>
    <w:rsid w:val="00F0566C"/>
    <w:rsid w:val="00F103F4"/>
    <w:rsid w:val="00F12328"/>
    <w:rsid w:val="00F13334"/>
    <w:rsid w:val="00F17A02"/>
    <w:rsid w:val="00F2041B"/>
    <w:rsid w:val="00F205F9"/>
    <w:rsid w:val="00F21011"/>
    <w:rsid w:val="00F2134C"/>
    <w:rsid w:val="00F21CD5"/>
    <w:rsid w:val="00F2525B"/>
    <w:rsid w:val="00F26ABA"/>
    <w:rsid w:val="00F2703B"/>
    <w:rsid w:val="00F274DB"/>
    <w:rsid w:val="00F276C2"/>
    <w:rsid w:val="00F32638"/>
    <w:rsid w:val="00F339A7"/>
    <w:rsid w:val="00F344F3"/>
    <w:rsid w:val="00F34ABA"/>
    <w:rsid w:val="00F35D5F"/>
    <w:rsid w:val="00F400D0"/>
    <w:rsid w:val="00F40D3E"/>
    <w:rsid w:val="00F40F97"/>
    <w:rsid w:val="00F41362"/>
    <w:rsid w:val="00F47ED5"/>
    <w:rsid w:val="00F50DA3"/>
    <w:rsid w:val="00F50DEA"/>
    <w:rsid w:val="00F53549"/>
    <w:rsid w:val="00F537BC"/>
    <w:rsid w:val="00F53DFC"/>
    <w:rsid w:val="00F57C32"/>
    <w:rsid w:val="00F60191"/>
    <w:rsid w:val="00F612A3"/>
    <w:rsid w:val="00F62CA5"/>
    <w:rsid w:val="00F62D2C"/>
    <w:rsid w:val="00F6373F"/>
    <w:rsid w:val="00F64731"/>
    <w:rsid w:val="00F64838"/>
    <w:rsid w:val="00F648E4"/>
    <w:rsid w:val="00F64B83"/>
    <w:rsid w:val="00F65308"/>
    <w:rsid w:val="00F67072"/>
    <w:rsid w:val="00F67EF9"/>
    <w:rsid w:val="00F71B19"/>
    <w:rsid w:val="00F720DD"/>
    <w:rsid w:val="00F73BC5"/>
    <w:rsid w:val="00F76826"/>
    <w:rsid w:val="00F76DA0"/>
    <w:rsid w:val="00F770C4"/>
    <w:rsid w:val="00F817FE"/>
    <w:rsid w:val="00F82A18"/>
    <w:rsid w:val="00F85E03"/>
    <w:rsid w:val="00F873C7"/>
    <w:rsid w:val="00F91760"/>
    <w:rsid w:val="00F92713"/>
    <w:rsid w:val="00F95055"/>
    <w:rsid w:val="00F95146"/>
    <w:rsid w:val="00FA1DFF"/>
    <w:rsid w:val="00FA4229"/>
    <w:rsid w:val="00FA454D"/>
    <w:rsid w:val="00FA5AB7"/>
    <w:rsid w:val="00FA5B95"/>
    <w:rsid w:val="00FA6180"/>
    <w:rsid w:val="00FB3F68"/>
    <w:rsid w:val="00FB4565"/>
    <w:rsid w:val="00FB473A"/>
    <w:rsid w:val="00FB497F"/>
    <w:rsid w:val="00FB58AE"/>
    <w:rsid w:val="00FB62FB"/>
    <w:rsid w:val="00FC3A44"/>
    <w:rsid w:val="00FC4BE1"/>
    <w:rsid w:val="00FC4C9E"/>
    <w:rsid w:val="00FC4FB9"/>
    <w:rsid w:val="00FC7F33"/>
    <w:rsid w:val="00FD0035"/>
    <w:rsid w:val="00FD0D39"/>
    <w:rsid w:val="00FD2C97"/>
    <w:rsid w:val="00FD39C0"/>
    <w:rsid w:val="00FD3E12"/>
    <w:rsid w:val="00FD414C"/>
    <w:rsid w:val="00FD6318"/>
    <w:rsid w:val="00FD6C30"/>
    <w:rsid w:val="00FE000A"/>
    <w:rsid w:val="00FE0C50"/>
    <w:rsid w:val="00FE1DFC"/>
    <w:rsid w:val="00FE1F75"/>
    <w:rsid w:val="00FE2C4D"/>
    <w:rsid w:val="00FE3A09"/>
    <w:rsid w:val="00FE4274"/>
    <w:rsid w:val="00FE4A98"/>
    <w:rsid w:val="00FE6F19"/>
    <w:rsid w:val="00FF05FA"/>
    <w:rsid w:val="00FF0798"/>
    <w:rsid w:val="00FF0DC3"/>
    <w:rsid w:val="00FF143A"/>
    <w:rsid w:val="00FF1556"/>
    <w:rsid w:val="00FF16A8"/>
    <w:rsid w:val="00FF2264"/>
    <w:rsid w:val="00FF4D56"/>
    <w:rsid w:val="00FF6F3B"/>
    <w:rsid w:val="00FF6F57"/>
    <w:rsid w:val="00FF726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CEC764"/>
  <w15:docId w15:val="{7C93589C-62F1-5E41-873D-54990B5BD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67E0"/>
    <w:rPr>
      <w:rFonts w:ascii="Times New Roman" w:eastAsia="Times New Roman" w:hAnsi="Times New Roman" w:cs="Times New Roman"/>
    </w:rPr>
  </w:style>
  <w:style w:type="paragraph" w:styleId="Heading1">
    <w:name w:val="heading 1"/>
    <w:basedOn w:val="Normal"/>
    <w:link w:val="Heading1Char"/>
    <w:uiPriority w:val="9"/>
    <w:qFormat/>
    <w:rsid w:val="00320A9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760D3"/>
    <w:rPr>
      <w:b/>
      <w:bCs/>
    </w:rPr>
  </w:style>
  <w:style w:type="character" w:styleId="Hyperlink">
    <w:name w:val="Hyperlink"/>
    <w:basedOn w:val="DefaultParagraphFont"/>
    <w:uiPriority w:val="99"/>
    <w:unhideWhenUsed/>
    <w:rsid w:val="00633FDA"/>
    <w:rPr>
      <w:color w:val="0563C1" w:themeColor="hyperlink"/>
      <w:u w:val="single"/>
    </w:rPr>
  </w:style>
  <w:style w:type="paragraph" w:customStyle="1" w:styleId="EndNoteBibliographyTitle">
    <w:name w:val="EndNote Bibliography Title"/>
    <w:basedOn w:val="Normal"/>
    <w:link w:val="EndNoteBibliographyTitleChar"/>
    <w:rsid w:val="00633FDA"/>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633FDA"/>
    <w:rPr>
      <w:rFonts w:ascii="Calibri" w:hAnsi="Calibri" w:cs="Calibri"/>
    </w:rPr>
  </w:style>
  <w:style w:type="paragraph" w:customStyle="1" w:styleId="EndNoteBibliography">
    <w:name w:val="EndNote Bibliography"/>
    <w:basedOn w:val="Normal"/>
    <w:link w:val="EndNoteBibliographyChar"/>
    <w:rsid w:val="00633FDA"/>
    <w:rPr>
      <w:rFonts w:ascii="Calibri" w:eastAsiaTheme="minorHAnsi" w:hAnsi="Calibri" w:cs="Calibri"/>
    </w:rPr>
  </w:style>
  <w:style w:type="character" w:customStyle="1" w:styleId="EndNoteBibliographyChar">
    <w:name w:val="EndNote Bibliography Char"/>
    <w:basedOn w:val="DefaultParagraphFont"/>
    <w:link w:val="EndNoteBibliography"/>
    <w:rsid w:val="00633FDA"/>
    <w:rPr>
      <w:rFonts w:ascii="Calibri" w:hAnsi="Calibri" w:cs="Calibri"/>
    </w:rPr>
  </w:style>
  <w:style w:type="character" w:customStyle="1" w:styleId="UnresolvedMention1">
    <w:name w:val="Unresolved Mention1"/>
    <w:basedOn w:val="DefaultParagraphFont"/>
    <w:uiPriority w:val="99"/>
    <w:semiHidden/>
    <w:unhideWhenUsed/>
    <w:rsid w:val="00DF4C8D"/>
    <w:rPr>
      <w:color w:val="605E5C"/>
      <w:shd w:val="clear" w:color="auto" w:fill="E1DFDD"/>
    </w:rPr>
  </w:style>
  <w:style w:type="character" w:customStyle="1" w:styleId="apple-converted-space">
    <w:name w:val="apple-converted-space"/>
    <w:basedOn w:val="DefaultParagraphFont"/>
    <w:rsid w:val="006745EC"/>
  </w:style>
  <w:style w:type="paragraph" w:styleId="ListParagraph">
    <w:name w:val="List Paragraph"/>
    <w:basedOn w:val="Normal"/>
    <w:uiPriority w:val="34"/>
    <w:qFormat/>
    <w:rsid w:val="00655C7D"/>
    <w:pPr>
      <w:ind w:left="720"/>
      <w:contextualSpacing/>
    </w:pPr>
    <w:rPr>
      <w:rFonts w:asciiTheme="minorHAnsi" w:eastAsiaTheme="minorHAnsi" w:hAnsiTheme="minorHAnsi" w:cstheme="minorBidi"/>
    </w:rPr>
  </w:style>
  <w:style w:type="paragraph" w:styleId="FootnoteText">
    <w:name w:val="footnote text"/>
    <w:basedOn w:val="Normal"/>
    <w:link w:val="FootnoteTextChar"/>
    <w:uiPriority w:val="99"/>
    <w:unhideWhenUsed/>
    <w:rsid w:val="00CE7E42"/>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CE7E42"/>
    <w:rPr>
      <w:sz w:val="20"/>
      <w:szCs w:val="20"/>
    </w:rPr>
  </w:style>
  <w:style w:type="character" w:styleId="FootnoteReference">
    <w:name w:val="footnote reference"/>
    <w:basedOn w:val="DefaultParagraphFont"/>
    <w:uiPriority w:val="99"/>
    <w:semiHidden/>
    <w:unhideWhenUsed/>
    <w:rsid w:val="00CE7E42"/>
    <w:rPr>
      <w:vertAlign w:val="superscript"/>
    </w:rPr>
  </w:style>
  <w:style w:type="paragraph" w:customStyle="1" w:styleId="Pa2">
    <w:name w:val="Pa2"/>
    <w:basedOn w:val="Normal"/>
    <w:next w:val="Normal"/>
    <w:uiPriority w:val="99"/>
    <w:rsid w:val="00561B44"/>
    <w:pPr>
      <w:autoSpaceDE w:val="0"/>
      <w:autoSpaceDN w:val="0"/>
      <w:adjustRightInd w:val="0"/>
      <w:spacing w:line="171" w:lineRule="atLeast"/>
    </w:pPr>
    <w:rPr>
      <w:rFonts w:ascii="Crimson Text" w:eastAsiaTheme="minorHAnsi" w:hAnsi="Crimson Text" w:cstheme="minorBidi"/>
    </w:rPr>
  </w:style>
  <w:style w:type="character" w:customStyle="1" w:styleId="A3">
    <w:name w:val="A3"/>
    <w:uiPriority w:val="99"/>
    <w:rsid w:val="00561B44"/>
    <w:rPr>
      <w:rFonts w:cs="Crimson Text"/>
      <w:color w:val="211D1E"/>
      <w:sz w:val="12"/>
      <w:szCs w:val="12"/>
    </w:rPr>
  </w:style>
  <w:style w:type="character" w:styleId="CommentReference">
    <w:name w:val="annotation reference"/>
    <w:basedOn w:val="DefaultParagraphFont"/>
    <w:uiPriority w:val="99"/>
    <w:semiHidden/>
    <w:unhideWhenUsed/>
    <w:rsid w:val="00F0566C"/>
    <w:rPr>
      <w:sz w:val="16"/>
      <w:szCs w:val="16"/>
    </w:rPr>
  </w:style>
  <w:style w:type="paragraph" w:styleId="CommentText">
    <w:name w:val="annotation text"/>
    <w:basedOn w:val="Normal"/>
    <w:link w:val="CommentTextChar"/>
    <w:uiPriority w:val="99"/>
    <w:unhideWhenUsed/>
    <w:rsid w:val="00F0566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F0566C"/>
    <w:rPr>
      <w:sz w:val="20"/>
      <w:szCs w:val="20"/>
    </w:rPr>
  </w:style>
  <w:style w:type="paragraph" w:styleId="CommentSubject">
    <w:name w:val="annotation subject"/>
    <w:basedOn w:val="CommentText"/>
    <w:next w:val="CommentText"/>
    <w:link w:val="CommentSubjectChar"/>
    <w:uiPriority w:val="99"/>
    <w:semiHidden/>
    <w:unhideWhenUsed/>
    <w:rsid w:val="00F0566C"/>
    <w:rPr>
      <w:b/>
      <w:bCs/>
    </w:rPr>
  </w:style>
  <w:style w:type="character" w:customStyle="1" w:styleId="CommentSubjectChar">
    <w:name w:val="Comment Subject Char"/>
    <w:basedOn w:val="CommentTextChar"/>
    <w:link w:val="CommentSubject"/>
    <w:uiPriority w:val="99"/>
    <w:semiHidden/>
    <w:rsid w:val="00F0566C"/>
    <w:rPr>
      <w:b/>
      <w:bCs/>
      <w:sz w:val="20"/>
      <w:szCs w:val="20"/>
    </w:rPr>
  </w:style>
  <w:style w:type="paragraph" w:styleId="BalloonText">
    <w:name w:val="Balloon Text"/>
    <w:basedOn w:val="Normal"/>
    <w:link w:val="BalloonTextChar"/>
    <w:uiPriority w:val="99"/>
    <w:semiHidden/>
    <w:unhideWhenUsed/>
    <w:rsid w:val="00F0566C"/>
    <w:rPr>
      <w:sz w:val="18"/>
      <w:szCs w:val="18"/>
    </w:rPr>
  </w:style>
  <w:style w:type="character" w:customStyle="1" w:styleId="BalloonTextChar">
    <w:name w:val="Balloon Text Char"/>
    <w:basedOn w:val="DefaultParagraphFont"/>
    <w:link w:val="BalloonText"/>
    <w:uiPriority w:val="99"/>
    <w:semiHidden/>
    <w:rsid w:val="00F0566C"/>
    <w:rPr>
      <w:rFonts w:ascii="Times New Roman" w:hAnsi="Times New Roman" w:cs="Times New Roman"/>
      <w:sz w:val="18"/>
      <w:szCs w:val="18"/>
    </w:rPr>
  </w:style>
  <w:style w:type="paragraph" w:styleId="Footer">
    <w:name w:val="footer"/>
    <w:basedOn w:val="Normal"/>
    <w:link w:val="FooterChar"/>
    <w:uiPriority w:val="99"/>
    <w:unhideWhenUsed/>
    <w:rsid w:val="00F67072"/>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F67072"/>
  </w:style>
  <w:style w:type="character" w:styleId="PageNumber">
    <w:name w:val="page number"/>
    <w:basedOn w:val="DefaultParagraphFont"/>
    <w:uiPriority w:val="99"/>
    <w:semiHidden/>
    <w:unhideWhenUsed/>
    <w:rsid w:val="00F67072"/>
  </w:style>
  <w:style w:type="paragraph" w:styleId="Header">
    <w:name w:val="header"/>
    <w:basedOn w:val="Normal"/>
    <w:link w:val="HeaderChar"/>
    <w:uiPriority w:val="99"/>
    <w:unhideWhenUsed/>
    <w:rsid w:val="00F67072"/>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F67072"/>
  </w:style>
  <w:style w:type="character" w:styleId="FollowedHyperlink">
    <w:name w:val="FollowedHyperlink"/>
    <w:basedOn w:val="DefaultParagraphFont"/>
    <w:uiPriority w:val="99"/>
    <w:semiHidden/>
    <w:unhideWhenUsed/>
    <w:rsid w:val="00665846"/>
    <w:rPr>
      <w:color w:val="954F72" w:themeColor="followedHyperlink"/>
      <w:u w:val="single"/>
    </w:rPr>
  </w:style>
  <w:style w:type="character" w:customStyle="1" w:styleId="UnresolvedMention2">
    <w:name w:val="Unresolved Mention2"/>
    <w:basedOn w:val="DefaultParagraphFont"/>
    <w:uiPriority w:val="99"/>
    <w:semiHidden/>
    <w:unhideWhenUsed/>
    <w:rsid w:val="002315E9"/>
    <w:rPr>
      <w:color w:val="605E5C"/>
      <w:shd w:val="clear" w:color="auto" w:fill="E1DFDD"/>
    </w:rPr>
  </w:style>
  <w:style w:type="character" w:customStyle="1" w:styleId="UnresolvedMention3">
    <w:name w:val="Unresolved Mention3"/>
    <w:basedOn w:val="DefaultParagraphFont"/>
    <w:uiPriority w:val="99"/>
    <w:semiHidden/>
    <w:unhideWhenUsed/>
    <w:rsid w:val="00810F32"/>
    <w:rPr>
      <w:color w:val="605E5C"/>
      <w:shd w:val="clear" w:color="auto" w:fill="E1DFDD"/>
    </w:rPr>
  </w:style>
  <w:style w:type="character" w:customStyle="1" w:styleId="position-number">
    <w:name w:val="position-number"/>
    <w:basedOn w:val="DefaultParagraphFont"/>
    <w:rsid w:val="00C75722"/>
  </w:style>
  <w:style w:type="character" w:customStyle="1" w:styleId="labs-docsum-authors">
    <w:name w:val="labs-docsum-authors"/>
    <w:basedOn w:val="DefaultParagraphFont"/>
    <w:rsid w:val="00C75722"/>
  </w:style>
  <w:style w:type="character" w:customStyle="1" w:styleId="labs-docsum-journal-citation">
    <w:name w:val="labs-docsum-journal-citation"/>
    <w:basedOn w:val="DefaultParagraphFont"/>
    <w:rsid w:val="00C75722"/>
  </w:style>
  <w:style w:type="character" w:customStyle="1" w:styleId="UnresolvedMention4">
    <w:name w:val="Unresolved Mention4"/>
    <w:basedOn w:val="DefaultParagraphFont"/>
    <w:uiPriority w:val="99"/>
    <w:semiHidden/>
    <w:unhideWhenUsed/>
    <w:rsid w:val="000E6BD9"/>
    <w:rPr>
      <w:color w:val="605E5C"/>
      <w:shd w:val="clear" w:color="auto" w:fill="E1DFDD"/>
    </w:rPr>
  </w:style>
  <w:style w:type="character" w:customStyle="1" w:styleId="Heading1Char">
    <w:name w:val="Heading 1 Char"/>
    <w:basedOn w:val="DefaultParagraphFont"/>
    <w:link w:val="Heading1"/>
    <w:uiPriority w:val="9"/>
    <w:rsid w:val="00320A98"/>
    <w:rPr>
      <w:rFonts w:ascii="Times New Roman" w:eastAsia="Times New Roman" w:hAnsi="Times New Roman" w:cs="Times New Roman"/>
      <w:b/>
      <w:bCs/>
      <w:kern w:val="36"/>
      <w:sz w:val="48"/>
      <w:szCs w:val="48"/>
    </w:rPr>
  </w:style>
  <w:style w:type="paragraph" w:styleId="EndnoteText">
    <w:name w:val="endnote text"/>
    <w:basedOn w:val="Normal"/>
    <w:link w:val="EndnoteTextChar"/>
    <w:uiPriority w:val="99"/>
    <w:unhideWhenUsed/>
    <w:rsid w:val="0092709F"/>
    <w:rPr>
      <w:rFonts w:eastAsiaTheme="minorHAnsi" w:cstheme="minorBidi"/>
      <w:szCs w:val="20"/>
    </w:rPr>
  </w:style>
  <w:style w:type="character" w:customStyle="1" w:styleId="EndnoteTextChar">
    <w:name w:val="Endnote Text Char"/>
    <w:basedOn w:val="DefaultParagraphFont"/>
    <w:link w:val="EndnoteText"/>
    <w:uiPriority w:val="99"/>
    <w:rsid w:val="0092709F"/>
    <w:rPr>
      <w:rFonts w:ascii="Times New Roman" w:hAnsi="Times New Roman"/>
      <w:szCs w:val="20"/>
    </w:rPr>
  </w:style>
  <w:style w:type="character" w:styleId="EndnoteReference">
    <w:name w:val="endnote reference"/>
    <w:basedOn w:val="DefaultParagraphFont"/>
    <w:uiPriority w:val="99"/>
    <w:semiHidden/>
    <w:unhideWhenUsed/>
    <w:rsid w:val="000B62CA"/>
    <w:rPr>
      <w:vertAlign w:val="superscript"/>
    </w:rPr>
  </w:style>
  <w:style w:type="character" w:styleId="Emphasis">
    <w:name w:val="Emphasis"/>
    <w:basedOn w:val="DefaultParagraphFont"/>
    <w:uiPriority w:val="20"/>
    <w:qFormat/>
    <w:rsid w:val="004A1A55"/>
    <w:rPr>
      <w:i/>
      <w:iCs/>
    </w:rPr>
  </w:style>
  <w:style w:type="character" w:customStyle="1" w:styleId="UnresolvedMention5">
    <w:name w:val="Unresolved Mention5"/>
    <w:basedOn w:val="DefaultParagraphFont"/>
    <w:uiPriority w:val="99"/>
    <w:semiHidden/>
    <w:unhideWhenUsed/>
    <w:rsid w:val="00AB1CF7"/>
    <w:rPr>
      <w:color w:val="605E5C"/>
      <w:shd w:val="clear" w:color="auto" w:fill="E1DFDD"/>
    </w:rPr>
  </w:style>
  <w:style w:type="table" w:styleId="TableGrid">
    <w:name w:val="Table Grid"/>
    <w:basedOn w:val="TableNormal"/>
    <w:uiPriority w:val="39"/>
    <w:rsid w:val="00474B43"/>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6">
    <w:name w:val="Unresolved Mention6"/>
    <w:basedOn w:val="DefaultParagraphFont"/>
    <w:uiPriority w:val="99"/>
    <w:semiHidden/>
    <w:unhideWhenUsed/>
    <w:rsid w:val="00C1320D"/>
    <w:rPr>
      <w:color w:val="605E5C"/>
      <w:shd w:val="clear" w:color="auto" w:fill="E1DFDD"/>
    </w:rPr>
  </w:style>
  <w:style w:type="paragraph" w:customStyle="1" w:styleId="TX">
    <w:name w:val="TX"/>
    <w:rsid w:val="00022883"/>
    <w:pPr>
      <w:pBdr>
        <w:left w:val="single" w:sz="18" w:space="0" w:color="0000FF"/>
      </w:pBdr>
      <w:spacing w:line="360" w:lineRule="auto"/>
      <w:ind w:firstLine="720"/>
    </w:pPr>
    <w:rPr>
      <w:rFonts w:ascii="Times New Roman" w:eastAsia="Times New Roman" w:hAnsi="Times New Roman" w:cs="Times New Roman"/>
      <w:snapToGrid w:val="0"/>
      <w:szCs w:val="20"/>
    </w:rPr>
  </w:style>
  <w:style w:type="paragraph" w:customStyle="1" w:styleId="articleparagraph">
    <w:name w:val="articleparagraph"/>
    <w:basedOn w:val="Normal"/>
    <w:rsid w:val="003B22AB"/>
    <w:pPr>
      <w:spacing w:before="100" w:beforeAutospacing="1" w:after="100" w:afterAutospacing="1"/>
    </w:pPr>
  </w:style>
  <w:style w:type="character" w:customStyle="1" w:styleId="externallinks">
    <w:name w:val="externallinks"/>
    <w:basedOn w:val="DefaultParagraphFont"/>
    <w:rsid w:val="003B22AB"/>
  </w:style>
  <w:style w:type="paragraph" w:styleId="NormalWeb">
    <w:name w:val="Normal (Web)"/>
    <w:basedOn w:val="Normal"/>
    <w:uiPriority w:val="99"/>
    <w:semiHidden/>
    <w:unhideWhenUsed/>
    <w:rsid w:val="001C53A1"/>
    <w:pPr>
      <w:spacing w:before="100" w:beforeAutospacing="1" w:after="100" w:afterAutospacing="1"/>
    </w:pPr>
  </w:style>
  <w:style w:type="paragraph" w:customStyle="1" w:styleId="Articletitle">
    <w:name w:val="Article title"/>
    <w:basedOn w:val="Normal"/>
    <w:next w:val="Normal"/>
    <w:qFormat/>
    <w:rsid w:val="000924EF"/>
    <w:pPr>
      <w:spacing w:after="120" w:line="360" w:lineRule="auto"/>
    </w:pPr>
    <w:rPr>
      <w:b/>
      <w:sz w:val="28"/>
      <w:lang w:val="en-GB" w:eastAsia="en-GB"/>
    </w:rPr>
  </w:style>
  <w:style w:type="character" w:customStyle="1" w:styleId="UnresolvedMention7">
    <w:name w:val="Unresolved Mention7"/>
    <w:basedOn w:val="DefaultParagraphFont"/>
    <w:uiPriority w:val="99"/>
    <w:semiHidden/>
    <w:unhideWhenUsed/>
    <w:rsid w:val="000924EF"/>
    <w:rPr>
      <w:color w:val="605E5C"/>
      <w:shd w:val="clear" w:color="auto" w:fill="E1DFDD"/>
    </w:rPr>
  </w:style>
  <w:style w:type="character" w:styleId="UnresolvedMention">
    <w:name w:val="Unresolved Mention"/>
    <w:basedOn w:val="DefaultParagraphFont"/>
    <w:uiPriority w:val="99"/>
    <w:semiHidden/>
    <w:unhideWhenUsed/>
    <w:rsid w:val="00237ACB"/>
    <w:rPr>
      <w:color w:val="605E5C"/>
      <w:shd w:val="clear" w:color="auto" w:fill="E1DFDD"/>
    </w:rPr>
  </w:style>
  <w:style w:type="paragraph" w:styleId="Revision">
    <w:name w:val="Revision"/>
    <w:hidden/>
    <w:uiPriority w:val="99"/>
    <w:semiHidden/>
    <w:rsid w:val="0019620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0212">
      <w:bodyDiv w:val="1"/>
      <w:marLeft w:val="0"/>
      <w:marRight w:val="0"/>
      <w:marTop w:val="0"/>
      <w:marBottom w:val="0"/>
      <w:divBdr>
        <w:top w:val="none" w:sz="0" w:space="0" w:color="auto"/>
        <w:left w:val="none" w:sz="0" w:space="0" w:color="auto"/>
        <w:bottom w:val="none" w:sz="0" w:space="0" w:color="auto"/>
        <w:right w:val="none" w:sz="0" w:space="0" w:color="auto"/>
      </w:divBdr>
    </w:div>
    <w:div w:id="146744607">
      <w:bodyDiv w:val="1"/>
      <w:marLeft w:val="0"/>
      <w:marRight w:val="0"/>
      <w:marTop w:val="0"/>
      <w:marBottom w:val="0"/>
      <w:divBdr>
        <w:top w:val="none" w:sz="0" w:space="0" w:color="auto"/>
        <w:left w:val="none" w:sz="0" w:space="0" w:color="auto"/>
        <w:bottom w:val="none" w:sz="0" w:space="0" w:color="auto"/>
        <w:right w:val="none" w:sz="0" w:space="0" w:color="auto"/>
      </w:divBdr>
    </w:div>
    <w:div w:id="185875127">
      <w:bodyDiv w:val="1"/>
      <w:marLeft w:val="0"/>
      <w:marRight w:val="0"/>
      <w:marTop w:val="0"/>
      <w:marBottom w:val="0"/>
      <w:divBdr>
        <w:top w:val="none" w:sz="0" w:space="0" w:color="auto"/>
        <w:left w:val="none" w:sz="0" w:space="0" w:color="auto"/>
        <w:bottom w:val="none" w:sz="0" w:space="0" w:color="auto"/>
        <w:right w:val="none" w:sz="0" w:space="0" w:color="auto"/>
      </w:divBdr>
    </w:div>
    <w:div w:id="243027928">
      <w:bodyDiv w:val="1"/>
      <w:marLeft w:val="0"/>
      <w:marRight w:val="0"/>
      <w:marTop w:val="0"/>
      <w:marBottom w:val="0"/>
      <w:divBdr>
        <w:top w:val="none" w:sz="0" w:space="0" w:color="auto"/>
        <w:left w:val="none" w:sz="0" w:space="0" w:color="auto"/>
        <w:bottom w:val="none" w:sz="0" w:space="0" w:color="auto"/>
        <w:right w:val="none" w:sz="0" w:space="0" w:color="auto"/>
      </w:divBdr>
    </w:div>
    <w:div w:id="411899516">
      <w:bodyDiv w:val="1"/>
      <w:marLeft w:val="0"/>
      <w:marRight w:val="0"/>
      <w:marTop w:val="0"/>
      <w:marBottom w:val="0"/>
      <w:divBdr>
        <w:top w:val="none" w:sz="0" w:space="0" w:color="auto"/>
        <w:left w:val="none" w:sz="0" w:space="0" w:color="auto"/>
        <w:bottom w:val="none" w:sz="0" w:space="0" w:color="auto"/>
        <w:right w:val="none" w:sz="0" w:space="0" w:color="auto"/>
      </w:divBdr>
    </w:div>
    <w:div w:id="455291161">
      <w:bodyDiv w:val="1"/>
      <w:marLeft w:val="0"/>
      <w:marRight w:val="0"/>
      <w:marTop w:val="0"/>
      <w:marBottom w:val="0"/>
      <w:divBdr>
        <w:top w:val="none" w:sz="0" w:space="0" w:color="auto"/>
        <w:left w:val="none" w:sz="0" w:space="0" w:color="auto"/>
        <w:bottom w:val="none" w:sz="0" w:space="0" w:color="auto"/>
        <w:right w:val="none" w:sz="0" w:space="0" w:color="auto"/>
      </w:divBdr>
    </w:div>
    <w:div w:id="491802525">
      <w:bodyDiv w:val="1"/>
      <w:marLeft w:val="0"/>
      <w:marRight w:val="0"/>
      <w:marTop w:val="0"/>
      <w:marBottom w:val="0"/>
      <w:divBdr>
        <w:top w:val="none" w:sz="0" w:space="0" w:color="auto"/>
        <w:left w:val="none" w:sz="0" w:space="0" w:color="auto"/>
        <w:bottom w:val="none" w:sz="0" w:space="0" w:color="auto"/>
        <w:right w:val="none" w:sz="0" w:space="0" w:color="auto"/>
      </w:divBdr>
      <w:divsChild>
        <w:div w:id="1226065629">
          <w:marLeft w:val="0"/>
          <w:marRight w:val="0"/>
          <w:marTop w:val="0"/>
          <w:marBottom w:val="0"/>
          <w:divBdr>
            <w:top w:val="none" w:sz="0" w:space="0" w:color="auto"/>
            <w:left w:val="none" w:sz="0" w:space="0" w:color="auto"/>
            <w:bottom w:val="none" w:sz="0" w:space="0" w:color="auto"/>
            <w:right w:val="none" w:sz="0" w:space="0" w:color="auto"/>
          </w:divBdr>
          <w:divsChild>
            <w:div w:id="2054301520">
              <w:marLeft w:val="0"/>
              <w:marRight w:val="0"/>
              <w:marTop w:val="0"/>
              <w:marBottom w:val="0"/>
              <w:divBdr>
                <w:top w:val="none" w:sz="0" w:space="0" w:color="auto"/>
                <w:left w:val="none" w:sz="0" w:space="0" w:color="auto"/>
                <w:bottom w:val="none" w:sz="0" w:space="0" w:color="auto"/>
                <w:right w:val="none" w:sz="0" w:space="0" w:color="auto"/>
              </w:divBdr>
              <w:divsChild>
                <w:div w:id="1404136685">
                  <w:marLeft w:val="0"/>
                  <w:marRight w:val="0"/>
                  <w:marTop w:val="0"/>
                  <w:marBottom w:val="0"/>
                  <w:divBdr>
                    <w:top w:val="none" w:sz="0" w:space="0" w:color="auto"/>
                    <w:left w:val="none" w:sz="0" w:space="0" w:color="auto"/>
                    <w:bottom w:val="none" w:sz="0" w:space="0" w:color="auto"/>
                    <w:right w:val="none" w:sz="0" w:space="0" w:color="auto"/>
                  </w:divBdr>
                  <w:divsChild>
                    <w:div w:id="78384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547936">
      <w:bodyDiv w:val="1"/>
      <w:marLeft w:val="0"/>
      <w:marRight w:val="0"/>
      <w:marTop w:val="0"/>
      <w:marBottom w:val="0"/>
      <w:divBdr>
        <w:top w:val="none" w:sz="0" w:space="0" w:color="auto"/>
        <w:left w:val="none" w:sz="0" w:space="0" w:color="auto"/>
        <w:bottom w:val="none" w:sz="0" w:space="0" w:color="auto"/>
        <w:right w:val="none" w:sz="0" w:space="0" w:color="auto"/>
      </w:divBdr>
      <w:divsChild>
        <w:div w:id="345446442">
          <w:marLeft w:val="0"/>
          <w:marRight w:val="0"/>
          <w:marTop w:val="0"/>
          <w:marBottom w:val="0"/>
          <w:divBdr>
            <w:top w:val="none" w:sz="0" w:space="0" w:color="auto"/>
            <w:left w:val="none" w:sz="0" w:space="0" w:color="auto"/>
            <w:bottom w:val="none" w:sz="0" w:space="0" w:color="auto"/>
            <w:right w:val="none" w:sz="0" w:space="0" w:color="auto"/>
          </w:divBdr>
          <w:divsChild>
            <w:div w:id="655301921">
              <w:marLeft w:val="0"/>
              <w:marRight w:val="0"/>
              <w:marTop w:val="0"/>
              <w:marBottom w:val="0"/>
              <w:divBdr>
                <w:top w:val="none" w:sz="0" w:space="0" w:color="auto"/>
                <w:left w:val="none" w:sz="0" w:space="0" w:color="auto"/>
                <w:bottom w:val="none" w:sz="0" w:space="0" w:color="auto"/>
                <w:right w:val="none" w:sz="0" w:space="0" w:color="auto"/>
              </w:divBdr>
              <w:divsChild>
                <w:div w:id="61043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258529">
      <w:bodyDiv w:val="1"/>
      <w:marLeft w:val="0"/>
      <w:marRight w:val="0"/>
      <w:marTop w:val="0"/>
      <w:marBottom w:val="0"/>
      <w:divBdr>
        <w:top w:val="none" w:sz="0" w:space="0" w:color="auto"/>
        <w:left w:val="none" w:sz="0" w:space="0" w:color="auto"/>
        <w:bottom w:val="none" w:sz="0" w:space="0" w:color="auto"/>
        <w:right w:val="none" w:sz="0" w:space="0" w:color="auto"/>
      </w:divBdr>
    </w:div>
    <w:div w:id="519515324">
      <w:bodyDiv w:val="1"/>
      <w:marLeft w:val="0"/>
      <w:marRight w:val="0"/>
      <w:marTop w:val="0"/>
      <w:marBottom w:val="0"/>
      <w:divBdr>
        <w:top w:val="none" w:sz="0" w:space="0" w:color="auto"/>
        <w:left w:val="none" w:sz="0" w:space="0" w:color="auto"/>
        <w:bottom w:val="none" w:sz="0" w:space="0" w:color="auto"/>
        <w:right w:val="none" w:sz="0" w:space="0" w:color="auto"/>
      </w:divBdr>
    </w:div>
    <w:div w:id="531957918">
      <w:bodyDiv w:val="1"/>
      <w:marLeft w:val="0"/>
      <w:marRight w:val="0"/>
      <w:marTop w:val="0"/>
      <w:marBottom w:val="0"/>
      <w:divBdr>
        <w:top w:val="none" w:sz="0" w:space="0" w:color="auto"/>
        <w:left w:val="none" w:sz="0" w:space="0" w:color="auto"/>
        <w:bottom w:val="none" w:sz="0" w:space="0" w:color="auto"/>
        <w:right w:val="none" w:sz="0" w:space="0" w:color="auto"/>
      </w:divBdr>
    </w:div>
    <w:div w:id="580601140">
      <w:bodyDiv w:val="1"/>
      <w:marLeft w:val="0"/>
      <w:marRight w:val="0"/>
      <w:marTop w:val="0"/>
      <w:marBottom w:val="0"/>
      <w:divBdr>
        <w:top w:val="none" w:sz="0" w:space="0" w:color="auto"/>
        <w:left w:val="none" w:sz="0" w:space="0" w:color="auto"/>
        <w:bottom w:val="none" w:sz="0" w:space="0" w:color="auto"/>
        <w:right w:val="none" w:sz="0" w:space="0" w:color="auto"/>
      </w:divBdr>
    </w:div>
    <w:div w:id="587887375">
      <w:bodyDiv w:val="1"/>
      <w:marLeft w:val="0"/>
      <w:marRight w:val="0"/>
      <w:marTop w:val="0"/>
      <w:marBottom w:val="0"/>
      <w:divBdr>
        <w:top w:val="none" w:sz="0" w:space="0" w:color="auto"/>
        <w:left w:val="none" w:sz="0" w:space="0" w:color="auto"/>
        <w:bottom w:val="none" w:sz="0" w:space="0" w:color="auto"/>
        <w:right w:val="none" w:sz="0" w:space="0" w:color="auto"/>
      </w:divBdr>
    </w:div>
    <w:div w:id="616570826">
      <w:bodyDiv w:val="1"/>
      <w:marLeft w:val="0"/>
      <w:marRight w:val="0"/>
      <w:marTop w:val="0"/>
      <w:marBottom w:val="0"/>
      <w:divBdr>
        <w:top w:val="none" w:sz="0" w:space="0" w:color="auto"/>
        <w:left w:val="none" w:sz="0" w:space="0" w:color="auto"/>
        <w:bottom w:val="none" w:sz="0" w:space="0" w:color="auto"/>
        <w:right w:val="none" w:sz="0" w:space="0" w:color="auto"/>
      </w:divBdr>
      <w:divsChild>
        <w:div w:id="4525054">
          <w:marLeft w:val="0"/>
          <w:marRight w:val="0"/>
          <w:marTop w:val="0"/>
          <w:marBottom w:val="0"/>
          <w:divBdr>
            <w:top w:val="none" w:sz="0" w:space="0" w:color="auto"/>
            <w:left w:val="none" w:sz="0" w:space="0" w:color="auto"/>
            <w:bottom w:val="none" w:sz="0" w:space="0" w:color="auto"/>
            <w:right w:val="none" w:sz="0" w:space="0" w:color="auto"/>
          </w:divBdr>
          <w:divsChild>
            <w:div w:id="669332804">
              <w:marLeft w:val="0"/>
              <w:marRight w:val="0"/>
              <w:marTop w:val="0"/>
              <w:marBottom w:val="0"/>
              <w:divBdr>
                <w:top w:val="none" w:sz="0" w:space="0" w:color="auto"/>
                <w:left w:val="none" w:sz="0" w:space="0" w:color="auto"/>
                <w:bottom w:val="none" w:sz="0" w:space="0" w:color="auto"/>
                <w:right w:val="none" w:sz="0" w:space="0" w:color="auto"/>
              </w:divBdr>
              <w:divsChild>
                <w:div w:id="1224484250">
                  <w:marLeft w:val="0"/>
                  <w:marRight w:val="0"/>
                  <w:marTop w:val="0"/>
                  <w:marBottom w:val="0"/>
                  <w:divBdr>
                    <w:top w:val="none" w:sz="0" w:space="0" w:color="auto"/>
                    <w:left w:val="none" w:sz="0" w:space="0" w:color="auto"/>
                    <w:bottom w:val="none" w:sz="0" w:space="0" w:color="auto"/>
                    <w:right w:val="none" w:sz="0" w:space="0" w:color="auto"/>
                  </w:divBdr>
                  <w:divsChild>
                    <w:div w:id="58715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390526">
      <w:bodyDiv w:val="1"/>
      <w:marLeft w:val="0"/>
      <w:marRight w:val="0"/>
      <w:marTop w:val="0"/>
      <w:marBottom w:val="0"/>
      <w:divBdr>
        <w:top w:val="none" w:sz="0" w:space="0" w:color="auto"/>
        <w:left w:val="none" w:sz="0" w:space="0" w:color="auto"/>
        <w:bottom w:val="none" w:sz="0" w:space="0" w:color="auto"/>
        <w:right w:val="none" w:sz="0" w:space="0" w:color="auto"/>
      </w:divBdr>
    </w:div>
    <w:div w:id="689917640">
      <w:bodyDiv w:val="1"/>
      <w:marLeft w:val="0"/>
      <w:marRight w:val="0"/>
      <w:marTop w:val="0"/>
      <w:marBottom w:val="0"/>
      <w:divBdr>
        <w:top w:val="none" w:sz="0" w:space="0" w:color="auto"/>
        <w:left w:val="none" w:sz="0" w:space="0" w:color="auto"/>
        <w:bottom w:val="none" w:sz="0" w:space="0" w:color="auto"/>
        <w:right w:val="none" w:sz="0" w:space="0" w:color="auto"/>
      </w:divBdr>
    </w:div>
    <w:div w:id="821846492">
      <w:bodyDiv w:val="1"/>
      <w:marLeft w:val="0"/>
      <w:marRight w:val="0"/>
      <w:marTop w:val="0"/>
      <w:marBottom w:val="0"/>
      <w:divBdr>
        <w:top w:val="none" w:sz="0" w:space="0" w:color="auto"/>
        <w:left w:val="none" w:sz="0" w:space="0" w:color="auto"/>
        <w:bottom w:val="none" w:sz="0" w:space="0" w:color="auto"/>
        <w:right w:val="none" w:sz="0" w:space="0" w:color="auto"/>
      </w:divBdr>
    </w:div>
    <w:div w:id="854999679">
      <w:bodyDiv w:val="1"/>
      <w:marLeft w:val="0"/>
      <w:marRight w:val="0"/>
      <w:marTop w:val="0"/>
      <w:marBottom w:val="0"/>
      <w:divBdr>
        <w:top w:val="none" w:sz="0" w:space="0" w:color="auto"/>
        <w:left w:val="none" w:sz="0" w:space="0" w:color="auto"/>
        <w:bottom w:val="none" w:sz="0" w:space="0" w:color="auto"/>
        <w:right w:val="none" w:sz="0" w:space="0" w:color="auto"/>
      </w:divBdr>
    </w:div>
    <w:div w:id="882980228">
      <w:bodyDiv w:val="1"/>
      <w:marLeft w:val="0"/>
      <w:marRight w:val="0"/>
      <w:marTop w:val="0"/>
      <w:marBottom w:val="0"/>
      <w:divBdr>
        <w:top w:val="none" w:sz="0" w:space="0" w:color="auto"/>
        <w:left w:val="none" w:sz="0" w:space="0" w:color="auto"/>
        <w:bottom w:val="none" w:sz="0" w:space="0" w:color="auto"/>
        <w:right w:val="none" w:sz="0" w:space="0" w:color="auto"/>
      </w:divBdr>
    </w:div>
    <w:div w:id="910846693">
      <w:bodyDiv w:val="1"/>
      <w:marLeft w:val="0"/>
      <w:marRight w:val="0"/>
      <w:marTop w:val="0"/>
      <w:marBottom w:val="0"/>
      <w:divBdr>
        <w:top w:val="none" w:sz="0" w:space="0" w:color="auto"/>
        <w:left w:val="none" w:sz="0" w:space="0" w:color="auto"/>
        <w:bottom w:val="none" w:sz="0" w:space="0" w:color="auto"/>
        <w:right w:val="none" w:sz="0" w:space="0" w:color="auto"/>
      </w:divBdr>
    </w:div>
    <w:div w:id="927811736">
      <w:bodyDiv w:val="1"/>
      <w:marLeft w:val="0"/>
      <w:marRight w:val="0"/>
      <w:marTop w:val="0"/>
      <w:marBottom w:val="0"/>
      <w:divBdr>
        <w:top w:val="none" w:sz="0" w:space="0" w:color="auto"/>
        <w:left w:val="none" w:sz="0" w:space="0" w:color="auto"/>
        <w:bottom w:val="none" w:sz="0" w:space="0" w:color="auto"/>
        <w:right w:val="none" w:sz="0" w:space="0" w:color="auto"/>
      </w:divBdr>
    </w:div>
    <w:div w:id="930158223">
      <w:bodyDiv w:val="1"/>
      <w:marLeft w:val="0"/>
      <w:marRight w:val="0"/>
      <w:marTop w:val="0"/>
      <w:marBottom w:val="0"/>
      <w:divBdr>
        <w:top w:val="none" w:sz="0" w:space="0" w:color="auto"/>
        <w:left w:val="none" w:sz="0" w:space="0" w:color="auto"/>
        <w:bottom w:val="none" w:sz="0" w:space="0" w:color="auto"/>
        <w:right w:val="none" w:sz="0" w:space="0" w:color="auto"/>
      </w:divBdr>
    </w:div>
    <w:div w:id="998725989">
      <w:bodyDiv w:val="1"/>
      <w:marLeft w:val="0"/>
      <w:marRight w:val="0"/>
      <w:marTop w:val="0"/>
      <w:marBottom w:val="0"/>
      <w:divBdr>
        <w:top w:val="none" w:sz="0" w:space="0" w:color="auto"/>
        <w:left w:val="none" w:sz="0" w:space="0" w:color="auto"/>
        <w:bottom w:val="none" w:sz="0" w:space="0" w:color="auto"/>
        <w:right w:val="none" w:sz="0" w:space="0" w:color="auto"/>
      </w:divBdr>
    </w:div>
    <w:div w:id="1042709759">
      <w:bodyDiv w:val="1"/>
      <w:marLeft w:val="0"/>
      <w:marRight w:val="0"/>
      <w:marTop w:val="0"/>
      <w:marBottom w:val="0"/>
      <w:divBdr>
        <w:top w:val="none" w:sz="0" w:space="0" w:color="auto"/>
        <w:left w:val="none" w:sz="0" w:space="0" w:color="auto"/>
        <w:bottom w:val="none" w:sz="0" w:space="0" w:color="auto"/>
        <w:right w:val="none" w:sz="0" w:space="0" w:color="auto"/>
      </w:divBdr>
      <w:divsChild>
        <w:div w:id="790364195">
          <w:marLeft w:val="0"/>
          <w:marRight w:val="0"/>
          <w:marTop w:val="0"/>
          <w:marBottom w:val="0"/>
          <w:divBdr>
            <w:top w:val="none" w:sz="0" w:space="0" w:color="auto"/>
            <w:left w:val="none" w:sz="0" w:space="0" w:color="auto"/>
            <w:bottom w:val="none" w:sz="0" w:space="0" w:color="auto"/>
            <w:right w:val="none" w:sz="0" w:space="0" w:color="auto"/>
          </w:divBdr>
          <w:divsChild>
            <w:div w:id="1888030649">
              <w:marLeft w:val="0"/>
              <w:marRight w:val="0"/>
              <w:marTop w:val="0"/>
              <w:marBottom w:val="0"/>
              <w:divBdr>
                <w:top w:val="none" w:sz="0" w:space="0" w:color="auto"/>
                <w:left w:val="none" w:sz="0" w:space="0" w:color="auto"/>
                <w:bottom w:val="none" w:sz="0" w:space="0" w:color="auto"/>
                <w:right w:val="none" w:sz="0" w:space="0" w:color="auto"/>
              </w:divBdr>
              <w:divsChild>
                <w:div w:id="1746561361">
                  <w:marLeft w:val="0"/>
                  <w:marRight w:val="0"/>
                  <w:marTop w:val="0"/>
                  <w:marBottom w:val="0"/>
                  <w:divBdr>
                    <w:top w:val="none" w:sz="0" w:space="0" w:color="auto"/>
                    <w:left w:val="none" w:sz="0" w:space="0" w:color="auto"/>
                    <w:bottom w:val="none" w:sz="0" w:space="0" w:color="auto"/>
                    <w:right w:val="none" w:sz="0" w:space="0" w:color="auto"/>
                  </w:divBdr>
                  <w:divsChild>
                    <w:div w:id="188960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698840">
      <w:bodyDiv w:val="1"/>
      <w:marLeft w:val="0"/>
      <w:marRight w:val="0"/>
      <w:marTop w:val="0"/>
      <w:marBottom w:val="0"/>
      <w:divBdr>
        <w:top w:val="none" w:sz="0" w:space="0" w:color="auto"/>
        <w:left w:val="none" w:sz="0" w:space="0" w:color="auto"/>
        <w:bottom w:val="none" w:sz="0" w:space="0" w:color="auto"/>
        <w:right w:val="none" w:sz="0" w:space="0" w:color="auto"/>
      </w:divBdr>
    </w:div>
    <w:div w:id="1198158702">
      <w:bodyDiv w:val="1"/>
      <w:marLeft w:val="0"/>
      <w:marRight w:val="0"/>
      <w:marTop w:val="0"/>
      <w:marBottom w:val="0"/>
      <w:divBdr>
        <w:top w:val="none" w:sz="0" w:space="0" w:color="auto"/>
        <w:left w:val="none" w:sz="0" w:space="0" w:color="auto"/>
        <w:bottom w:val="none" w:sz="0" w:space="0" w:color="auto"/>
        <w:right w:val="none" w:sz="0" w:space="0" w:color="auto"/>
      </w:divBdr>
    </w:div>
    <w:div w:id="1227228991">
      <w:bodyDiv w:val="1"/>
      <w:marLeft w:val="0"/>
      <w:marRight w:val="0"/>
      <w:marTop w:val="0"/>
      <w:marBottom w:val="0"/>
      <w:divBdr>
        <w:top w:val="none" w:sz="0" w:space="0" w:color="auto"/>
        <w:left w:val="none" w:sz="0" w:space="0" w:color="auto"/>
        <w:bottom w:val="none" w:sz="0" w:space="0" w:color="auto"/>
        <w:right w:val="none" w:sz="0" w:space="0" w:color="auto"/>
      </w:divBdr>
    </w:div>
    <w:div w:id="1250234200">
      <w:bodyDiv w:val="1"/>
      <w:marLeft w:val="0"/>
      <w:marRight w:val="0"/>
      <w:marTop w:val="0"/>
      <w:marBottom w:val="0"/>
      <w:divBdr>
        <w:top w:val="none" w:sz="0" w:space="0" w:color="auto"/>
        <w:left w:val="none" w:sz="0" w:space="0" w:color="auto"/>
        <w:bottom w:val="none" w:sz="0" w:space="0" w:color="auto"/>
        <w:right w:val="none" w:sz="0" w:space="0" w:color="auto"/>
      </w:divBdr>
    </w:div>
    <w:div w:id="1272976168">
      <w:bodyDiv w:val="1"/>
      <w:marLeft w:val="0"/>
      <w:marRight w:val="0"/>
      <w:marTop w:val="0"/>
      <w:marBottom w:val="0"/>
      <w:divBdr>
        <w:top w:val="none" w:sz="0" w:space="0" w:color="auto"/>
        <w:left w:val="none" w:sz="0" w:space="0" w:color="auto"/>
        <w:bottom w:val="none" w:sz="0" w:space="0" w:color="auto"/>
        <w:right w:val="none" w:sz="0" w:space="0" w:color="auto"/>
      </w:divBdr>
    </w:div>
    <w:div w:id="1277835805">
      <w:bodyDiv w:val="1"/>
      <w:marLeft w:val="0"/>
      <w:marRight w:val="0"/>
      <w:marTop w:val="0"/>
      <w:marBottom w:val="0"/>
      <w:divBdr>
        <w:top w:val="none" w:sz="0" w:space="0" w:color="auto"/>
        <w:left w:val="none" w:sz="0" w:space="0" w:color="auto"/>
        <w:bottom w:val="none" w:sz="0" w:space="0" w:color="auto"/>
        <w:right w:val="none" w:sz="0" w:space="0" w:color="auto"/>
      </w:divBdr>
    </w:div>
    <w:div w:id="1332833149">
      <w:bodyDiv w:val="1"/>
      <w:marLeft w:val="0"/>
      <w:marRight w:val="0"/>
      <w:marTop w:val="0"/>
      <w:marBottom w:val="0"/>
      <w:divBdr>
        <w:top w:val="none" w:sz="0" w:space="0" w:color="auto"/>
        <w:left w:val="none" w:sz="0" w:space="0" w:color="auto"/>
        <w:bottom w:val="none" w:sz="0" w:space="0" w:color="auto"/>
        <w:right w:val="none" w:sz="0" w:space="0" w:color="auto"/>
      </w:divBdr>
    </w:div>
    <w:div w:id="1424914885">
      <w:bodyDiv w:val="1"/>
      <w:marLeft w:val="0"/>
      <w:marRight w:val="0"/>
      <w:marTop w:val="0"/>
      <w:marBottom w:val="0"/>
      <w:divBdr>
        <w:top w:val="none" w:sz="0" w:space="0" w:color="auto"/>
        <w:left w:val="none" w:sz="0" w:space="0" w:color="auto"/>
        <w:bottom w:val="none" w:sz="0" w:space="0" w:color="auto"/>
        <w:right w:val="none" w:sz="0" w:space="0" w:color="auto"/>
      </w:divBdr>
    </w:div>
    <w:div w:id="1533686141">
      <w:bodyDiv w:val="1"/>
      <w:marLeft w:val="0"/>
      <w:marRight w:val="0"/>
      <w:marTop w:val="0"/>
      <w:marBottom w:val="0"/>
      <w:divBdr>
        <w:top w:val="none" w:sz="0" w:space="0" w:color="auto"/>
        <w:left w:val="none" w:sz="0" w:space="0" w:color="auto"/>
        <w:bottom w:val="none" w:sz="0" w:space="0" w:color="auto"/>
        <w:right w:val="none" w:sz="0" w:space="0" w:color="auto"/>
      </w:divBdr>
    </w:div>
    <w:div w:id="1624340745">
      <w:bodyDiv w:val="1"/>
      <w:marLeft w:val="0"/>
      <w:marRight w:val="0"/>
      <w:marTop w:val="0"/>
      <w:marBottom w:val="0"/>
      <w:divBdr>
        <w:top w:val="none" w:sz="0" w:space="0" w:color="auto"/>
        <w:left w:val="none" w:sz="0" w:space="0" w:color="auto"/>
        <w:bottom w:val="none" w:sz="0" w:space="0" w:color="auto"/>
        <w:right w:val="none" w:sz="0" w:space="0" w:color="auto"/>
      </w:divBdr>
    </w:div>
    <w:div w:id="1699043651">
      <w:bodyDiv w:val="1"/>
      <w:marLeft w:val="0"/>
      <w:marRight w:val="0"/>
      <w:marTop w:val="0"/>
      <w:marBottom w:val="0"/>
      <w:divBdr>
        <w:top w:val="none" w:sz="0" w:space="0" w:color="auto"/>
        <w:left w:val="none" w:sz="0" w:space="0" w:color="auto"/>
        <w:bottom w:val="none" w:sz="0" w:space="0" w:color="auto"/>
        <w:right w:val="none" w:sz="0" w:space="0" w:color="auto"/>
      </w:divBdr>
      <w:divsChild>
        <w:div w:id="1560939320">
          <w:marLeft w:val="0"/>
          <w:marRight w:val="0"/>
          <w:marTop w:val="0"/>
          <w:marBottom w:val="0"/>
          <w:divBdr>
            <w:top w:val="none" w:sz="0" w:space="0" w:color="auto"/>
            <w:left w:val="none" w:sz="0" w:space="0" w:color="auto"/>
            <w:bottom w:val="none" w:sz="0" w:space="0" w:color="auto"/>
            <w:right w:val="none" w:sz="0" w:space="0" w:color="auto"/>
          </w:divBdr>
        </w:div>
        <w:div w:id="1191993897">
          <w:marLeft w:val="0"/>
          <w:marRight w:val="0"/>
          <w:marTop w:val="0"/>
          <w:marBottom w:val="0"/>
          <w:divBdr>
            <w:top w:val="none" w:sz="0" w:space="0" w:color="auto"/>
            <w:left w:val="none" w:sz="0" w:space="0" w:color="auto"/>
            <w:bottom w:val="none" w:sz="0" w:space="0" w:color="auto"/>
            <w:right w:val="none" w:sz="0" w:space="0" w:color="auto"/>
          </w:divBdr>
          <w:divsChild>
            <w:div w:id="395323203">
              <w:marLeft w:val="0"/>
              <w:marRight w:val="0"/>
              <w:marTop w:val="0"/>
              <w:marBottom w:val="0"/>
              <w:divBdr>
                <w:top w:val="none" w:sz="0" w:space="0" w:color="auto"/>
                <w:left w:val="none" w:sz="0" w:space="0" w:color="auto"/>
                <w:bottom w:val="none" w:sz="0" w:space="0" w:color="auto"/>
                <w:right w:val="none" w:sz="0" w:space="0" w:color="auto"/>
              </w:divBdr>
              <w:divsChild>
                <w:div w:id="190979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72619">
      <w:bodyDiv w:val="1"/>
      <w:marLeft w:val="0"/>
      <w:marRight w:val="0"/>
      <w:marTop w:val="0"/>
      <w:marBottom w:val="0"/>
      <w:divBdr>
        <w:top w:val="none" w:sz="0" w:space="0" w:color="auto"/>
        <w:left w:val="none" w:sz="0" w:space="0" w:color="auto"/>
        <w:bottom w:val="none" w:sz="0" w:space="0" w:color="auto"/>
        <w:right w:val="none" w:sz="0" w:space="0" w:color="auto"/>
      </w:divBdr>
    </w:div>
    <w:div w:id="1766224129">
      <w:bodyDiv w:val="1"/>
      <w:marLeft w:val="0"/>
      <w:marRight w:val="0"/>
      <w:marTop w:val="0"/>
      <w:marBottom w:val="0"/>
      <w:divBdr>
        <w:top w:val="none" w:sz="0" w:space="0" w:color="auto"/>
        <w:left w:val="none" w:sz="0" w:space="0" w:color="auto"/>
        <w:bottom w:val="none" w:sz="0" w:space="0" w:color="auto"/>
        <w:right w:val="none" w:sz="0" w:space="0" w:color="auto"/>
      </w:divBdr>
    </w:div>
    <w:div w:id="1848247653">
      <w:bodyDiv w:val="1"/>
      <w:marLeft w:val="0"/>
      <w:marRight w:val="0"/>
      <w:marTop w:val="0"/>
      <w:marBottom w:val="0"/>
      <w:divBdr>
        <w:top w:val="none" w:sz="0" w:space="0" w:color="auto"/>
        <w:left w:val="none" w:sz="0" w:space="0" w:color="auto"/>
        <w:bottom w:val="none" w:sz="0" w:space="0" w:color="auto"/>
        <w:right w:val="none" w:sz="0" w:space="0" w:color="auto"/>
      </w:divBdr>
    </w:div>
    <w:div w:id="1908296949">
      <w:bodyDiv w:val="1"/>
      <w:marLeft w:val="0"/>
      <w:marRight w:val="0"/>
      <w:marTop w:val="0"/>
      <w:marBottom w:val="0"/>
      <w:divBdr>
        <w:top w:val="none" w:sz="0" w:space="0" w:color="auto"/>
        <w:left w:val="none" w:sz="0" w:space="0" w:color="auto"/>
        <w:bottom w:val="none" w:sz="0" w:space="0" w:color="auto"/>
        <w:right w:val="none" w:sz="0" w:space="0" w:color="auto"/>
      </w:divBdr>
    </w:div>
    <w:div w:id="2003043376">
      <w:bodyDiv w:val="1"/>
      <w:marLeft w:val="0"/>
      <w:marRight w:val="0"/>
      <w:marTop w:val="0"/>
      <w:marBottom w:val="0"/>
      <w:divBdr>
        <w:top w:val="none" w:sz="0" w:space="0" w:color="auto"/>
        <w:left w:val="none" w:sz="0" w:space="0" w:color="auto"/>
        <w:bottom w:val="none" w:sz="0" w:space="0" w:color="auto"/>
        <w:right w:val="none" w:sz="0" w:space="0" w:color="auto"/>
      </w:divBdr>
    </w:div>
    <w:div w:id="2040932385">
      <w:bodyDiv w:val="1"/>
      <w:marLeft w:val="0"/>
      <w:marRight w:val="0"/>
      <w:marTop w:val="0"/>
      <w:marBottom w:val="0"/>
      <w:divBdr>
        <w:top w:val="none" w:sz="0" w:space="0" w:color="auto"/>
        <w:left w:val="none" w:sz="0" w:space="0" w:color="auto"/>
        <w:bottom w:val="none" w:sz="0" w:space="0" w:color="auto"/>
        <w:right w:val="none" w:sz="0" w:space="0" w:color="auto"/>
      </w:divBdr>
    </w:div>
    <w:div w:id="2043285492">
      <w:bodyDiv w:val="1"/>
      <w:marLeft w:val="0"/>
      <w:marRight w:val="0"/>
      <w:marTop w:val="0"/>
      <w:marBottom w:val="0"/>
      <w:divBdr>
        <w:top w:val="none" w:sz="0" w:space="0" w:color="auto"/>
        <w:left w:val="none" w:sz="0" w:space="0" w:color="auto"/>
        <w:bottom w:val="none" w:sz="0" w:space="0" w:color="auto"/>
        <w:right w:val="none" w:sz="0" w:space="0" w:color="auto"/>
      </w:divBdr>
    </w:div>
    <w:div w:id="2142071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7441692.2021.1945123" TargetMode="External"/><Relationship Id="rId13" Type="http://schemas.openxmlformats.org/officeDocument/2006/relationships/hyperlink" Target="https://github.com/owid/covid-19-data/tree/master/public/data" TargetMode="External"/><Relationship Id="rId18" Type="http://schemas.openxmlformats.org/officeDocument/2006/relationships/hyperlink" Target="https://www.theguardian.com/world/2020/jul/13/brazil-firing-amazon-deforestation-data"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hdl.handle.net/10986/34786"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2.tiff"/><Relationship Id="rId25" Type="http://schemas.openxmlformats.org/officeDocument/2006/relationships/hyperlink" Target="https://www.forbes.com/sites/alexandrasternlicht/2020/04/30/south-koreas-widespread-testing-and-contact-tracing-lead-to-first-day-with-no-new-cases/" TargetMode="Externa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hyperlink" Target="https://www1.folha.uol.com.br/poder/2020/03/bolsonaro-deixa-isolamento-do-coronavirus-e-de-carro-participa-de-ato-pro-governo-na-esplanada.s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worldbank.org/indicator/" TargetMode="External"/><Relationship Id="rId24" Type="http://schemas.openxmlformats.org/officeDocument/2006/relationships/hyperlink" Target="https://www.nytimes.com/2019/08/27/world/americas/bolsonaro-brazil-environment.html"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s://doi.org/10.1016/j.socscimed.2020.113442" TargetMode="External"/><Relationship Id="rId28" Type="http://schemas.openxmlformats.org/officeDocument/2006/relationships/fontTable" Target="fontTable.xml"/><Relationship Id="rId10" Type="http://schemas.openxmlformats.org/officeDocument/2006/relationships/hyperlink" Target="https://www.who.int/gho/ncd/risk_factors/overweight/en/" TargetMode="External"/><Relationship Id="rId19" Type="http://schemas.openxmlformats.org/officeDocument/2006/relationships/hyperlink" Target="http://pepsic.bvsalud.org/scielo.php?script=sci_arttext&amp;pid=S1413-389X2013000200016&amp;nrm=iso" TargetMode="External"/><Relationship Id="rId4" Type="http://schemas.openxmlformats.org/officeDocument/2006/relationships/settings" Target="settings.xml"/><Relationship Id="rId9" Type="http://schemas.openxmlformats.org/officeDocument/2006/relationships/hyperlink" Target="https://ourworldindata.org/coronavirus" TargetMode="External"/><Relationship Id="rId14" Type="http://schemas.openxmlformats.org/officeDocument/2006/relationships/chart" Target="charts/chart2.xml"/><Relationship Id="rId22" Type="http://schemas.openxmlformats.org/officeDocument/2006/relationships/hyperlink" Target="https://theconversation.com/coronavirus-weve-had-imperial-oxford-and-many-more-models-but-none-can-have-all-the-answers-135137" TargetMode="External"/><Relationship Id="rId27"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na01.safelinks.protection.outlook.com/?url=https%3A%2F%2Fcoronavirus.jhu.edu%2Fmap.html&amp;data=04%7C01%7C%7C6ce24ad0c1ca477b3d1b08d92f30cc56%7C84df9e7fe9f640afb435aaaaaaaaaaaa%7C1%7C0%7C637592708893402028%7CUnknown%7CTWFpbGZsb3d8eyJWIjoiMC4wLjAwMDAiLCJQIjoiV2luMzIiLCJBTiI6Ik1haWwiLCJXVCI6Mn0%3D%7C1000&amp;sdata=%2F7SgifyhpKotSS8Yxk%2Bey0lL1KV4tQj4hWYMvmy%2FUDs%3D&amp;reserved=0" TargetMode="External"/><Relationship Id="rId2" Type="http://schemas.openxmlformats.org/officeDocument/2006/relationships/hyperlink" Target="https://na01.safelinks.protection.outlook.com/?url=https%3A%2F%2Fraw.githubusercontent.com%2Fmrc-ide%2Fglobal-lmic-reports%2Fmaster%2FBRA%2Findex.pdf&amp;data=04%7C01%7C%7C6ce24ad0c1ca477b3d1b08d92f30cc56%7C84df9e7fe9f640afb435aaaaaaaaaaaa%7C1%7C0%7C637592708893392070%7CUnknown%7CTWFpbGZsb3d8eyJWIjoiMC4wLjAwMDAiLCJQIjoiV2luMzIiLCJBTiI6Ik1haWwiLCJXVCI6Mn0%3D%7C1000&amp;sdata=mE%2B%2F4KHZHBSlOZLLlbwhs6KHR26HgxwsksqTk3DIhKU%3D&amp;reserved=0" TargetMode="External"/><Relationship Id="rId1" Type="http://schemas.openxmlformats.org/officeDocument/2006/relationships/hyperlink" Target="https://www.conjur.com.br/dl/liminar-barroso-proibe-campanha-brasil.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ropbox\teaching%20UCT\Governance%20and%20Growth\2020\Corona%20virus%20research%20project\Brazil%20data%20for%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ropbox\teaching%20UCT\Governance%20and%20Growth\2020\Corona%20virus%20research%20project\Brazil%20data%20for%20figur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opbox\teaching%20UCT\Governance%20and%20Growth\2020\Corona%20virus%20research%20project\Brazil%20data%20for%20figure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ig 1'!$G$3</c:f>
              <c:strCache>
                <c:ptCount val="1"/>
                <c:pt idx="0">
                  <c:v>Brazil</c:v>
                </c:pt>
              </c:strCache>
            </c:strRef>
          </c:tx>
          <c:spPr>
            <a:ln w="28575" cap="rnd">
              <a:solidFill>
                <a:sysClr val="windowText" lastClr="000000"/>
              </a:solidFill>
              <a:prstDash val="sysDash"/>
              <a:round/>
            </a:ln>
            <a:effectLst/>
          </c:spPr>
          <c:marker>
            <c:symbol val="none"/>
          </c:marker>
          <c:cat>
            <c:numRef>
              <c:f>'Fig 1'!$F$4:$F$16</c:f>
              <c:numCache>
                <c:formatCode>m/d/yyyy</c:formatCode>
                <c:ptCount val="13"/>
                <c:pt idx="0">
                  <c:v>43921</c:v>
                </c:pt>
                <c:pt idx="1">
                  <c:v>43951</c:v>
                </c:pt>
                <c:pt idx="2">
                  <c:v>43982</c:v>
                </c:pt>
                <c:pt idx="3">
                  <c:v>44012</c:v>
                </c:pt>
                <c:pt idx="4">
                  <c:v>44042</c:v>
                </c:pt>
                <c:pt idx="5">
                  <c:v>44074</c:v>
                </c:pt>
                <c:pt idx="6">
                  <c:v>44104</c:v>
                </c:pt>
                <c:pt idx="7">
                  <c:v>44135</c:v>
                </c:pt>
                <c:pt idx="8">
                  <c:v>44165</c:v>
                </c:pt>
                <c:pt idx="9">
                  <c:v>44196</c:v>
                </c:pt>
                <c:pt idx="10">
                  <c:v>44227</c:v>
                </c:pt>
                <c:pt idx="11">
                  <c:v>44255</c:v>
                </c:pt>
                <c:pt idx="12">
                  <c:v>44286</c:v>
                </c:pt>
              </c:numCache>
            </c:numRef>
          </c:cat>
          <c:val>
            <c:numRef>
              <c:f>'Fig 1'!$G$4:$G$16</c:f>
              <c:numCache>
                <c:formatCode>General</c:formatCode>
                <c:ptCount val="13"/>
                <c:pt idx="0">
                  <c:v>0.94599999999999995</c:v>
                </c:pt>
                <c:pt idx="1">
                  <c:v>28.256</c:v>
                </c:pt>
                <c:pt idx="2">
                  <c:v>137.91</c:v>
                </c:pt>
                <c:pt idx="3">
                  <c:v>280.36399999999998</c:v>
                </c:pt>
                <c:pt idx="4">
                  <c:v>429.35300000000001</c:v>
                </c:pt>
                <c:pt idx="5">
                  <c:v>571.04499999999996</c:v>
                </c:pt>
                <c:pt idx="6">
                  <c:v>677.23199999999997</c:v>
                </c:pt>
                <c:pt idx="7">
                  <c:v>752.18499999999995</c:v>
                </c:pt>
                <c:pt idx="8">
                  <c:v>814.45500000000004</c:v>
                </c:pt>
                <c:pt idx="9">
                  <c:v>917.15099999999995</c:v>
                </c:pt>
                <c:pt idx="10">
                  <c:v>1056.19</c:v>
                </c:pt>
                <c:pt idx="11">
                  <c:v>1199.3900000000001</c:v>
                </c:pt>
                <c:pt idx="12">
                  <c:v>1512.59</c:v>
                </c:pt>
              </c:numCache>
            </c:numRef>
          </c:val>
          <c:smooth val="0"/>
          <c:extLst>
            <c:ext xmlns:c16="http://schemas.microsoft.com/office/drawing/2014/chart" uri="{C3380CC4-5D6E-409C-BE32-E72D297353CC}">
              <c16:uniqueId val="{00000000-2DD3-6646-BB74-317973668D65}"/>
            </c:ext>
          </c:extLst>
        </c:ser>
        <c:ser>
          <c:idx val="1"/>
          <c:order val="1"/>
          <c:tx>
            <c:strRef>
              <c:f>'Fig 1'!$H$3</c:f>
              <c:strCache>
                <c:ptCount val="1"/>
                <c:pt idx="0">
                  <c:v>North America</c:v>
                </c:pt>
              </c:strCache>
            </c:strRef>
          </c:tx>
          <c:spPr>
            <a:ln w="28575" cap="rnd">
              <a:solidFill>
                <a:schemeClr val="bg1">
                  <a:lumMod val="85000"/>
                </a:schemeClr>
              </a:solidFill>
              <a:round/>
            </a:ln>
            <a:effectLst/>
          </c:spPr>
          <c:marker>
            <c:symbol val="none"/>
          </c:marker>
          <c:cat>
            <c:numRef>
              <c:f>'Fig 1'!$F$4:$F$16</c:f>
              <c:numCache>
                <c:formatCode>m/d/yyyy</c:formatCode>
                <c:ptCount val="13"/>
                <c:pt idx="0">
                  <c:v>43921</c:v>
                </c:pt>
                <c:pt idx="1">
                  <c:v>43951</c:v>
                </c:pt>
                <c:pt idx="2">
                  <c:v>43982</c:v>
                </c:pt>
                <c:pt idx="3">
                  <c:v>44012</c:v>
                </c:pt>
                <c:pt idx="4">
                  <c:v>44042</c:v>
                </c:pt>
                <c:pt idx="5">
                  <c:v>44074</c:v>
                </c:pt>
                <c:pt idx="6">
                  <c:v>44104</c:v>
                </c:pt>
                <c:pt idx="7">
                  <c:v>44135</c:v>
                </c:pt>
                <c:pt idx="8">
                  <c:v>44165</c:v>
                </c:pt>
                <c:pt idx="9">
                  <c:v>44196</c:v>
                </c:pt>
                <c:pt idx="10">
                  <c:v>44227</c:v>
                </c:pt>
                <c:pt idx="11">
                  <c:v>44255</c:v>
                </c:pt>
                <c:pt idx="12">
                  <c:v>44286</c:v>
                </c:pt>
              </c:numCache>
            </c:numRef>
          </c:cat>
          <c:val>
            <c:numRef>
              <c:f>'Fig 1'!$H$4:$H$16</c:f>
              <c:numCache>
                <c:formatCode>General</c:formatCode>
                <c:ptCount val="13"/>
                <c:pt idx="0">
                  <c:v>9.548</c:v>
                </c:pt>
                <c:pt idx="1">
                  <c:v>123.248</c:v>
                </c:pt>
                <c:pt idx="2">
                  <c:v>214.636</c:v>
                </c:pt>
                <c:pt idx="3">
                  <c:v>282.577</c:v>
                </c:pt>
                <c:pt idx="4">
                  <c:v>362.51299999999998</c:v>
                </c:pt>
                <c:pt idx="5">
                  <c:v>451.65600000000001</c:v>
                </c:pt>
                <c:pt idx="6">
                  <c:v>518.20699999999999</c:v>
                </c:pt>
                <c:pt idx="7">
                  <c:v>588.48699999999997</c:v>
                </c:pt>
                <c:pt idx="8">
                  <c:v>685.11900000000003</c:v>
                </c:pt>
                <c:pt idx="9">
                  <c:v>866.11599999999999</c:v>
                </c:pt>
                <c:pt idx="10">
                  <c:v>1098.94</c:v>
                </c:pt>
                <c:pt idx="11">
                  <c:v>1263.3900000000001</c:v>
                </c:pt>
                <c:pt idx="12">
                  <c:v>1362.35</c:v>
                </c:pt>
              </c:numCache>
            </c:numRef>
          </c:val>
          <c:smooth val="0"/>
          <c:extLst>
            <c:ext xmlns:c16="http://schemas.microsoft.com/office/drawing/2014/chart" uri="{C3380CC4-5D6E-409C-BE32-E72D297353CC}">
              <c16:uniqueId val="{00000001-2DD3-6646-BB74-317973668D65}"/>
            </c:ext>
          </c:extLst>
        </c:ser>
        <c:ser>
          <c:idx val="2"/>
          <c:order val="2"/>
          <c:tx>
            <c:strRef>
              <c:f>'Fig 1'!$I$3</c:f>
              <c:strCache>
                <c:ptCount val="1"/>
                <c:pt idx="0">
                  <c:v>South America</c:v>
                </c:pt>
              </c:strCache>
            </c:strRef>
          </c:tx>
          <c:spPr>
            <a:ln w="28575" cap="rnd">
              <a:solidFill>
                <a:schemeClr val="accent3"/>
              </a:solidFill>
              <a:round/>
            </a:ln>
            <a:effectLst/>
          </c:spPr>
          <c:marker>
            <c:symbol val="none"/>
          </c:marker>
          <c:cat>
            <c:numRef>
              <c:f>'Fig 1'!$F$4:$F$16</c:f>
              <c:numCache>
                <c:formatCode>m/d/yyyy</c:formatCode>
                <c:ptCount val="13"/>
                <c:pt idx="0">
                  <c:v>43921</c:v>
                </c:pt>
                <c:pt idx="1">
                  <c:v>43951</c:v>
                </c:pt>
                <c:pt idx="2">
                  <c:v>43982</c:v>
                </c:pt>
                <c:pt idx="3">
                  <c:v>44012</c:v>
                </c:pt>
                <c:pt idx="4">
                  <c:v>44042</c:v>
                </c:pt>
                <c:pt idx="5">
                  <c:v>44074</c:v>
                </c:pt>
                <c:pt idx="6">
                  <c:v>44104</c:v>
                </c:pt>
                <c:pt idx="7">
                  <c:v>44135</c:v>
                </c:pt>
                <c:pt idx="8">
                  <c:v>44165</c:v>
                </c:pt>
                <c:pt idx="9">
                  <c:v>44196</c:v>
                </c:pt>
                <c:pt idx="10">
                  <c:v>44227</c:v>
                </c:pt>
                <c:pt idx="11">
                  <c:v>44255</c:v>
                </c:pt>
                <c:pt idx="12">
                  <c:v>44286</c:v>
                </c:pt>
              </c:numCache>
            </c:numRef>
          </c:cat>
          <c:val>
            <c:numRef>
              <c:f>'Fig 1'!$I$4:$I$16</c:f>
              <c:numCache>
                <c:formatCode>General</c:formatCode>
                <c:ptCount val="13"/>
                <c:pt idx="0">
                  <c:v>0.873</c:v>
                </c:pt>
                <c:pt idx="1">
                  <c:v>20.452000000000002</c:v>
                </c:pt>
                <c:pt idx="2">
                  <c:v>93.052000000000007</c:v>
                </c:pt>
                <c:pt idx="3">
                  <c:v>198.185</c:v>
                </c:pt>
                <c:pt idx="4">
                  <c:v>328.59199999999998</c:v>
                </c:pt>
                <c:pt idx="5">
                  <c:v>469.47</c:v>
                </c:pt>
                <c:pt idx="6">
                  <c:v>587.476</c:v>
                </c:pt>
                <c:pt idx="7">
                  <c:v>684.15899999999999</c:v>
                </c:pt>
                <c:pt idx="8">
                  <c:v>755.32799999999997</c:v>
                </c:pt>
                <c:pt idx="9">
                  <c:v>841.88699999999994</c:v>
                </c:pt>
                <c:pt idx="10">
                  <c:v>965.38699999999994</c:v>
                </c:pt>
                <c:pt idx="11">
                  <c:v>1082.98</c:v>
                </c:pt>
                <c:pt idx="12">
                  <c:v>1281.99</c:v>
                </c:pt>
              </c:numCache>
            </c:numRef>
          </c:val>
          <c:smooth val="0"/>
          <c:extLst>
            <c:ext xmlns:c16="http://schemas.microsoft.com/office/drawing/2014/chart" uri="{C3380CC4-5D6E-409C-BE32-E72D297353CC}">
              <c16:uniqueId val="{00000002-2DD3-6646-BB74-317973668D65}"/>
            </c:ext>
          </c:extLst>
        </c:ser>
        <c:ser>
          <c:idx val="3"/>
          <c:order val="3"/>
          <c:tx>
            <c:strRef>
              <c:f>'Fig 1'!$J$3</c:f>
              <c:strCache>
                <c:ptCount val="1"/>
                <c:pt idx="0">
                  <c:v>Europe</c:v>
                </c:pt>
              </c:strCache>
            </c:strRef>
          </c:tx>
          <c:spPr>
            <a:ln w="28575" cap="rnd">
              <a:solidFill>
                <a:schemeClr val="tx1">
                  <a:lumMod val="50000"/>
                  <a:lumOff val="50000"/>
                </a:schemeClr>
              </a:solidFill>
              <a:prstDash val="sysDot"/>
              <a:round/>
            </a:ln>
            <a:effectLst/>
          </c:spPr>
          <c:marker>
            <c:symbol val="none"/>
          </c:marker>
          <c:cat>
            <c:numRef>
              <c:f>'Fig 1'!$F$4:$F$16</c:f>
              <c:numCache>
                <c:formatCode>m/d/yyyy</c:formatCode>
                <c:ptCount val="13"/>
                <c:pt idx="0">
                  <c:v>43921</c:v>
                </c:pt>
                <c:pt idx="1">
                  <c:v>43951</c:v>
                </c:pt>
                <c:pt idx="2">
                  <c:v>43982</c:v>
                </c:pt>
                <c:pt idx="3">
                  <c:v>44012</c:v>
                </c:pt>
                <c:pt idx="4">
                  <c:v>44042</c:v>
                </c:pt>
                <c:pt idx="5">
                  <c:v>44074</c:v>
                </c:pt>
                <c:pt idx="6">
                  <c:v>44104</c:v>
                </c:pt>
                <c:pt idx="7">
                  <c:v>44135</c:v>
                </c:pt>
                <c:pt idx="8">
                  <c:v>44165</c:v>
                </c:pt>
                <c:pt idx="9">
                  <c:v>44196</c:v>
                </c:pt>
                <c:pt idx="10">
                  <c:v>44227</c:v>
                </c:pt>
                <c:pt idx="11">
                  <c:v>44255</c:v>
                </c:pt>
                <c:pt idx="12">
                  <c:v>44286</c:v>
                </c:pt>
              </c:numCache>
            </c:numRef>
          </c:cat>
          <c:val>
            <c:numRef>
              <c:f>'Fig 1'!$J$4:$J$16</c:f>
              <c:numCache>
                <c:formatCode>General</c:formatCode>
                <c:ptCount val="13"/>
                <c:pt idx="0">
                  <c:v>41.584000000000003</c:v>
                </c:pt>
                <c:pt idx="1">
                  <c:v>180.54400000000001</c:v>
                </c:pt>
                <c:pt idx="2">
                  <c:v>230.65</c:v>
                </c:pt>
                <c:pt idx="3">
                  <c:v>251.428</c:v>
                </c:pt>
                <c:pt idx="4">
                  <c:v>264.75299999999999</c:v>
                </c:pt>
                <c:pt idx="5">
                  <c:v>278.17899999999997</c:v>
                </c:pt>
                <c:pt idx="6">
                  <c:v>298.01900000000001</c:v>
                </c:pt>
                <c:pt idx="7">
                  <c:v>355.86</c:v>
                </c:pt>
                <c:pt idx="8">
                  <c:v>528.10500000000002</c:v>
                </c:pt>
                <c:pt idx="9">
                  <c:v>728.59799999999996</c:v>
                </c:pt>
                <c:pt idx="10">
                  <c:v>940.29200000000003</c:v>
                </c:pt>
                <c:pt idx="11">
                  <c:v>1088.33</c:v>
                </c:pt>
                <c:pt idx="12">
                  <c:v>1222.46</c:v>
                </c:pt>
              </c:numCache>
            </c:numRef>
          </c:val>
          <c:smooth val="0"/>
          <c:extLst>
            <c:ext xmlns:c16="http://schemas.microsoft.com/office/drawing/2014/chart" uri="{C3380CC4-5D6E-409C-BE32-E72D297353CC}">
              <c16:uniqueId val="{00000003-2DD3-6646-BB74-317973668D65}"/>
            </c:ext>
          </c:extLst>
        </c:ser>
        <c:ser>
          <c:idx val="4"/>
          <c:order val="4"/>
          <c:tx>
            <c:strRef>
              <c:f>'Fig 1'!$K$3</c:f>
              <c:strCache>
                <c:ptCount val="1"/>
                <c:pt idx="0">
                  <c:v>World</c:v>
                </c:pt>
              </c:strCache>
            </c:strRef>
          </c:tx>
          <c:spPr>
            <a:ln w="28575" cap="rnd">
              <a:solidFill>
                <a:schemeClr val="tx1">
                  <a:lumMod val="50000"/>
                  <a:lumOff val="50000"/>
                </a:schemeClr>
              </a:solidFill>
              <a:round/>
            </a:ln>
            <a:effectLst/>
          </c:spPr>
          <c:marker>
            <c:symbol val="none"/>
          </c:marker>
          <c:cat>
            <c:numRef>
              <c:f>'Fig 1'!$F$4:$F$16</c:f>
              <c:numCache>
                <c:formatCode>m/d/yyyy</c:formatCode>
                <c:ptCount val="13"/>
                <c:pt idx="0">
                  <c:v>43921</c:v>
                </c:pt>
                <c:pt idx="1">
                  <c:v>43951</c:v>
                </c:pt>
                <c:pt idx="2">
                  <c:v>43982</c:v>
                </c:pt>
                <c:pt idx="3">
                  <c:v>44012</c:v>
                </c:pt>
                <c:pt idx="4">
                  <c:v>44042</c:v>
                </c:pt>
                <c:pt idx="5">
                  <c:v>44074</c:v>
                </c:pt>
                <c:pt idx="6">
                  <c:v>44104</c:v>
                </c:pt>
                <c:pt idx="7">
                  <c:v>44135</c:v>
                </c:pt>
                <c:pt idx="8">
                  <c:v>44165</c:v>
                </c:pt>
                <c:pt idx="9">
                  <c:v>44196</c:v>
                </c:pt>
                <c:pt idx="10">
                  <c:v>44227</c:v>
                </c:pt>
                <c:pt idx="11">
                  <c:v>44255</c:v>
                </c:pt>
                <c:pt idx="12">
                  <c:v>44286</c:v>
                </c:pt>
              </c:numCache>
            </c:numRef>
          </c:cat>
          <c:val>
            <c:numRef>
              <c:f>'Fig 1'!$K$4:$K$16</c:f>
              <c:numCache>
                <c:formatCode>General</c:formatCode>
                <c:ptCount val="13"/>
                <c:pt idx="0">
                  <c:v>5.7119999999999997</c:v>
                </c:pt>
                <c:pt idx="1">
                  <c:v>30.459</c:v>
                </c:pt>
                <c:pt idx="2">
                  <c:v>48.113999999999997</c:v>
                </c:pt>
                <c:pt idx="3">
                  <c:v>65.194999999999993</c:v>
                </c:pt>
                <c:pt idx="4">
                  <c:v>85.867999999999995</c:v>
                </c:pt>
                <c:pt idx="5">
                  <c:v>109.179</c:v>
                </c:pt>
                <c:pt idx="6">
                  <c:v>130.20400000000001</c:v>
                </c:pt>
                <c:pt idx="7">
                  <c:v>153.52500000000001</c:v>
                </c:pt>
                <c:pt idx="8">
                  <c:v>188.779</c:v>
                </c:pt>
                <c:pt idx="9">
                  <c:v>234.102</c:v>
                </c:pt>
                <c:pt idx="10">
                  <c:v>286.81400000000002</c:v>
                </c:pt>
                <c:pt idx="11">
                  <c:v>324.92700000000002</c:v>
                </c:pt>
                <c:pt idx="12">
                  <c:v>361.25900000000001</c:v>
                </c:pt>
              </c:numCache>
            </c:numRef>
          </c:val>
          <c:smooth val="0"/>
          <c:extLst>
            <c:ext xmlns:c16="http://schemas.microsoft.com/office/drawing/2014/chart" uri="{C3380CC4-5D6E-409C-BE32-E72D297353CC}">
              <c16:uniqueId val="{00000004-2DD3-6646-BB74-317973668D65}"/>
            </c:ext>
          </c:extLst>
        </c:ser>
        <c:ser>
          <c:idx val="5"/>
          <c:order val="5"/>
          <c:tx>
            <c:strRef>
              <c:f>'Fig 1'!$L$3</c:f>
              <c:strCache>
                <c:ptCount val="1"/>
                <c:pt idx="0">
                  <c:v>Asia</c:v>
                </c:pt>
              </c:strCache>
            </c:strRef>
          </c:tx>
          <c:spPr>
            <a:ln w="28575" cap="rnd">
              <a:solidFill>
                <a:schemeClr val="bg1">
                  <a:lumMod val="75000"/>
                </a:schemeClr>
              </a:solidFill>
              <a:prstDash val="dash"/>
              <a:round/>
            </a:ln>
            <a:effectLst/>
          </c:spPr>
          <c:marker>
            <c:symbol val="none"/>
          </c:marker>
          <c:cat>
            <c:numRef>
              <c:f>'Fig 1'!$F$4:$F$16</c:f>
              <c:numCache>
                <c:formatCode>m/d/yyyy</c:formatCode>
                <c:ptCount val="13"/>
                <c:pt idx="0">
                  <c:v>43921</c:v>
                </c:pt>
                <c:pt idx="1">
                  <c:v>43951</c:v>
                </c:pt>
                <c:pt idx="2">
                  <c:v>43982</c:v>
                </c:pt>
                <c:pt idx="3">
                  <c:v>44012</c:v>
                </c:pt>
                <c:pt idx="4">
                  <c:v>44042</c:v>
                </c:pt>
                <c:pt idx="5">
                  <c:v>44074</c:v>
                </c:pt>
                <c:pt idx="6">
                  <c:v>44104</c:v>
                </c:pt>
                <c:pt idx="7">
                  <c:v>44135</c:v>
                </c:pt>
                <c:pt idx="8">
                  <c:v>44165</c:v>
                </c:pt>
                <c:pt idx="9">
                  <c:v>44196</c:v>
                </c:pt>
                <c:pt idx="10">
                  <c:v>44227</c:v>
                </c:pt>
                <c:pt idx="11">
                  <c:v>44255</c:v>
                </c:pt>
                <c:pt idx="12">
                  <c:v>44286</c:v>
                </c:pt>
              </c:numCache>
            </c:numRef>
          </c:cat>
          <c:val>
            <c:numRef>
              <c:f>'Fig 1'!$L$4:$L$16</c:f>
              <c:numCache>
                <c:formatCode>General</c:formatCode>
                <c:ptCount val="13"/>
                <c:pt idx="0">
                  <c:v>1.538</c:v>
                </c:pt>
                <c:pt idx="1">
                  <c:v>4.032</c:v>
                </c:pt>
                <c:pt idx="2">
                  <c:v>6.6449999999999996</c:v>
                </c:pt>
                <c:pt idx="3">
                  <c:v>12.281000000000001</c:v>
                </c:pt>
                <c:pt idx="4">
                  <c:v>20.555</c:v>
                </c:pt>
                <c:pt idx="5">
                  <c:v>30.734999999999999</c:v>
                </c:pt>
                <c:pt idx="6">
                  <c:v>42.052</c:v>
                </c:pt>
                <c:pt idx="7">
                  <c:v>52.442999999999998</c:v>
                </c:pt>
                <c:pt idx="8">
                  <c:v>62.968000000000004</c:v>
                </c:pt>
                <c:pt idx="9">
                  <c:v>72.72</c:v>
                </c:pt>
                <c:pt idx="10">
                  <c:v>80.442999999999998</c:v>
                </c:pt>
                <c:pt idx="11">
                  <c:v>85.938000000000002</c:v>
                </c:pt>
                <c:pt idx="12">
                  <c:v>92.265000000000001</c:v>
                </c:pt>
              </c:numCache>
            </c:numRef>
          </c:val>
          <c:smooth val="0"/>
          <c:extLst>
            <c:ext xmlns:c16="http://schemas.microsoft.com/office/drawing/2014/chart" uri="{C3380CC4-5D6E-409C-BE32-E72D297353CC}">
              <c16:uniqueId val="{00000005-2DD3-6646-BB74-317973668D65}"/>
            </c:ext>
          </c:extLst>
        </c:ser>
        <c:ser>
          <c:idx val="6"/>
          <c:order val="6"/>
          <c:tx>
            <c:strRef>
              <c:f>'Fig 1'!$M$3</c:f>
              <c:strCache>
                <c:ptCount val="1"/>
                <c:pt idx="0">
                  <c:v>Africa</c:v>
                </c:pt>
              </c:strCache>
            </c:strRef>
          </c:tx>
          <c:spPr>
            <a:ln w="28575" cap="rnd">
              <a:solidFill>
                <a:schemeClr val="bg2">
                  <a:lumMod val="90000"/>
                </a:schemeClr>
              </a:solidFill>
              <a:round/>
            </a:ln>
            <a:effectLst/>
          </c:spPr>
          <c:marker>
            <c:symbol val="none"/>
          </c:marker>
          <c:cat>
            <c:numRef>
              <c:f>'Fig 1'!$F$4:$F$16</c:f>
              <c:numCache>
                <c:formatCode>m/d/yyyy</c:formatCode>
                <c:ptCount val="13"/>
                <c:pt idx="0">
                  <c:v>43921</c:v>
                </c:pt>
                <c:pt idx="1">
                  <c:v>43951</c:v>
                </c:pt>
                <c:pt idx="2">
                  <c:v>43982</c:v>
                </c:pt>
                <c:pt idx="3">
                  <c:v>44012</c:v>
                </c:pt>
                <c:pt idx="4">
                  <c:v>44042</c:v>
                </c:pt>
                <c:pt idx="5">
                  <c:v>44074</c:v>
                </c:pt>
                <c:pt idx="6">
                  <c:v>44104</c:v>
                </c:pt>
                <c:pt idx="7">
                  <c:v>44135</c:v>
                </c:pt>
                <c:pt idx="8">
                  <c:v>44165</c:v>
                </c:pt>
                <c:pt idx="9">
                  <c:v>44196</c:v>
                </c:pt>
                <c:pt idx="10">
                  <c:v>44227</c:v>
                </c:pt>
                <c:pt idx="11">
                  <c:v>44255</c:v>
                </c:pt>
                <c:pt idx="12">
                  <c:v>44286</c:v>
                </c:pt>
              </c:numCache>
            </c:numRef>
          </c:cat>
          <c:val>
            <c:numRef>
              <c:f>'Fig 1'!$M$4:$M$16</c:f>
              <c:numCache>
                <c:formatCode>General</c:formatCode>
                <c:ptCount val="13"/>
                <c:pt idx="0">
                  <c:v>0.14899999999999999</c:v>
                </c:pt>
                <c:pt idx="1">
                  <c:v>1.2190000000000001</c:v>
                </c:pt>
                <c:pt idx="2">
                  <c:v>3.149</c:v>
                </c:pt>
                <c:pt idx="3">
                  <c:v>7.5679999999999996</c:v>
                </c:pt>
                <c:pt idx="4">
                  <c:v>14.41</c:v>
                </c:pt>
                <c:pt idx="5">
                  <c:v>22.238</c:v>
                </c:pt>
                <c:pt idx="6">
                  <c:v>26.751000000000001</c:v>
                </c:pt>
                <c:pt idx="7">
                  <c:v>31.966000000000001</c:v>
                </c:pt>
                <c:pt idx="8">
                  <c:v>38.783000000000001</c:v>
                </c:pt>
                <c:pt idx="9">
                  <c:v>48.835000000000001</c:v>
                </c:pt>
                <c:pt idx="10">
                  <c:v>67.858999999999995</c:v>
                </c:pt>
                <c:pt idx="11">
                  <c:v>77.358000000000004</c:v>
                </c:pt>
                <c:pt idx="12">
                  <c:v>84.111000000000004</c:v>
                </c:pt>
              </c:numCache>
            </c:numRef>
          </c:val>
          <c:smooth val="0"/>
          <c:extLst>
            <c:ext xmlns:c16="http://schemas.microsoft.com/office/drawing/2014/chart" uri="{C3380CC4-5D6E-409C-BE32-E72D297353CC}">
              <c16:uniqueId val="{00000006-2DD3-6646-BB74-317973668D65}"/>
            </c:ext>
          </c:extLst>
        </c:ser>
        <c:dLbls>
          <c:showLegendKey val="0"/>
          <c:showVal val="0"/>
          <c:showCatName val="0"/>
          <c:showSerName val="0"/>
          <c:showPercent val="0"/>
          <c:showBubbleSize val="0"/>
        </c:dLbls>
        <c:smooth val="0"/>
        <c:axId val="89187711"/>
        <c:axId val="89188543"/>
      </c:lineChart>
      <c:dateAx>
        <c:axId val="89187711"/>
        <c:scaling>
          <c:orientation val="minMax"/>
        </c:scaling>
        <c:delete val="0"/>
        <c:axPos val="b"/>
        <c:numFmt formatCode="[$-409]mmm/yy;@"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188543"/>
        <c:crosses val="autoZero"/>
        <c:auto val="1"/>
        <c:lblOffset val="100"/>
        <c:baseTimeUnit val="months"/>
      </c:dateAx>
      <c:valAx>
        <c:axId val="89188543"/>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deaths from COVID-19 per milllion peo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18771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2'!$D$3</c:f>
              <c:strCache>
                <c:ptCount val="1"/>
                <c:pt idx="0">
                  <c:v>Residual (2020-03-31)</c:v>
                </c:pt>
              </c:strCache>
            </c:strRef>
          </c:tx>
          <c:spPr>
            <a:solidFill>
              <a:schemeClr val="bg1"/>
            </a:solidFill>
            <a:ln>
              <a:solidFill>
                <a:schemeClr val="bg1">
                  <a:lumMod val="75000"/>
                </a:schemeClr>
              </a:solidFill>
            </a:ln>
            <a:effectLst/>
          </c:spPr>
          <c:invertIfNegative val="0"/>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1-B995-F84F-8C45-DE099BB89722}"/>
              </c:ext>
            </c:extLst>
          </c:dPt>
          <c:cat>
            <c:strRef>
              <c:f>'Fig2'!$C$4:$C$29</c:f>
              <c:strCache>
                <c:ptCount val="26"/>
                <c:pt idx="0">
                  <c:v>Japan</c:v>
                </c:pt>
                <c:pt idx="1">
                  <c:v>Canada</c:v>
                </c:pt>
                <c:pt idx="2">
                  <c:v>Brazil</c:v>
                </c:pt>
                <c:pt idx="3">
                  <c:v>Turkey</c:v>
                </c:pt>
                <c:pt idx="4">
                  <c:v>Romania</c:v>
                </c:pt>
                <c:pt idx="5">
                  <c:v>Germany</c:v>
                </c:pt>
                <c:pt idx="6">
                  <c:v>United States</c:v>
                </c:pt>
                <c:pt idx="7">
                  <c:v>Portugal</c:v>
                </c:pt>
                <c:pt idx="8">
                  <c:v>Dominican Republic</c:v>
                </c:pt>
                <c:pt idx="9">
                  <c:v>Ecuador</c:v>
                </c:pt>
                <c:pt idx="10">
                  <c:v>Denmark</c:v>
                </c:pt>
                <c:pt idx="11">
                  <c:v>Austria</c:v>
                </c:pt>
                <c:pt idx="12">
                  <c:v>Indonesia</c:v>
                </c:pt>
                <c:pt idx="13">
                  <c:v>Ireland</c:v>
                </c:pt>
                <c:pt idx="14">
                  <c:v>United Kingdom</c:v>
                </c:pt>
                <c:pt idx="15">
                  <c:v>Philippines</c:v>
                </c:pt>
                <c:pt idx="16">
                  <c:v>China</c:v>
                </c:pt>
                <c:pt idx="17">
                  <c:v>Sweden</c:v>
                </c:pt>
                <c:pt idx="18">
                  <c:v>France</c:v>
                </c:pt>
                <c:pt idx="19">
                  <c:v>South Korea</c:v>
                </c:pt>
                <c:pt idx="20">
                  <c:v>Belgium</c:v>
                </c:pt>
                <c:pt idx="21">
                  <c:v>Netherlands</c:v>
                </c:pt>
                <c:pt idx="22">
                  <c:v>Switzerland</c:v>
                </c:pt>
                <c:pt idx="23">
                  <c:v>Iran</c:v>
                </c:pt>
                <c:pt idx="24">
                  <c:v>Spain</c:v>
                </c:pt>
                <c:pt idx="25">
                  <c:v>Italy</c:v>
                </c:pt>
              </c:strCache>
            </c:strRef>
          </c:cat>
          <c:val>
            <c:numRef>
              <c:f>'Fig2'!$D$4:$D$29</c:f>
              <c:numCache>
                <c:formatCode>General</c:formatCode>
                <c:ptCount val="26"/>
                <c:pt idx="0">
                  <c:v>-2.2032539999999998</c:v>
                </c:pt>
                <c:pt idx="1">
                  <c:v>-1.896083</c:v>
                </c:pt>
                <c:pt idx="2">
                  <c:v>-1.8918170000000001</c:v>
                </c:pt>
                <c:pt idx="3">
                  <c:v>-1.6431770000000001</c:v>
                </c:pt>
                <c:pt idx="4">
                  <c:v>-1.468591</c:v>
                </c:pt>
                <c:pt idx="5">
                  <c:v>-0.95379910000000001</c:v>
                </c:pt>
                <c:pt idx="6">
                  <c:v>-0.64228130000000005</c:v>
                </c:pt>
                <c:pt idx="7">
                  <c:v>-0.53037860000000003</c:v>
                </c:pt>
                <c:pt idx="8">
                  <c:v>-0.45273180000000002</c:v>
                </c:pt>
                <c:pt idx="9">
                  <c:v>-0.16532740000000001</c:v>
                </c:pt>
                <c:pt idx="10">
                  <c:v>-0.15505849999999999</c:v>
                </c:pt>
                <c:pt idx="11">
                  <c:v>-7.5152700000000003E-2</c:v>
                </c:pt>
                <c:pt idx="12">
                  <c:v>-5.8521700000000003E-2</c:v>
                </c:pt>
                <c:pt idx="13">
                  <c:v>-2.7209999999999999E-3</c:v>
                </c:pt>
                <c:pt idx="14">
                  <c:v>0.20775859999999999</c:v>
                </c:pt>
                <c:pt idx="15">
                  <c:v>0.54420829999999998</c:v>
                </c:pt>
                <c:pt idx="16">
                  <c:v>0.62822619999999996</c:v>
                </c:pt>
                <c:pt idx="17">
                  <c:v>0.63658619999999999</c:v>
                </c:pt>
                <c:pt idx="18">
                  <c:v>0.71245939999999996</c:v>
                </c:pt>
                <c:pt idx="19">
                  <c:v>0.73057850000000002</c:v>
                </c:pt>
                <c:pt idx="20">
                  <c:v>1.005374</c:v>
                </c:pt>
                <c:pt idx="21">
                  <c:v>1.0896999999999999</c:v>
                </c:pt>
                <c:pt idx="22">
                  <c:v>1.223211</c:v>
                </c:pt>
                <c:pt idx="23">
                  <c:v>1.604595</c:v>
                </c:pt>
                <c:pt idx="24">
                  <c:v>1.874036</c:v>
                </c:pt>
                <c:pt idx="25">
                  <c:v>1.8821600000000001</c:v>
                </c:pt>
              </c:numCache>
            </c:numRef>
          </c:val>
          <c:extLst>
            <c:ext xmlns:c16="http://schemas.microsoft.com/office/drawing/2014/chart" uri="{C3380CC4-5D6E-409C-BE32-E72D297353CC}">
              <c16:uniqueId val="{00000002-B995-F84F-8C45-DE099BB89722}"/>
            </c:ext>
          </c:extLst>
        </c:ser>
        <c:dLbls>
          <c:showLegendKey val="0"/>
          <c:showVal val="0"/>
          <c:showCatName val="0"/>
          <c:showSerName val="0"/>
          <c:showPercent val="0"/>
          <c:showBubbleSize val="0"/>
        </c:dLbls>
        <c:gapWidth val="219"/>
        <c:overlap val="-27"/>
        <c:axId val="1655246543"/>
        <c:axId val="1655222831"/>
      </c:barChart>
      <c:catAx>
        <c:axId val="16552465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655222831"/>
        <c:crosses val="autoZero"/>
        <c:auto val="1"/>
        <c:lblAlgn val="ctr"/>
        <c:lblOffset val="1000"/>
        <c:tickLblSkip val="1"/>
        <c:noMultiLvlLbl val="0"/>
      </c:catAx>
      <c:valAx>
        <c:axId val="165522283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fference between logged actual deaths per million and deaths per million predicted by % of population over 64 and obesity rate. 31 March 202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52465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2'!$N$3</c:f>
              <c:strCache>
                <c:ptCount val="1"/>
                <c:pt idx="0">
                  <c:v>Residual (2020-06-30)</c:v>
                </c:pt>
              </c:strCache>
            </c:strRef>
          </c:tx>
          <c:spPr>
            <a:solidFill>
              <a:schemeClr val="accent1"/>
            </a:solidFill>
            <a:ln>
              <a:solidFill>
                <a:schemeClr val="bg1">
                  <a:lumMod val="75000"/>
                </a:schemeClr>
              </a:solidFill>
            </a:ln>
            <a:effectLst/>
          </c:spPr>
          <c:invertIfNegative val="0"/>
          <c:dPt>
            <c:idx val="98"/>
            <c:invertIfNegative val="0"/>
            <c:bubble3D val="0"/>
            <c:spPr>
              <a:solidFill>
                <a:schemeClr val="accent1"/>
              </a:solidFill>
              <a:ln>
                <a:solidFill>
                  <a:schemeClr val="tx1"/>
                </a:solidFill>
              </a:ln>
              <a:effectLst/>
            </c:spPr>
            <c:extLst>
              <c:ext xmlns:c16="http://schemas.microsoft.com/office/drawing/2014/chart" uri="{C3380CC4-5D6E-409C-BE32-E72D297353CC}">
                <c16:uniqueId val="{00000001-AB4A-9D45-B78A-9683329EACAC}"/>
              </c:ext>
            </c:extLst>
          </c:dPt>
          <c:cat>
            <c:strRef>
              <c:f>'Fig2'!$M$4:$M$105</c:f>
              <c:strCache>
                <c:ptCount val="102"/>
                <c:pt idx="0">
                  <c:v>Venezuela</c:v>
                </c:pt>
                <c:pt idx="1">
                  <c:v>Australia</c:v>
                </c:pt>
                <c:pt idx="2">
                  <c:v>Cuba</c:v>
                </c:pt>
                <c:pt idx="3">
                  <c:v>Thailand</c:v>
                </c:pt>
                <c:pt idx="4">
                  <c:v>Morocco</c:v>
                </c:pt>
                <c:pt idx="5">
                  <c:v>Greece</c:v>
                </c:pt>
                <c:pt idx="6">
                  <c:v>Lithuania</c:v>
                </c:pt>
                <c:pt idx="7">
                  <c:v>Malaysia</c:v>
                </c:pt>
                <c:pt idx="8">
                  <c:v>Ethiopia</c:v>
                </c:pt>
                <c:pt idx="9">
                  <c:v>Croatia</c:v>
                </c:pt>
                <c:pt idx="10">
                  <c:v>Bulgaria</c:v>
                </c:pt>
                <c:pt idx="11">
                  <c:v>China</c:v>
                </c:pt>
                <c:pt idx="12">
                  <c:v>Czechia</c:v>
                </c:pt>
                <c:pt idx="13">
                  <c:v>Haiti</c:v>
                </c:pt>
                <c:pt idx="14">
                  <c:v>Kazakhstan</c:v>
                </c:pt>
                <c:pt idx="15">
                  <c:v>Japan</c:v>
                </c:pt>
                <c:pt idx="16">
                  <c:v>Nicaragua</c:v>
                </c:pt>
                <c:pt idx="17">
                  <c:v>Albania</c:v>
                </c:pt>
                <c:pt idx="18">
                  <c:v>Ukraine</c:v>
                </c:pt>
                <c:pt idx="19">
                  <c:v>Tajikistan</c:v>
                </c:pt>
                <c:pt idx="20">
                  <c:v>Cote d'Ivoire</c:v>
                </c:pt>
                <c:pt idx="21">
                  <c:v>Democratic Republic of Congo</c:v>
                </c:pt>
                <c:pt idx="22">
                  <c:v>Argentina</c:v>
                </c:pt>
                <c:pt idx="23">
                  <c:v>Algeria</c:v>
                </c:pt>
                <c:pt idx="24">
                  <c:v>South Korea</c:v>
                </c:pt>
                <c:pt idx="25">
                  <c:v>Israel</c:v>
                </c:pt>
                <c:pt idx="26">
                  <c:v>Kyrgyzstan</c:v>
                </c:pt>
                <c:pt idx="27">
                  <c:v>Poland</c:v>
                </c:pt>
                <c:pt idx="28">
                  <c:v>Nigeria</c:v>
                </c:pt>
                <c:pt idx="29">
                  <c:v>Ghana</c:v>
                </c:pt>
                <c:pt idx="30">
                  <c:v>Serbia</c:v>
                </c:pt>
                <c:pt idx="31">
                  <c:v>El Salvador</c:v>
                </c:pt>
                <c:pt idx="32">
                  <c:v>Hungary</c:v>
                </c:pt>
                <c:pt idx="33">
                  <c:v>Yemen</c:v>
                </c:pt>
                <c:pt idx="34">
                  <c:v>Egypt</c:v>
                </c:pt>
                <c:pt idx="35">
                  <c:v>Belarus</c:v>
                </c:pt>
                <c:pt idx="36">
                  <c:v>Finland</c:v>
                </c:pt>
                <c:pt idx="37">
                  <c:v>Norway</c:v>
                </c:pt>
                <c:pt idx="38">
                  <c:v>Kenya</c:v>
                </c:pt>
                <c:pt idx="39">
                  <c:v>Qatar</c:v>
                </c:pt>
                <c:pt idx="40">
                  <c:v>United Arab Emirates</c:v>
                </c:pt>
                <c:pt idx="41">
                  <c:v>Burkina Faso</c:v>
                </c:pt>
                <c:pt idx="42">
                  <c:v>Estonia</c:v>
                </c:pt>
                <c:pt idx="43">
                  <c:v>Slovenia</c:v>
                </c:pt>
                <c:pt idx="44">
                  <c:v>Azerbaijan</c:v>
                </c:pt>
                <c:pt idx="45">
                  <c:v>Saudi Arabia</c:v>
                </c:pt>
                <c:pt idx="46">
                  <c:v>Niger</c:v>
                </c:pt>
                <c:pt idx="47">
                  <c:v>Turkey</c:v>
                </c:pt>
                <c:pt idx="48">
                  <c:v>Oman</c:v>
                </c:pt>
                <c:pt idx="49">
                  <c:v>Iraq</c:v>
                </c:pt>
                <c:pt idx="50">
                  <c:v>Bosnia and Herzegovina</c:v>
                </c:pt>
                <c:pt idx="51">
                  <c:v>Somalia</c:v>
                </c:pt>
                <c:pt idx="52">
                  <c:v>Russia</c:v>
                </c:pt>
                <c:pt idx="53">
                  <c:v>Bahrain</c:v>
                </c:pt>
                <c:pt idx="54">
                  <c:v>Romania</c:v>
                </c:pt>
                <c:pt idx="55">
                  <c:v>Mali</c:v>
                </c:pt>
                <c:pt idx="56">
                  <c:v>Kuwait</c:v>
                </c:pt>
                <c:pt idx="57">
                  <c:v>Austria</c:v>
                </c:pt>
                <c:pt idx="58">
                  <c:v>Chad</c:v>
                </c:pt>
                <c:pt idx="59">
                  <c:v>Germany</c:v>
                </c:pt>
                <c:pt idx="60">
                  <c:v>Senegal</c:v>
                </c:pt>
                <c:pt idx="61">
                  <c:v>Denmark</c:v>
                </c:pt>
                <c:pt idx="62">
                  <c:v>Guatemala</c:v>
                </c:pt>
                <c:pt idx="63">
                  <c:v>Colombia</c:v>
                </c:pt>
                <c:pt idx="64">
                  <c:v>Dominican Republic</c:v>
                </c:pt>
                <c:pt idx="65">
                  <c:v>Sierra Leone</c:v>
                </c:pt>
                <c:pt idx="66">
                  <c:v>Portugal</c:v>
                </c:pt>
                <c:pt idx="67">
                  <c:v>South Africa</c:v>
                </c:pt>
                <c:pt idx="68">
                  <c:v>Cameroon</c:v>
                </c:pt>
                <c:pt idx="69">
                  <c:v>Indonesia</c:v>
                </c:pt>
                <c:pt idx="70">
                  <c:v>Honduras</c:v>
                </c:pt>
                <c:pt idx="71">
                  <c:v>Philippines</c:v>
                </c:pt>
                <c:pt idx="72">
                  <c:v>Canada</c:v>
                </c:pt>
                <c:pt idx="73">
                  <c:v>Sudan</c:v>
                </c:pt>
                <c:pt idx="74">
                  <c:v>North Macedonia</c:v>
                </c:pt>
                <c:pt idx="75">
                  <c:v>Bolivia</c:v>
                </c:pt>
                <c:pt idx="76">
                  <c:v>Luxembourg</c:v>
                </c:pt>
                <c:pt idx="77">
                  <c:v>Iran</c:v>
                </c:pt>
                <c:pt idx="78">
                  <c:v>Bangladesh</c:v>
                </c:pt>
                <c:pt idx="79">
                  <c:v>United States</c:v>
                </c:pt>
                <c:pt idx="80">
                  <c:v>India</c:v>
                </c:pt>
                <c:pt idx="81">
                  <c:v>Panama</c:v>
                </c:pt>
                <c:pt idx="82">
                  <c:v>Pakistan</c:v>
                </c:pt>
                <c:pt idx="83">
                  <c:v>Switzerland</c:v>
                </c:pt>
                <c:pt idx="84">
                  <c:v>Mauritania</c:v>
                </c:pt>
                <c:pt idx="85">
                  <c:v>Armenia</c:v>
                </c:pt>
                <c:pt idx="86">
                  <c:v>Mexico</c:v>
                </c:pt>
                <c:pt idx="87">
                  <c:v>Moldova</c:v>
                </c:pt>
                <c:pt idx="88">
                  <c:v>Chile</c:v>
                </c:pt>
                <c:pt idx="89">
                  <c:v>Netherlands</c:v>
                </c:pt>
                <c:pt idx="90">
                  <c:v>France</c:v>
                </c:pt>
                <c:pt idx="91">
                  <c:v>Ireland</c:v>
                </c:pt>
                <c:pt idx="92">
                  <c:v>Afghanistan</c:v>
                </c:pt>
                <c:pt idx="93">
                  <c:v>Djibouti</c:v>
                </c:pt>
                <c:pt idx="94">
                  <c:v>Italy</c:v>
                </c:pt>
                <c:pt idx="95">
                  <c:v>United Kingdom</c:v>
                </c:pt>
                <c:pt idx="96">
                  <c:v>Spain</c:v>
                </c:pt>
                <c:pt idx="97">
                  <c:v>Sweden</c:v>
                </c:pt>
                <c:pt idx="98">
                  <c:v>Brazil</c:v>
                </c:pt>
                <c:pt idx="99">
                  <c:v>Peru</c:v>
                </c:pt>
                <c:pt idx="100">
                  <c:v>Ecuador</c:v>
                </c:pt>
                <c:pt idx="101">
                  <c:v>Belgium</c:v>
                </c:pt>
              </c:strCache>
            </c:strRef>
          </c:cat>
          <c:val>
            <c:numRef>
              <c:f>'Fig2'!$N$4:$N$105</c:f>
              <c:numCache>
                <c:formatCode>General</c:formatCode>
                <c:ptCount val="102"/>
                <c:pt idx="0">
                  <c:v>-3.43323</c:v>
                </c:pt>
                <c:pt idx="1">
                  <c:v>-3.1982689999999998</c:v>
                </c:pt>
                <c:pt idx="2">
                  <c:v>-2.1957520000000001</c:v>
                </c:pt>
                <c:pt idx="3">
                  <c:v>-2.0411380000000001</c:v>
                </c:pt>
                <c:pt idx="4">
                  <c:v>-2.0052180000000002</c:v>
                </c:pt>
                <c:pt idx="5">
                  <c:v>-1.934499</c:v>
                </c:pt>
                <c:pt idx="6">
                  <c:v>-1.459047</c:v>
                </c:pt>
                <c:pt idx="7">
                  <c:v>-1.43719</c:v>
                </c:pt>
                <c:pt idx="8">
                  <c:v>-1.402434</c:v>
                </c:pt>
                <c:pt idx="9">
                  <c:v>-1.353955</c:v>
                </c:pt>
                <c:pt idx="10">
                  <c:v>-1.2738750000000001</c:v>
                </c:pt>
                <c:pt idx="11">
                  <c:v>-1.251557</c:v>
                </c:pt>
                <c:pt idx="12">
                  <c:v>-1.225063</c:v>
                </c:pt>
                <c:pt idx="13">
                  <c:v>-1.164798</c:v>
                </c:pt>
                <c:pt idx="14">
                  <c:v>-1.1472929999999999</c:v>
                </c:pt>
                <c:pt idx="15">
                  <c:v>-1.1197809999999999</c:v>
                </c:pt>
                <c:pt idx="16">
                  <c:v>-1.0592790000000001</c:v>
                </c:pt>
                <c:pt idx="17">
                  <c:v>-1.016351</c:v>
                </c:pt>
                <c:pt idx="18">
                  <c:v>-1.0055730000000001</c:v>
                </c:pt>
                <c:pt idx="19">
                  <c:v>-0.99688370000000004</c:v>
                </c:pt>
                <c:pt idx="20">
                  <c:v>-0.93278079999999997</c:v>
                </c:pt>
                <c:pt idx="21">
                  <c:v>-0.87964140000000002</c:v>
                </c:pt>
                <c:pt idx="22">
                  <c:v>-0.85162769999999999</c:v>
                </c:pt>
                <c:pt idx="23">
                  <c:v>-0.8445201</c:v>
                </c:pt>
                <c:pt idx="24">
                  <c:v>-0.8177276</c:v>
                </c:pt>
                <c:pt idx="25">
                  <c:v>-0.73157919999999999</c:v>
                </c:pt>
                <c:pt idx="26">
                  <c:v>-0.72490909999999997</c:v>
                </c:pt>
                <c:pt idx="27">
                  <c:v>-0.70155279999999998</c:v>
                </c:pt>
                <c:pt idx="28">
                  <c:v>-0.66309289999999999</c:v>
                </c:pt>
                <c:pt idx="29">
                  <c:v>-0.6342506</c:v>
                </c:pt>
                <c:pt idx="30">
                  <c:v>-0.6309903</c:v>
                </c:pt>
                <c:pt idx="31">
                  <c:v>-0.58661490000000005</c:v>
                </c:pt>
                <c:pt idx="32">
                  <c:v>-0.54806169999999998</c:v>
                </c:pt>
                <c:pt idx="33">
                  <c:v>-0.54128659999999995</c:v>
                </c:pt>
                <c:pt idx="34">
                  <c:v>-0.53452999999999995</c:v>
                </c:pt>
                <c:pt idx="35">
                  <c:v>-0.52920829999999996</c:v>
                </c:pt>
                <c:pt idx="36">
                  <c:v>-0.51329979999999997</c:v>
                </c:pt>
                <c:pt idx="37">
                  <c:v>-0.49597550000000001</c:v>
                </c:pt>
                <c:pt idx="38">
                  <c:v>-0.47763169999999999</c:v>
                </c:pt>
                <c:pt idx="39">
                  <c:v>-0.46817229999999999</c:v>
                </c:pt>
                <c:pt idx="40">
                  <c:v>-0.4301027</c:v>
                </c:pt>
                <c:pt idx="41">
                  <c:v>-0.42918200000000001</c:v>
                </c:pt>
                <c:pt idx="42">
                  <c:v>-0.38932810000000001</c:v>
                </c:pt>
                <c:pt idx="43">
                  <c:v>-0.37955159999999999</c:v>
                </c:pt>
                <c:pt idx="44">
                  <c:v>-0.3317561</c:v>
                </c:pt>
                <c:pt idx="45">
                  <c:v>-0.28318310000000002</c:v>
                </c:pt>
                <c:pt idx="46">
                  <c:v>-0.28261360000000002</c:v>
                </c:pt>
                <c:pt idx="47">
                  <c:v>-0.1843679</c:v>
                </c:pt>
                <c:pt idx="48">
                  <c:v>-0.12772810000000001</c:v>
                </c:pt>
                <c:pt idx="49">
                  <c:v>3.4780199999999997E-2</c:v>
                </c:pt>
                <c:pt idx="50">
                  <c:v>3.9580600000000001E-2</c:v>
                </c:pt>
                <c:pt idx="51">
                  <c:v>4.0813099999999998E-2</c:v>
                </c:pt>
                <c:pt idx="52">
                  <c:v>4.6134599999999998E-2</c:v>
                </c:pt>
                <c:pt idx="53">
                  <c:v>7.7045299999999997E-2</c:v>
                </c:pt>
                <c:pt idx="54">
                  <c:v>8.0124500000000001E-2</c:v>
                </c:pt>
                <c:pt idx="55">
                  <c:v>9.2574199999999995E-2</c:v>
                </c:pt>
                <c:pt idx="56">
                  <c:v>0.10709829999999999</c:v>
                </c:pt>
                <c:pt idx="57">
                  <c:v>0.146174</c:v>
                </c:pt>
                <c:pt idx="58">
                  <c:v>0.14709990000000001</c:v>
                </c:pt>
                <c:pt idx="59">
                  <c:v>0.16200700000000001</c:v>
                </c:pt>
                <c:pt idx="60">
                  <c:v>0.19404569999999999</c:v>
                </c:pt>
                <c:pt idx="61">
                  <c:v>0.31969720000000001</c:v>
                </c:pt>
                <c:pt idx="62">
                  <c:v>0.33916659999999998</c:v>
                </c:pt>
                <c:pt idx="63">
                  <c:v>0.34728740000000002</c:v>
                </c:pt>
                <c:pt idx="64">
                  <c:v>0.35480450000000002</c:v>
                </c:pt>
                <c:pt idx="65">
                  <c:v>0.35991840000000003</c:v>
                </c:pt>
                <c:pt idx="66">
                  <c:v>0.45534409999999997</c:v>
                </c:pt>
                <c:pt idx="67">
                  <c:v>0.46837719999999999</c:v>
                </c:pt>
                <c:pt idx="68">
                  <c:v>0.47841309999999998</c:v>
                </c:pt>
                <c:pt idx="69">
                  <c:v>0.4858228</c:v>
                </c:pt>
                <c:pt idx="70">
                  <c:v>0.50356440000000002</c:v>
                </c:pt>
                <c:pt idx="71">
                  <c:v>0.66081369999999995</c:v>
                </c:pt>
                <c:pt idx="72">
                  <c:v>0.77104200000000001</c:v>
                </c:pt>
                <c:pt idx="73">
                  <c:v>0.80193999999999999</c:v>
                </c:pt>
                <c:pt idx="74">
                  <c:v>0.8711816</c:v>
                </c:pt>
                <c:pt idx="75">
                  <c:v>0.98131290000000004</c:v>
                </c:pt>
                <c:pt idx="76">
                  <c:v>0.99660360000000003</c:v>
                </c:pt>
                <c:pt idx="77">
                  <c:v>1.0132760000000001</c:v>
                </c:pt>
                <c:pt idx="78">
                  <c:v>1.074319</c:v>
                </c:pt>
                <c:pt idx="79">
                  <c:v>1.1420239999999999</c:v>
                </c:pt>
                <c:pt idx="80">
                  <c:v>1.1455299999999999</c:v>
                </c:pt>
                <c:pt idx="81">
                  <c:v>1.185087</c:v>
                </c:pt>
                <c:pt idx="82">
                  <c:v>1.20791</c:v>
                </c:pt>
                <c:pt idx="83">
                  <c:v>1.233571</c:v>
                </c:pt>
                <c:pt idx="84">
                  <c:v>1.2615730000000001</c:v>
                </c:pt>
                <c:pt idx="85">
                  <c:v>1.269156</c:v>
                </c:pt>
                <c:pt idx="86">
                  <c:v>1.2694879999999999</c:v>
                </c:pt>
                <c:pt idx="87">
                  <c:v>1.3068690000000001</c:v>
                </c:pt>
                <c:pt idx="88">
                  <c:v>1.4303870000000001</c:v>
                </c:pt>
                <c:pt idx="89">
                  <c:v>1.4488350000000001</c:v>
                </c:pt>
                <c:pt idx="90">
                  <c:v>1.4990289999999999</c:v>
                </c:pt>
                <c:pt idx="91">
                  <c:v>1.5984780000000001</c:v>
                </c:pt>
                <c:pt idx="92">
                  <c:v>1.602317</c:v>
                </c:pt>
                <c:pt idx="93">
                  <c:v>1.6072340000000001</c:v>
                </c:pt>
                <c:pt idx="94">
                  <c:v>1.6609499999999999</c:v>
                </c:pt>
                <c:pt idx="95">
                  <c:v>1.663362</c:v>
                </c:pt>
                <c:pt idx="96">
                  <c:v>1.742265</c:v>
                </c:pt>
                <c:pt idx="97">
                  <c:v>1.864004</c:v>
                </c:pt>
                <c:pt idx="98">
                  <c:v>1.9198360000000001</c:v>
                </c:pt>
                <c:pt idx="99">
                  <c:v>1.958885</c:v>
                </c:pt>
                <c:pt idx="100">
                  <c:v>1.9703189999999999</c:v>
                </c:pt>
                <c:pt idx="101">
                  <c:v>2.2289819999999998</c:v>
                </c:pt>
              </c:numCache>
            </c:numRef>
          </c:val>
          <c:extLst>
            <c:ext xmlns:c16="http://schemas.microsoft.com/office/drawing/2014/chart" uri="{C3380CC4-5D6E-409C-BE32-E72D297353CC}">
              <c16:uniqueId val="{00000002-AB4A-9D45-B78A-9683329EACAC}"/>
            </c:ext>
          </c:extLst>
        </c:ser>
        <c:dLbls>
          <c:showLegendKey val="0"/>
          <c:showVal val="0"/>
          <c:showCatName val="0"/>
          <c:showSerName val="0"/>
          <c:showPercent val="0"/>
          <c:showBubbleSize val="0"/>
        </c:dLbls>
        <c:gapWidth val="219"/>
        <c:overlap val="-27"/>
        <c:axId val="1858359295"/>
        <c:axId val="1858353055"/>
      </c:barChart>
      <c:catAx>
        <c:axId val="1858359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1858353055"/>
        <c:crosses val="autoZero"/>
        <c:auto val="1"/>
        <c:lblAlgn val="ctr"/>
        <c:lblOffset val="1000"/>
        <c:tickLblSkip val="1"/>
        <c:noMultiLvlLbl val="0"/>
      </c:catAx>
      <c:valAx>
        <c:axId val="185835305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baseline="0">
                    <a:effectLst/>
                  </a:rPr>
                  <a:t>Difference between logged actual deaths per million and deaths per million predicted by % of population over 64 and obesity rate.  30 June 2020</a:t>
                </a:r>
                <a:endParaRPr lang="en-GB" sz="10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GB" sz="10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35929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8B3E4-7646-4E3C-BAAC-3EFF29D94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6144</Words>
  <Characters>92027</Characters>
  <Application>Microsoft Office Word</Application>
  <DocSecurity>0</DocSecurity>
  <Lines>766</Lines>
  <Paragraphs>2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ize massard</dc:creator>
  <cp:lastModifiedBy>Orson,R</cp:lastModifiedBy>
  <cp:revision>2</cp:revision>
  <dcterms:created xsi:type="dcterms:W3CDTF">2021-07-06T11:38:00Z</dcterms:created>
  <dcterms:modified xsi:type="dcterms:W3CDTF">2021-07-06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plied-energy</vt:lpwstr>
  </property>
  <property fmtid="{D5CDD505-2E9C-101B-9397-08002B2CF9AE}" pid="3" name="Mendeley Recent Style Name 0_1">
    <vt:lpwstr>Applied Energy</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nergy-policy</vt:lpwstr>
  </property>
  <property fmtid="{D5CDD505-2E9C-101B-9397-08002B2CF9AE}" pid="7" name="Mendeley Recent Style Name 2_1">
    <vt:lpwstr>Energy Policy</vt:lpwstr>
  </property>
  <property fmtid="{D5CDD505-2E9C-101B-9397-08002B2CF9AE}" pid="8" name="Mendeley Recent Style Id 3_1">
    <vt:lpwstr>http://www.zotero.org/styles/energy-research-and-social-science</vt:lpwstr>
  </property>
  <property fmtid="{D5CDD505-2E9C-101B-9397-08002B2CF9AE}" pid="9" name="Mendeley Recent Style Name 3_1">
    <vt:lpwstr>Energy Research &amp; Social Science</vt:lpwstr>
  </property>
  <property fmtid="{D5CDD505-2E9C-101B-9397-08002B2CF9AE}" pid="10" name="Mendeley Recent Style Id 4_1">
    <vt:lpwstr>http://www.zotero.org/styles/environmental-development</vt:lpwstr>
  </property>
  <property fmtid="{D5CDD505-2E9C-101B-9397-08002B2CF9AE}" pid="11" name="Mendeley Recent Style Name 4_1">
    <vt:lpwstr>Environmental Development</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ies>
</file>